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53A5" w:rsidRDefault="00512F1D" w:rsidP="00426301">
      <w:pPr>
        <w:pStyle w:val="Heading1"/>
        <w:spacing w:before="0"/>
      </w:pPr>
      <w:ins w:id="0" w:author="Alexandra Linz" w:date="2018-09-20T13:34:00Z">
        <w:r>
          <w:t>F</w:t>
        </w:r>
      </w:ins>
      <w:del w:id="1" w:author="Alexandra Linz" w:date="2018-09-20T13:34:00Z">
        <w:r w:rsidR="003A1F5F" w:rsidDel="00512F1D">
          <w:delText>Connections</w:delText>
        </w:r>
        <w:r w:rsidR="00046BFF" w:rsidDel="00512F1D">
          <w:delText xml:space="preserve"> between f</w:delText>
        </w:r>
      </w:del>
      <w:r w:rsidR="00046BFF">
        <w:t xml:space="preserve">reshwater </w:t>
      </w:r>
      <w:r w:rsidR="0008274E">
        <w:t xml:space="preserve">carbon </w:t>
      </w:r>
      <w:r w:rsidR="00BA4CB8">
        <w:t xml:space="preserve">and </w:t>
      </w:r>
      <w:r w:rsidR="00046BFF">
        <w:t xml:space="preserve">nutrient cycles revealed </w:t>
      </w:r>
      <w:r w:rsidR="007B251F">
        <w:t xml:space="preserve">through reconstructed </w:t>
      </w:r>
      <w:r w:rsidR="00B5094B">
        <w:t>population</w:t>
      </w:r>
      <w:r w:rsidR="007B251F">
        <w:t xml:space="preserve"> genomes</w:t>
      </w:r>
    </w:p>
    <w:p w:rsidR="008853A5" w:rsidRDefault="00046BFF" w:rsidP="00426301">
      <w:r>
        <w:t>Alexandra M. Linz</w:t>
      </w:r>
      <w:r w:rsidR="00426301" w:rsidRPr="00426301">
        <w:rPr>
          <w:vertAlign w:val="superscript"/>
        </w:rPr>
        <w:t>1</w:t>
      </w:r>
      <w:r w:rsidR="00E240CC">
        <w:rPr>
          <w:vertAlign w:val="superscript"/>
        </w:rPr>
        <w:t>*</w:t>
      </w:r>
      <w:r>
        <w:t xml:space="preserve">, </w:t>
      </w:r>
      <w:proofErr w:type="spellStart"/>
      <w:r>
        <w:t>Shaomei</w:t>
      </w:r>
      <w:proofErr w:type="spellEnd"/>
      <w:r>
        <w:t xml:space="preserve"> He</w:t>
      </w:r>
      <w:r w:rsidR="00426301" w:rsidRPr="00426301">
        <w:rPr>
          <w:vertAlign w:val="superscript"/>
        </w:rPr>
        <w:t>1</w:t>
      </w:r>
      <w:r w:rsidR="004B181C">
        <w:rPr>
          <w:vertAlign w:val="superscript"/>
        </w:rPr>
        <w:t>,2</w:t>
      </w:r>
      <w:r>
        <w:t>, Sarah</w:t>
      </w:r>
      <w:r w:rsidR="00A15AC4">
        <w:t xml:space="preserve"> L. R.</w:t>
      </w:r>
      <w:r>
        <w:t xml:space="preserve"> Stevens</w:t>
      </w:r>
      <w:r w:rsidR="00426301" w:rsidRPr="00426301">
        <w:rPr>
          <w:vertAlign w:val="superscript"/>
        </w:rPr>
        <w:t>1</w:t>
      </w:r>
      <w:r>
        <w:t>, Karthik Anantharaman</w:t>
      </w:r>
      <w:r w:rsidR="00426301" w:rsidRPr="00426301">
        <w:rPr>
          <w:vertAlign w:val="superscript"/>
        </w:rPr>
        <w:t>1</w:t>
      </w:r>
      <w:r>
        <w:t>, Robin R. Rohwer</w:t>
      </w:r>
      <w:r w:rsidR="004B181C">
        <w:rPr>
          <w:vertAlign w:val="superscript"/>
        </w:rPr>
        <w:t>3</w:t>
      </w:r>
      <w:r>
        <w:t>, Rex R. Malmstrom</w:t>
      </w:r>
      <w:r w:rsidR="004B181C">
        <w:rPr>
          <w:vertAlign w:val="superscript"/>
        </w:rPr>
        <w:t>4</w:t>
      </w:r>
      <w:r>
        <w:t>, Stefan Bertilsso</w:t>
      </w:r>
      <w:r w:rsidR="008C1648">
        <w:t>n</w:t>
      </w:r>
      <w:r w:rsidR="004B181C">
        <w:rPr>
          <w:vertAlign w:val="superscript"/>
        </w:rPr>
        <w:t>5</w:t>
      </w:r>
      <w:r>
        <w:t>, Katherine D. McMahon</w:t>
      </w:r>
      <w:r w:rsidR="00426301" w:rsidRPr="00426301">
        <w:rPr>
          <w:vertAlign w:val="superscript"/>
        </w:rPr>
        <w:t>1,</w:t>
      </w:r>
      <w:r w:rsidR="004B181C">
        <w:rPr>
          <w:vertAlign w:val="superscript"/>
        </w:rPr>
        <w:t>6</w:t>
      </w:r>
    </w:p>
    <w:p w:rsidR="00426301" w:rsidRDefault="00A15AC4" w:rsidP="00426301">
      <w:pPr>
        <w:rPr>
          <w:vertAlign w:val="superscript"/>
        </w:rPr>
      </w:pPr>
      <w:r w:rsidRPr="00426301">
        <w:rPr>
          <w:vertAlign w:val="superscript"/>
        </w:rPr>
        <w:t>1</w:t>
      </w:r>
      <w:r w:rsidR="00426301">
        <w:t xml:space="preserve">Department of Bacteriology, University of Wisconsin–Madison, </w:t>
      </w:r>
      <w:r w:rsidR="008C1648">
        <w:rPr>
          <w:vertAlign w:val="superscript"/>
        </w:rPr>
        <w:t>2</w:t>
      </w:r>
      <w:r w:rsidR="004B181C" w:rsidRPr="004B181C">
        <w:t xml:space="preserve">Department </w:t>
      </w:r>
      <w:r w:rsidR="004B181C">
        <w:t xml:space="preserve">of Geoscience, </w:t>
      </w:r>
      <w:r w:rsidR="004B181C" w:rsidRPr="004B181C">
        <w:t>University</w:t>
      </w:r>
      <w:r w:rsidR="004B181C">
        <w:t xml:space="preserve"> of Wisconsin-Madison,</w:t>
      </w:r>
      <w:r w:rsidR="004B181C" w:rsidRPr="004B181C">
        <w:t xml:space="preserve"> </w:t>
      </w:r>
      <w:r w:rsidR="004B181C" w:rsidRPr="004B181C">
        <w:rPr>
          <w:vertAlign w:val="superscript"/>
        </w:rPr>
        <w:t>3</w:t>
      </w:r>
      <w:r w:rsidR="00893C86">
        <w:t xml:space="preserve">University of Wisconsin-Madison Environmental Chemistry and Technology Program, </w:t>
      </w:r>
      <w:r w:rsidR="004B181C">
        <w:rPr>
          <w:vertAlign w:val="superscript"/>
        </w:rPr>
        <w:t>4</w:t>
      </w:r>
      <w:r w:rsidR="00426301">
        <w:t xml:space="preserve">Department of Energy Joint Genome Institute, </w:t>
      </w:r>
      <w:r w:rsidR="004B181C">
        <w:rPr>
          <w:vertAlign w:val="superscript"/>
        </w:rPr>
        <w:t>5</w:t>
      </w:r>
      <w:r w:rsidR="005555E0">
        <w:t>Department of Ecology and Genetics, Limnology and Science for Life Laboratory</w:t>
      </w:r>
      <w:r w:rsidR="00426301">
        <w:t>, Uppsala Universi</w:t>
      </w:r>
      <w:r w:rsidR="005555E0">
        <w:t>ty</w:t>
      </w:r>
      <w:r w:rsidR="008C1648">
        <w:t xml:space="preserve">, </w:t>
      </w:r>
      <w:r w:rsidR="004B181C">
        <w:rPr>
          <w:vertAlign w:val="superscript"/>
        </w:rPr>
        <w:t>6</w:t>
      </w:r>
      <w:r w:rsidR="008C1648">
        <w:t>Department of Civil and Environmental Engineering, University of Wisconsin–Madison</w:t>
      </w:r>
      <w:r w:rsidR="008C1648" w:rsidRPr="00426301">
        <w:t>,</w:t>
      </w:r>
    </w:p>
    <w:p w:rsidR="00622EC1" w:rsidRDefault="00622EC1" w:rsidP="00426301">
      <w:pPr>
        <w:rPr>
          <w:vertAlign w:val="superscript"/>
        </w:rPr>
      </w:pPr>
    </w:p>
    <w:p w:rsidR="00426301" w:rsidRDefault="00622EC1" w:rsidP="00426301">
      <w:pPr>
        <w:rPr>
          <w:rStyle w:val="Hyperlink"/>
        </w:rPr>
      </w:pPr>
      <w:r>
        <w:t>*Corresponding author: Alexandra Linz, Department</w:t>
      </w:r>
      <w:r w:rsidRPr="00A16AAA">
        <w:t xml:space="preserve"> of Bacteriology, University of Wisconsin 1550 Linden Drive Room 55</w:t>
      </w:r>
      <w:r>
        <w:t>25</w:t>
      </w:r>
      <w:r w:rsidRPr="00A16AAA">
        <w:t xml:space="preserve"> Madison, WI 53706, Email: </w:t>
      </w:r>
      <w:hyperlink r:id="rId8" w:history="1">
        <w:r w:rsidRPr="006D5B3B">
          <w:rPr>
            <w:rStyle w:val="Hyperlink"/>
          </w:rPr>
          <w:t>amlinz@wisc.edu</w:t>
        </w:r>
      </w:hyperlink>
    </w:p>
    <w:p w:rsidR="00622EC1" w:rsidRDefault="00622EC1" w:rsidP="00426301"/>
    <w:p w:rsidR="00426301" w:rsidRDefault="00426301" w:rsidP="00426301">
      <w:r>
        <w:t>Abstract word count: 2</w:t>
      </w:r>
      <w:r w:rsidR="002E05D5">
        <w:t>3</w:t>
      </w:r>
      <w:r w:rsidR="00876143">
        <w:t>9</w:t>
      </w:r>
    </w:p>
    <w:p w:rsidR="00426301" w:rsidRDefault="00E240CC" w:rsidP="00426301">
      <w:r>
        <w:t>Article</w:t>
      </w:r>
      <w:r w:rsidR="00426301">
        <w:t xml:space="preserve"> word count:</w:t>
      </w:r>
      <w:r w:rsidR="00B73579">
        <w:t xml:space="preserve"> 6,221</w:t>
      </w:r>
      <w:r w:rsidR="00DC3B2C">
        <w:t xml:space="preserve"> (including citations</w:t>
      </w:r>
      <w:r w:rsidR="00B73579">
        <w:t xml:space="preserve"> and headers</w:t>
      </w:r>
      <w:r w:rsidR="00DC3B2C">
        <w:t>)</w:t>
      </w:r>
    </w:p>
    <w:p w:rsidR="00426301" w:rsidRDefault="00426301" w:rsidP="00426301"/>
    <w:p w:rsidR="00426301" w:rsidRDefault="00426301" w:rsidP="00426301">
      <w:r>
        <w:t xml:space="preserve">Running title: </w:t>
      </w:r>
      <w:r w:rsidR="003A1F5F">
        <w:t>Connections</w:t>
      </w:r>
      <w:r>
        <w:t xml:space="preserve"> between nutrient cycles</w:t>
      </w:r>
    </w:p>
    <w:p w:rsidR="00426301" w:rsidRDefault="00426301" w:rsidP="00426301"/>
    <w:p w:rsidR="00426301" w:rsidRDefault="00426301" w:rsidP="00426301"/>
    <w:p w:rsidR="00426301" w:rsidRDefault="00426301" w:rsidP="00426301"/>
    <w:p w:rsidR="008853A5" w:rsidRDefault="00046BFF" w:rsidP="00426301">
      <w:pPr>
        <w:pStyle w:val="Heading1"/>
        <w:spacing w:before="0"/>
      </w:pPr>
      <w:r>
        <w:lastRenderedPageBreak/>
        <w:t>Abstract</w:t>
      </w:r>
    </w:p>
    <w:p w:rsidR="00914E94" w:rsidRDefault="00046BFF" w:rsidP="00675B52">
      <w:pPr>
        <w:rPr>
          <w:ins w:id="2" w:author="Alexandra Linz" w:date="2018-10-01T15:19:00Z"/>
        </w:rPr>
      </w:pPr>
      <w:r>
        <w:tab/>
      </w:r>
      <w:ins w:id="3" w:author="Alexandra Linz" w:date="2018-10-01T15:19:00Z">
        <w:r w:rsidR="00914E94">
          <w:t>Although microbes mediate much of the biogeochemical cycling in freshwater</w:t>
        </w:r>
        <w:del w:id="4" w:author="Alexandra Linz [2]" w:date="2018-10-22T09:59:00Z">
          <w:r w:rsidR="00914E94" w:rsidDel="00B126DC">
            <w:delText xml:space="preserve"> is mediated by microbes</w:delText>
          </w:r>
        </w:del>
        <w:r w:rsidR="00914E94">
          <w:t xml:space="preserve">, the categories of carbon and nutrients currently used in models of freshwater biogeochemical cycling are too broad to be relevant on a microbial scale. One way to improve these models is to incorporate microbial data. Here, we analyze both genes and genomes from three metagenomic time series and propose specific roles </w:t>
        </w:r>
      </w:ins>
      <w:ins w:id="5" w:author="Alexandra Linz [2]" w:date="2018-10-22T10:00:00Z">
        <w:r w:rsidR="00B126DC">
          <w:t xml:space="preserve">for microbial taxa </w:t>
        </w:r>
      </w:ins>
      <w:ins w:id="6" w:author="Alexandra Linz" w:date="2018-10-01T15:19:00Z">
        <w:r w:rsidR="00914E94">
          <w:t>in freshwater biogeochemical cycles</w:t>
        </w:r>
        <w:del w:id="7" w:author="Alexandra Linz [2]" w:date="2018-10-22T10:00:00Z">
          <w:r w:rsidR="00914E94" w:rsidDel="00B126DC">
            <w:delText xml:space="preserve"> for microbial taxa</w:delText>
          </w:r>
        </w:del>
        <w:r w:rsidR="00914E94">
          <w:t>. Our metagenomic time series span multiple years and originate from a eutrophic lake</w:t>
        </w:r>
      </w:ins>
      <w:ins w:id="8" w:author="Alexandra Linz" w:date="2018-10-01T16:19:00Z">
        <w:r w:rsidR="00C81937">
          <w:t xml:space="preserve"> (Lake Mendota)</w:t>
        </w:r>
      </w:ins>
      <w:ins w:id="9" w:author="Alexandra Linz" w:date="2018-10-01T15:19:00Z">
        <w:r w:rsidR="00914E94">
          <w:t xml:space="preserve"> and a </w:t>
        </w:r>
        <w:proofErr w:type="spellStart"/>
        <w:r w:rsidR="00914E94">
          <w:t>humic</w:t>
        </w:r>
        <w:proofErr w:type="spellEnd"/>
        <w:r w:rsidR="00914E94">
          <w:t xml:space="preserve"> lake</w:t>
        </w:r>
      </w:ins>
      <w:ins w:id="10" w:author="Alexandra Linz" w:date="2018-10-01T16:20:00Z">
        <w:r w:rsidR="00C81937">
          <w:t xml:space="preserve"> (Trout Bog Lake)</w:t>
        </w:r>
      </w:ins>
      <w:ins w:id="11" w:author="Alexandra Linz" w:date="2018-10-01T15:19:00Z">
        <w:r w:rsidR="00914E94">
          <w:t xml:space="preserve"> with contrasting water chemistry. Our analysis highlights the role of polyamines in the nitrogen cycle, the diversity of diazotrophs between lake types, the balance of assimilatory versus dissimilatory sulfate reduction in freshwater, the various associations between types of </w:t>
        </w:r>
        <w:proofErr w:type="spellStart"/>
        <w:r w:rsidR="00914E94">
          <w:t>phototrophy</w:t>
        </w:r>
        <w:proofErr w:type="spellEnd"/>
        <w:r w:rsidR="00914E94">
          <w:t xml:space="preserve"> and carbon fixation, and the density and diversity of glycoside hydrolases in freshwater microbes. We also investigated aspects of central metabolism such as hydrogen metabolism, oxidative phosphorylation, methylotrophy, and sugar degradation. Finally, by analyzing the dynamics over time in nitrogen fixation genes and </w:t>
        </w:r>
        <w:r w:rsidR="00914E94">
          <w:rPr>
            <w:i/>
          </w:rPr>
          <w:t xml:space="preserve">Cyanobacteria </w:t>
        </w:r>
        <w:r w:rsidR="00914E94">
          <w:t>genomes, we show that the potential for nitrogen fixation is linked to specific populations in Lake Mendota. This work represents an important step towards incorporating microbial data into ecosystem models and provides a better understanding of how microbes may participate in freshwater biogeochemical cycling.</w:t>
        </w:r>
      </w:ins>
    </w:p>
    <w:p w:rsidR="008853A5" w:rsidDel="00675B52" w:rsidRDefault="00893C86" w:rsidP="00426301">
      <w:pPr>
        <w:rPr>
          <w:del w:id="12" w:author="Alexandra Linz" w:date="2018-09-25T12:45:00Z"/>
        </w:rPr>
      </w:pPr>
      <w:del w:id="13" w:author="Alexandra Linz" w:date="2018-09-25T12:45:00Z">
        <w:r w:rsidDel="00675B52">
          <w:delText>Metabolic processes at the microbial scale influence ecosystem functions b</w:delText>
        </w:r>
        <w:r w:rsidR="00046BFF" w:rsidDel="00675B52">
          <w:delText>ecause microbes are responsible for much of the</w:delText>
        </w:r>
        <w:r w:rsidR="00180B02" w:rsidDel="00675B52">
          <w:delText xml:space="preserve"> carbon and</w:delText>
        </w:r>
        <w:r w:rsidR="00046BFF" w:rsidDel="00675B52">
          <w:delText xml:space="preserve"> nutrient cycling in freshwater. One approach to predict the metabolic capabilities of microbial communities is</w:delText>
        </w:r>
        <w:r w:rsidDel="00675B52">
          <w:delText xml:space="preserve"> to</w:delText>
        </w:r>
        <w:r w:rsidR="00046BFF" w:rsidDel="00675B52">
          <w:delText xml:space="preserve"> search for functional marker genes in metagenomes. However, this </w:delText>
        </w:r>
        <w:r w:rsidDel="00675B52">
          <w:delText xml:space="preserve">approach </w:delText>
        </w:r>
        <w:r w:rsidR="00046BFF" w:rsidDel="00675B52">
          <w:delText>does not provide</w:delText>
        </w:r>
        <w:r w:rsidDel="00675B52">
          <w:delText xml:space="preserve"> context about</w:delText>
        </w:r>
        <w:r w:rsidR="00046BFF" w:rsidDel="00675B52">
          <w:delText xml:space="preserve"> co-occurrence with other </w:delText>
        </w:r>
        <w:r w:rsidR="005555E0" w:rsidDel="00675B52">
          <w:delText>metabolic traits</w:delText>
        </w:r>
        <w:r w:rsidR="00A15AC4" w:rsidDel="00675B52">
          <w:delText xml:space="preserve"> </w:delText>
        </w:r>
        <w:r w:rsidDel="00675B52">
          <w:delText>within an organism or detailed taxonomy about those organisms</w:delText>
        </w:r>
        <w:r w:rsidR="00046BFF" w:rsidDel="00675B52">
          <w:delText xml:space="preserve">. </w:delText>
        </w:r>
        <w:r w:rsidDel="00675B52">
          <w:delText>Here</w:delText>
        </w:r>
        <w:r w:rsidR="00046BFF" w:rsidDel="00675B52">
          <w:delText>, we combine a functional marker gene analysis with</w:delText>
        </w:r>
        <w:r w:rsidDel="00675B52">
          <w:delText xml:space="preserve"> metabolic</w:delText>
        </w:r>
        <w:r w:rsidR="00046BFF" w:rsidDel="00675B52">
          <w:delText xml:space="preserve"> pathway prediction of </w:delText>
        </w:r>
        <w:r w:rsidDel="00675B52">
          <w:delText xml:space="preserve">microbial population genomes (MAGs) assembled </w:delText>
        </w:r>
        <w:r w:rsidR="00046BFF" w:rsidDel="00675B52">
          <w:delText>from metagenomic time series</w:delText>
        </w:r>
        <w:r w:rsidDel="00675B52">
          <w:delText xml:space="preserve"> in</w:delText>
        </w:r>
        <w:r w:rsidR="00046BFF" w:rsidDel="00675B52">
          <w:delText xml:space="preserve"> </w:delText>
        </w:r>
        <w:r w:rsidDel="00675B52">
          <w:delText xml:space="preserve">eutrophic </w:delText>
        </w:r>
        <w:r w:rsidR="00046BFF" w:rsidDel="00675B52">
          <w:delText>Lake Mendota</w:delText>
        </w:r>
        <w:r w:rsidDel="00675B52">
          <w:delText xml:space="preserve"> </w:delText>
        </w:r>
        <w:r w:rsidR="00046BFF" w:rsidDel="00675B52">
          <w:delText>and</w:delText>
        </w:r>
        <w:r w:rsidDel="00675B52">
          <w:delText xml:space="preserve"> humic</w:delText>
        </w:r>
        <w:r w:rsidR="00046BFF" w:rsidDel="00675B52">
          <w:delText xml:space="preserve"> Trout Bog</w:delText>
        </w:r>
        <w:r w:rsidR="00C14ABA" w:rsidDel="00675B52">
          <w:delText xml:space="preserve"> t</w:delText>
        </w:r>
        <w:r w:rsidDel="00675B52">
          <w:delText xml:space="preserve">o identify how </w:delText>
        </w:r>
        <w:r w:rsidR="00B5094B" w:rsidDel="00675B52">
          <w:delText xml:space="preserve">carbon and </w:delText>
        </w:r>
        <w:r w:rsidDel="00675B52">
          <w:delText xml:space="preserve">nutrient cycles are </w:delText>
        </w:r>
        <w:r w:rsidR="00C14ABA" w:rsidDel="00675B52">
          <w:delText>connected</w:delText>
        </w:r>
        <w:r w:rsidDel="00675B52">
          <w:delText xml:space="preserve"> in freshwater</w:delText>
        </w:r>
        <w:r w:rsidR="00C14ABA" w:rsidDel="00675B52">
          <w:delText>.</w:delText>
        </w:r>
        <w:r w:rsidDel="00675B52">
          <w:delText xml:space="preserve"> </w:delText>
        </w:r>
        <w:r w:rsidR="00046BFF" w:rsidDel="00675B52">
          <w:delText xml:space="preserve"> </w:delText>
        </w:r>
        <w:r w:rsidR="00C14ABA" w:rsidDel="00675B52">
          <w:delText>We found that p</w:delText>
        </w:r>
        <w:r w:rsidR="00046BFF" w:rsidDel="00675B52">
          <w:delText>hototrophy, carbon fixation, and nitrogen fixation</w:delText>
        </w:r>
        <w:r w:rsidR="003F0487" w:rsidDel="00675B52">
          <w:delText xml:space="preserve"> pathways</w:delText>
        </w:r>
        <w:r w:rsidR="00046BFF" w:rsidDel="00675B52">
          <w:delText xml:space="preserve"> </w:delText>
        </w:r>
        <w:r w:rsidR="00A33EF6" w:rsidDel="00675B52">
          <w:delText>co-occurred</w:delText>
        </w:r>
        <w:r w:rsidR="00046BFF" w:rsidDel="00675B52">
          <w:delText xml:space="preserve"> in </w:delText>
        </w:r>
        <w:r w:rsidR="00A15AC4" w:rsidRPr="002E05D5" w:rsidDel="00675B52">
          <w:rPr>
            <w:i/>
          </w:rPr>
          <w:delText>Cyanobacteria</w:delText>
        </w:r>
        <w:r w:rsidR="00A15AC4" w:rsidDel="00675B52">
          <w:delText xml:space="preserve"> </w:delText>
        </w:r>
        <w:r w:rsidR="00C14ABA" w:rsidDel="00675B52">
          <w:delText>MAGs</w:delText>
        </w:r>
        <w:r w:rsidR="00046BFF" w:rsidDel="00675B52">
          <w:delText xml:space="preserve"> in Lake Mendota and in </w:delText>
        </w:r>
        <w:r w:rsidR="00046BFF" w:rsidRPr="002E05D5" w:rsidDel="00675B52">
          <w:rPr>
            <w:i/>
          </w:rPr>
          <w:delText>Chlorobiales</w:delText>
        </w:r>
        <w:r w:rsidR="00C14ABA" w:rsidDel="00675B52">
          <w:delText xml:space="preserve"> MAGs</w:delText>
        </w:r>
        <w:r w:rsidR="00046BFF" w:rsidDel="00675B52">
          <w:delText xml:space="preserve"> in Trout Bog. </w:delText>
        </w:r>
        <w:r w:rsidR="00046BFF" w:rsidRPr="002E05D5" w:rsidDel="00675B52">
          <w:rPr>
            <w:i/>
          </w:rPr>
          <w:delText>Cyanobacteria</w:delText>
        </w:r>
        <w:r w:rsidR="00046BFF" w:rsidDel="00675B52">
          <w:delText xml:space="preserve"> </w:delText>
        </w:r>
        <w:r w:rsidR="00A33EF6" w:rsidDel="00675B52">
          <w:delText xml:space="preserve">MAGs </w:delText>
        </w:r>
        <w:r w:rsidR="00C14ABA" w:rsidDel="00675B52">
          <w:delText>also</w:delText>
        </w:r>
        <w:r w:rsidR="00046BFF" w:rsidDel="00675B52">
          <w:delText xml:space="preserve"> </w:delText>
        </w:r>
        <w:r w:rsidR="00C14ABA" w:rsidDel="00675B52">
          <w:delText xml:space="preserve">had strong temporal correlations </w:delText>
        </w:r>
        <w:r w:rsidR="00046BFF" w:rsidDel="00675B52">
          <w:delText>to functional marker genes for nitrogen fixation in several years. Genes encoding steps in the nitrogen and sulfur cycles varied in abundance and taxonomy by lake, p</w:delText>
        </w:r>
        <w:r w:rsidR="00C14ABA" w:rsidDel="00675B52">
          <w:delText>otentially</w:delText>
        </w:r>
        <w:r w:rsidR="00046BFF" w:rsidDel="00675B52">
          <w:delText xml:space="preserve"> reflecting the availability and composition of inorganic nutrients in these systems. We were also able to identify which populations contained the greatest density and diversity of genes encoding glycoside hydrolases. Populations with many glycoside hydrolases also encoded pathways for sugar degradation. </w:delText>
        </w:r>
        <w:r w:rsidR="00C14ABA" w:rsidDel="00675B52">
          <w:delText>By u</w:delText>
        </w:r>
        <w:r w:rsidR="00046BFF" w:rsidDel="00675B52">
          <w:delText xml:space="preserve">sing both </w:delText>
        </w:r>
        <w:r w:rsidR="00C14ABA" w:rsidDel="00675B52">
          <w:delText>MAGs</w:delText>
        </w:r>
        <w:r w:rsidR="00046BFF" w:rsidDel="00675B52">
          <w:delText xml:space="preserve"> and marker genes, we </w:delText>
        </w:r>
        <w:r w:rsidR="00C14ABA" w:rsidDel="00675B52">
          <w:delText>we</w:delText>
        </w:r>
        <w:r w:rsidR="00046BFF" w:rsidDel="00675B52">
          <w:delText>re better able to link function</w:delText>
        </w:r>
        <w:r w:rsidR="00C14ABA" w:rsidDel="00675B52">
          <w:delText>s</w:delText>
        </w:r>
        <w:r w:rsidR="00046BFF" w:rsidDel="00675B52">
          <w:delText xml:space="preserve"> to specific taxonomic groups in our metagenomic time series</w:delText>
        </w:r>
        <w:r w:rsidR="00C14ABA" w:rsidDel="00675B52">
          <w:delText>, enabling</w:delText>
        </w:r>
        <w:r w:rsidR="00046BFF" w:rsidDel="00675B52">
          <w:delText xml:space="preserve"> a more detailed understanding of freshwater microbial </w:delText>
        </w:r>
        <w:r w:rsidR="002E05D5" w:rsidDel="00675B52">
          <w:delText xml:space="preserve">carbon and </w:delText>
        </w:r>
        <w:r w:rsidR="00046BFF" w:rsidDel="00675B52">
          <w:delText>nutrient cycling.</w:delText>
        </w:r>
      </w:del>
    </w:p>
    <w:p w:rsidR="008853A5" w:rsidDel="00950DEB" w:rsidRDefault="00046BFF" w:rsidP="00675B52">
      <w:pPr>
        <w:rPr>
          <w:del w:id="14" w:author="Alexandra Linz" w:date="2018-09-20T13:27:00Z"/>
        </w:rPr>
      </w:pPr>
      <w:r>
        <w:t>Introduction</w:t>
      </w:r>
    </w:p>
    <w:p w:rsidR="00950DEB" w:rsidRPr="00797487" w:rsidRDefault="00046BFF" w:rsidP="00675B52">
      <w:pPr>
        <w:rPr>
          <w:ins w:id="15" w:author="Alexandra Linz" w:date="2018-09-20T13:24:00Z"/>
        </w:rPr>
      </w:pPr>
      <w:r>
        <w:tab/>
      </w:r>
    </w:p>
    <w:p w:rsidR="00950DEB" w:rsidRPr="00797487" w:rsidRDefault="00950DEB">
      <w:pPr>
        <w:ind w:firstLine="720"/>
        <w:rPr>
          <w:ins w:id="16" w:author="Alexandra Linz" w:date="2018-09-20T13:24:00Z"/>
        </w:rPr>
        <w:pPrChange w:id="17" w:author="Alexandra Linz" w:date="2018-09-20T13:27:00Z">
          <w:pPr/>
        </w:pPrChange>
      </w:pPr>
      <w:ins w:id="18" w:author="Alexandra Linz" w:date="2018-09-20T13:24:00Z">
        <w:r w:rsidRPr="00797487">
          <w:t xml:space="preserve">Lakes </w:t>
        </w:r>
      </w:ins>
      <w:ins w:id="19" w:author="Alexandra Linz [2]" w:date="2018-10-22T10:01:00Z">
        <w:r w:rsidR="00B126DC">
          <w:t xml:space="preserve">receive </w:t>
        </w:r>
      </w:ins>
      <w:ins w:id="20" w:author="Alexandra Linz" w:date="2018-09-20T13:24:00Z">
        <w:del w:id="21" w:author="Alexandra Linz [2]" w:date="2018-10-22T10:01:00Z">
          <w:r w:rsidRPr="00797487" w:rsidDel="00B126DC">
            <w:delText>collect</w:delText>
          </w:r>
        </w:del>
        <w:del w:id="22" w:author="Alexandra Linz [2]" w:date="2018-10-22T13:52:00Z">
          <w:r w:rsidRPr="00797487" w:rsidDel="005B794C">
            <w:delText xml:space="preserve"> </w:delText>
          </w:r>
        </w:del>
        <w:r w:rsidRPr="00797487">
          <w:t xml:space="preserve">nutrients from surrounding terrestrial ecosystems </w:t>
        </w:r>
        <w:r w:rsidRPr="00797487">
          <w:fldChar w:fldCharType="begin" w:fldLock="1"/>
        </w:r>
        <w:r w:rsidRPr="00797487">
          <w:instrText>ADDIN CSL_CITATION {"citationItems":[{"id":"IT</w:instrText>
        </w:r>
      </w:ins>
      <w:del w:id="23" w:author="Alexandra Linz" w:date="2018-09-25T12:45:00Z">
        <w:r w:rsidRPr="00797487" w:rsidDel="00914E94">
          <w:delInstrText>E</w:delInstrText>
        </w:r>
      </w:del>
      <w:ins w:id="24" w:author="Alexandra Linz" w:date="2018-10-01T15:19:00Z">
        <w:r w:rsidRPr="00797487">
          <w:instrText>M</w:instrText>
        </w:r>
      </w:ins>
      <w:ins w:id="25" w:author="Alexandra Linz" w:date="2018-09-20T13:24:00Z">
        <w:r w:rsidRPr="00797487">
          <w:instrText>-1","itemData":{"DOI":"10.1890/070140","ISSN":"1540-9295","author":[{"dropping-particle":"","family":"Williamson","given":"Craig E","non-dropping-particle":"","parse-names":false,"suffix":""},{"dropping-particle":"","family":"Dodds","given":"Walter","non-dropping-particle":"","parse-names":false,"suffix":""},{"dropping-particle":"","family":"Kratz","given":"Timothy K","non-dropping-particle":"","parse-names":false,"suffix":""},{"dropping-particle":"","family":"Palmer","given":"Margaret A","non-dropping-particle":"","parse-names":false,"suffix":""}],"container-title":"Frontiers in Ecology and the Environment","id":"ITEM-1","issue":"5","issued":{"date-parts":[["2008","6","1"]]},"page":"247-254","publisher":"Wiley-Blackwell","title":"Lakes and streams as sentinels of environmental change in terrestrial and atmospheric processes","type":"article-journal","volume":"6"},"uris":["http://www.mendeley.com/documents/?uuid=0bc7b4a2-b407-3420-9bf3-4214e683c7a0"]}],"mendeley":{"formattedCitation":"(Williamson et al., 2008)","plainTextFormattedCitation":"(Williamson et al., 2008)","previouslyFormattedCitation":"(Williamson et al., 2008)"},"properties":{"noteIndex":0},"schema":"https://github.com/citation-style-language/schema/raw/master/csl-citation.json"}</w:instrText>
        </w:r>
        <w:r w:rsidRPr="00797487">
          <w:fldChar w:fldCharType="separate"/>
        </w:r>
        <w:r w:rsidRPr="00797487">
          <w:rPr>
            <w:noProof/>
          </w:rPr>
          <w:t>(Williamson et al., 2008)</w:t>
        </w:r>
        <w:r w:rsidRPr="00797487">
          <w:fldChar w:fldCharType="end"/>
        </w:r>
        <w:r w:rsidRPr="00797487">
          <w:t xml:space="preserve">, placing lakes as “hotspots” for carbon and nutrient cycling in the landscape </w:t>
        </w:r>
        <w:r w:rsidRPr="00797487">
          <w:fldChar w:fldCharType="begin" w:fldLock="1"/>
        </w:r>
        <w:r w:rsidRPr="00797487">
          <w:instrText>ADDIN CSL_CITATION {"citationItems":[{"id":"ITEM-1","itemData":{"DOI":"10.1073/pnas.1512651112","ISBN":"0027-8424, 1091-6490","ISSN":"0027-8424","PMID":"26699473","author":[{"dropping-particle":"","family":"Butman","given":"David","non-dropping-particle":"","parse-names":false,"suffix":""},{"dropping-particle":"","family":"Stackpoole","given":"Sarah","non-dropping-particle":"","parse-names":false,"suffix":""},{"dropping-particle":"","family":"Stets","given":"Edward","non-dropping-particle":"","parse-names":false,"suffix":""},{"dropping-particle":"","family":"McDonald","given":"Cory P","non-dropping-particle":"","parse-names":false,"suffix":""},{"dropping-particle":"","family":"Clow","given":"David W","non-dropping-particle":"","parse-names":false,"suffix":""},{"dropping-particle":"","family":"Striegl","given":"Robert G","non-dropping-particle":"","parse-names":false,"suffix":""}],"container-title":"Proceedings of the National Academy of Sciences","id":"ITEM-1","issued":{"date-parts":[["2015"]]},"page":"1-6","title":"Aquatic carbon cycling in the conterminous United States and implications for terrestrial carbon accounting","type":"article-journal"},"uris":["http://www.mendeley.com/documents/?uuid=1e755a02-a208-465d-9457-d68d9b102d62","http://www.mendeley.com/documents/?uuid=865e5981-4f1b-4aa3-b0b4-e8c272943757"]}],"mendeley":{"formattedCitation":"(Butman et al., 2015)","plainTextFormattedCitation":"(Butman et al., 2015)","previouslyFormattedCitation":"(Butman et al., 2015)"},"properties":{"noteIndex":0},"schema":"https://github.com/citation-style-language/schema/raw/master/csl-citation.json"}</w:instrText>
        </w:r>
        <w:r w:rsidRPr="00797487">
          <w:fldChar w:fldCharType="separate"/>
        </w:r>
        <w:r w:rsidRPr="00797487">
          <w:rPr>
            <w:noProof/>
          </w:rPr>
          <w:t>(Butman et al., 2015)</w:t>
        </w:r>
        <w:r w:rsidRPr="00797487">
          <w:fldChar w:fldCharType="end"/>
        </w:r>
        <w:r w:rsidRPr="00797487">
          <w:t xml:space="preserve">. </w:t>
        </w:r>
        <w:r w:rsidRPr="00797487">
          <w:rPr>
            <w:color w:val="000000"/>
          </w:rPr>
          <w:t>Approximately half of the carbon received by freshwater ecosystems from the terrestrial landscape is emitted as carbon d</w:t>
        </w:r>
        <w:r w:rsidR="00CD3AF8">
          <w:rPr>
            <w:color w:val="000000"/>
          </w:rPr>
          <w:t xml:space="preserve">ioxide (0.2 </w:t>
        </w:r>
        <w:proofErr w:type="spellStart"/>
        <w:r w:rsidR="00CD3AF8">
          <w:rPr>
            <w:color w:val="000000"/>
          </w:rPr>
          <w:t>Pg</w:t>
        </w:r>
        <w:proofErr w:type="spellEnd"/>
        <w:r w:rsidR="00CD3AF8">
          <w:rPr>
            <w:color w:val="000000"/>
          </w:rPr>
          <w:t xml:space="preserve"> C/year) or </w:t>
        </w:r>
      </w:ins>
      <w:ins w:id="26" w:author="Alexandra Linz" w:date="2018-10-01T13:30:00Z">
        <w:r w:rsidR="00CD3AF8">
          <w:rPr>
            <w:color w:val="000000"/>
          </w:rPr>
          <w:t>buried in sediments</w:t>
        </w:r>
      </w:ins>
      <w:ins w:id="27" w:author="Alexandra Linz" w:date="2018-09-20T13:24:00Z">
        <w:r w:rsidRPr="00797487">
          <w:rPr>
            <w:color w:val="000000"/>
          </w:rPr>
          <w:t xml:space="preserve"> (0.8 </w:t>
        </w:r>
        <w:proofErr w:type="spellStart"/>
        <w:r w:rsidRPr="00797487">
          <w:rPr>
            <w:color w:val="000000"/>
          </w:rPr>
          <w:t>Pg</w:t>
        </w:r>
        <w:proofErr w:type="spellEnd"/>
        <w:r w:rsidRPr="00797487">
          <w:rPr>
            <w:color w:val="000000"/>
          </w:rPr>
          <w:t xml:space="preserve"> C/year) </w:t>
        </w:r>
        <w:r w:rsidRPr="00797487">
          <w:rPr>
            <w:color w:val="000000"/>
          </w:rPr>
          <w:fldChar w:fldCharType="begin" w:fldLock="1"/>
        </w:r>
        <w:r w:rsidRPr="00797487">
          <w:rPr>
            <w:color w:val="000000"/>
          </w:rPr>
          <w:instrText>ADDIN CSL_CITATION {"citationItems":[{"id":"ITEM-1","itemData":{"DOI":"10.1007/s10021-006-9013-8","ISSN":"1432-9840","author":[{"dropping-particle":"","family":"Cole","given":"J. J.","non-dropping-particle":"","parse-names":false,"suffix":""},{"dropping-particle":"","family":"Prairie","given":"Y. T.","non-dropping-particle":"","parse-names":false,"suffix":""},{"dropping-particle":"","family":"Caraco","given":"N. F.","non-dropping-particle":"","parse-names":false,"suffix":""},{"dropping-particle":"","family":"McDowell","given":"W. H.","non-dropping-particle":"","parse-names":false,"suffix":""},{"dropping-particle":"","family":"Tranvik","given":"L. J.","non-dropping-particle":"","parse-names":false,"suffix":""},{"dropping-particle":"","family":"Striegl","given":"R. G.","non-dropping-particle":"","parse-names":false,"suffix":""},{"dropping-particle":"","family":"Duarte","given":"C. M.","non-dropping-particle":"","parse-names":false,"suffix":""},{"dropping-particle":"","family":"Kortelainen","given":"P.","non-dropping-particle":"","parse-names":false,"suffix":""},{"dropping-particle":"","family":"Downing","given":"J. A.","non-dropping-particle":"","parse-names":false,"suffix":""},{"dropping-particle":"","family":"Middelburg","given":"J. J.","non-dropping-particle":"","parse-names":false,"suffix":""},{"dropping-particle":"","family":"Melack","given":"J.","non-dropping-particle":"","parse-names":false,"suffix":""}],"container-title":"Ecosystems","id":"ITEM-1","issue":"1","issued":{"date-parts":[["2007","5","23"]]},"page":"172-185","publisher":"Springer-Verlag","title":"Plumbing the Global Carbon Cycle: Integrating Inland Waters into the Terrestrial Carbon Budget","type":"article-journal","volume":"10"},"uris":["http://www.mendeley.com/documents/?uuid=080b267d-6d2f-35a2-b192-f71e9a8bd9b1"]}],"mendeley":{"formattedCitation":"(Cole et al., 2007)","plainTextFormattedCitation":"(Cole et al., 2007)","previouslyFormattedCitation":"(Cole et al., 2007)"},"properties":{"noteIndex":0},"schema":"https://github.com/citation-style-language/schema/raw/master/csl-citation.json"}</w:instrText>
        </w:r>
        <w:r w:rsidRPr="00797487">
          <w:rPr>
            <w:color w:val="000000"/>
          </w:rPr>
          <w:fldChar w:fldCharType="separate"/>
        </w:r>
        <w:r w:rsidRPr="00797487">
          <w:rPr>
            <w:noProof/>
            <w:color w:val="000000"/>
          </w:rPr>
          <w:t xml:space="preserve">(Cole et al., </w:t>
        </w:r>
        <w:r w:rsidRPr="00797487">
          <w:rPr>
            <w:noProof/>
            <w:color w:val="000000"/>
          </w:rPr>
          <w:lastRenderedPageBreak/>
          <w:t>2007)</w:t>
        </w:r>
        <w:r w:rsidRPr="00797487">
          <w:rPr>
            <w:color w:val="000000"/>
          </w:rPr>
          <w:fldChar w:fldCharType="end"/>
        </w:r>
        <w:r w:rsidRPr="00797487">
          <w:rPr>
            <w:color w:val="000000"/>
          </w:rPr>
          <w:t xml:space="preserve">. Similarly, 20% of global denitrification is estimated to occur in freshwater, roughly equivalent to the amount of denitrification taking place in soils (22%) and about a third of the amount occurring in oceans (58%) </w:t>
        </w:r>
        <w:r w:rsidRPr="00797487">
          <w:rPr>
            <w:color w:val="000000"/>
          </w:rPr>
          <w:fldChar w:fldCharType="begin" w:fldLock="1"/>
        </w:r>
        <w:r w:rsidRPr="00797487">
          <w:rPr>
            <w:color w:val="000000"/>
          </w:rPr>
          <w:instrText>ADDIN CSL_CITATION {"citationItems":[{"id":"ITEM-1","itemData":{"DOI":"10.1890/1051-0761(2006)016[2064:DALAWA]2.0.CO;2","ISSN":"1939-5582","author":[{"dropping-particle":"","family":"Seitzinger","given":"S.","non-dropping-particle":"","parse-names":false,"suffix":""},{"dropping-particle":"","family":"Harrison","given":"J. A.","non-dropping-particle":"","parse-names":false,"suffix":""},{"dropping-particle":"","family":"Böhlke","given":"J. K.","non-dropping-particle":"","parse-names":false,"suffix":""},{"dropping-particle":"","family":"Bouwman","given":"A. F.","non-dropping-particle":"","parse-names":false,"suffix":""},{"dropping-particle":"","family":"Lowrance","given":"R.","non-dropping-particle":"","parse-names":false,"suffix":""},{"dropping-particle":"","family":"Peterson","given":"B.","non-dropping-particle":"","parse-names":false,"suffix":""},{"dropping-particle":"","family":"Tobias","given":"C.","non-dropping-particle":"","parse-names":false,"suffix":""},{"dropping-particle":"Van","family":"Drecht","given":"G.","non-dropping-particle":"","parse-names":false,"suffix":""}],"container-title":"Ecological Applications","id":"ITEM-1","issue":"6","issued":{"date-parts":[["2006","12","1"]]},"page":"2064-2090","publisher":"Wiley-Blackwell","title":"DENITRIFICATION ACROSS LANDSCAPES AND WATERSCAPES: A SYNTHESIS","type":"article-journal","volume":"16"},"uris":["http://www.mendeley.com/documents/?uuid=c6e0483d-c5bd-3c07-94d5-aee00b9ec833"]}],"mendeley":{"formattedCitation":"(Seitzinger et al., 2006)","plainTextFormattedCitation":"(Seitzinger et al., 2006)","previouslyFormattedCitation":"(Seitzinger et al., 2006)"},"properties":{"noteIndex":0},"schema":"https://github.com/citation-style-language/schema/raw/master/csl-citation.json"}</w:instrText>
        </w:r>
        <w:r w:rsidRPr="00797487">
          <w:rPr>
            <w:color w:val="000000"/>
          </w:rPr>
          <w:fldChar w:fldCharType="separate"/>
        </w:r>
        <w:r w:rsidRPr="00797487">
          <w:rPr>
            <w:noProof/>
            <w:color w:val="000000"/>
          </w:rPr>
          <w:t>(Seitzinger et al., 2006)</w:t>
        </w:r>
        <w:r w:rsidRPr="00797487">
          <w:rPr>
            <w:color w:val="000000"/>
          </w:rPr>
          <w:fldChar w:fldCharType="end"/>
        </w:r>
        <w:r w:rsidRPr="00797487">
          <w:rPr>
            <w:color w:val="000000"/>
          </w:rPr>
          <w:t>.  Because of these globally relevant contributions to carbon and nutrient cycling, understanding how these elements are processed in freshwater through methods such as models and budgets is an important area of research.</w:t>
        </w:r>
      </w:ins>
    </w:p>
    <w:p w:rsidR="00950DEB" w:rsidRPr="00797487" w:rsidRDefault="00950DEB" w:rsidP="00950DEB">
      <w:pPr>
        <w:rPr>
          <w:ins w:id="28" w:author="Alexandra Linz" w:date="2018-09-20T13:24:00Z"/>
        </w:rPr>
      </w:pPr>
      <w:ins w:id="29" w:author="Alexandra Linz" w:date="2018-09-20T13:24:00Z">
        <w:r w:rsidRPr="00797487">
          <w:rPr>
            <w:color w:val="000000"/>
          </w:rPr>
          <w:tab/>
        </w:r>
        <w:r w:rsidR="00E0354C">
          <w:t>M</w:t>
        </w:r>
      </w:ins>
      <w:ins w:id="30" w:author="Alexandra Linz" w:date="2018-10-01T16:22:00Z">
        <w:r w:rsidR="00E0354C">
          <w:t>ost</w:t>
        </w:r>
      </w:ins>
      <w:ins w:id="31" w:author="Alexandra Linz" w:date="2018-09-20T13:24:00Z">
        <w:r w:rsidRPr="00797487">
          <w:t xml:space="preserve"> of this freshwater biogeochemical cycling is performed by microbial communities</w:t>
        </w:r>
      </w:ins>
      <w:ins w:id="32" w:author="Alexandra Linz" w:date="2018-10-01T15:22:00Z">
        <w:r w:rsidR="00914E94" w:rsidRPr="00914E94">
          <w:t xml:space="preserve"> </w:t>
        </w:r>
        <w:r w:rsidR="00914E94">
          <w:t>yet the categories in the models and budgets used to study these cycles are too broad</w:t>
        </w:r>
        <w:r w:rsidR="00914E94" w:rsidRPr="00797487">
          <w:t xml:space="preserve"> to incorporate microbial data.</w:t>
        </w:r>
      </w:ins>
      <w:ins w:id="33" w:author="Alexandra Linz" w:date="2018-09-20T13:24:00Z">
        <w:del w:id="34" w:author="Alexandra Linz [2]" w:date="2018-10-22T10:01:00Z">
          <w:r w:rsidRPr="00797487" w:rsidDel="00B126DC">
            <w:delText>.</w:delText>
          </w:r>
        </w:del>
        <w:r w:rsidRPr="00797487">
          <w:t xml:space="preserve"> For example, carbon compounds are often classified as labile and recalcitrant </w:t>
        </w:r>
        <w:r w:rsidRPr="00797487">
          <w:fldChar w:fldCharType="begin" w:fldLock="1"/>
        </w:r>
        <w:r w:rsidRPr="00797487">
          <w:instrText>ADDIN CSL_CITATION {"citationItems":[{"id":"ITEM-1","itemData":{"DOI":"10.4319/lo.2011.56.2.0734","ISSN":"00243590","author":[{"dropping-particle":"","family":"Guillemette","given":"François","non-dropping-particle":"","parse-names":false,"suffix":""},{"dropping-particle":"","family":"Giorgio","given":"Paul A.","non-dropping-particle":"del","parse-names":false,"suffix":""}],"container-title":"Limnology and Oceanography","id":"ITEM-1","issue":"2","issued":{"date-parts":[["2011","3","1"]]},"page":"734-748","publisher":"Wiley-Blackwell","title":"Reconstructing the various facets of dissolved organic carbon bioavailability in freshwater ecosystems","type":"article-journal","volume":"56"},"uris":["http://www.mendeley.com/documents/?uuid=a6da9c05-9947-3573-959c-a974add12d6f"]}],"mendeley":{"formattedCitation":"(Guillemette &amp; del Giorgio, 2011)","plainTextFormattedCitation":"(Guillemette &amp; del Giorgio, 2011)","previouslyFormattedCitation":"(Guillemette &amp; del Giorgio, 2011)"},"properties":{"noteIndex":0},"schema":"https://github.com/citation-style-language/schema/raw/master/csl-citation.json"}</w:instrText>
        </w:r>
        <w:r w:rsidRPr="00797487">
          <w:fldChar w:fldCharType="separate"/>
        </w:r>
        <w:r w:rsidRPr="00797487">
          <w:rPr>
            <w:noProof/>
          </w:rPr>
          <w:t>(Guillemette &amp; del Giorgio, 2011)</w:t>
        </w:r>
        <w:r w:rsidRPr="00797487">
          <w:fldChar w:fldCharType="end"/>
        </w:r>
        <w:r w:rsidRPr="00797487">
          <w:t xml:space="preserve">, or autochthonous and allochthonous </w:t>
        </w:r>
        <w:r w:rsidRPr="00797487">
          <w:fldChar w:fldCharType="begin" w:fldLock="1"/>
        </w:r>
        <w:r w:rsidRPr="00797487">
          <w:instrText>ADDIN CSL_CITATION {"citationItems":[{"id":"ITEM-1","itemData":{"DOI":"10.4319/lo.2001.46.7.1691","ISSN":"00243590","author":[{"dropping-particle":"","family":"Jonsson","given":"Anders","non-dropping-particle":"","parse-names":false,"suffix":""},{"dropping-particle":"","family":"Meili","given":"Markus","non-dropping-particle":"","parse-names":false,"suffix":""},{"dropping-particle":"","family":"Bergström","given":"Ann-Kristin","non-dropping-particle":"","parse-names":false,"suffix":""},{"dropping-particle":"","family":"Jansson","given":"Mats","non-dropping-particle":"","parse-names":false,"suffix":""}],"container-title":"Limnology and Oceanography","id":"ITEM-1","issue":"7","issued":{"date-parts":[["2001","11","1"]]},"page":"1691-1700","publisher":"Wiley-Blackwell","title":"Whole-lake mineralization of allochthonous and autochthonous organic carbon in a large humic lake (örträsket, N. Sweden)","type":"article-journal","volume":"46"},"uris":["http://www.mendeley.com/documents/?uuid=d864d835-c90c-35c0-b3c0-cb36c31e605e"]}],"mendeley":{"formattedCitation":"(Jonsson et al., 2001)","plainTextFormattedCitation":"(Jonsson et al., 2001)","previouslyFormattedCitation":"(Jonsson et al., 2001)"},"properties":{"noteIndex":0},"schema":"https://github.com/citation-style-language/schema/raw/master/csl-citation.json"}</w:instrText>
        </w:r>
        <w:r w:rsidRPr="00797487">
          <w:fldChar w:fldCharType="separate"/>
        </w:r>
        <w:r w:rsidRPr="00797487">
          <w:rPr>
            <w:noProof/>
          </w:rPr>
          <w:t>(Jonsson et al., 2001)</w:t>
        </w:r>
        <w:r w:rsidRPr="00797487">
          <w:fldChar w:fldCharType="end"/>
        </w:r>
        <w:r w:rsidRPr="00797487">
          <w:t xml:space="preserve">. While some work has been done on microbial responses to these carbon categories </w:t>
        </w:r>
        <w:r w:rsidRPr="00797487">
          <w:fldChar w:fldCharType="begin" w:fldLock="1"/>
        </w:r>
        <w:r w:rsidRPr="00797487">
          <w:instrText>ADDIN CSL_CITATION {"citationItems":[{"id":"ITEM-1","itemData":{"DOI":"10.1128/AEM.69.7.3701-3709.2003","ISSN":"0099-2240","PMID":"12839735","abstract":"Batch cultures of aquatic bacteria and dissolved organic matter were used to examine the impact of carbon source concentration on bacterial growth, biomass, growth efficiency, and community composition. An aged concentrate of dissolved organic matter from a humic lake was diluted with organic compound-free artificial lake water to obtain concentrations of dissolved organic carbon (DOC) ranging from 0.04 to 2.53 mM. The bacterial biomass produced in the cultures increased linearly with the DOC concentration, indicating that bacterial biomass production was limited by the supply of carbon. The bacterial growth rate in the exponential growth phase exhibited a hyperbolic response to the DOC concentration, suggesting that the maximum growth rate was constrained by the substrate concentration at low DOC concentrations. Likewise, the bacterial growth efficiency calculated from the production of biomass and CO(2) increased asymptotically from 0.4 to 10.4% with increasing DOC concentration. The compositions of the microbial communities that emerged in the cultures were assessed by separation of PCR-amplified 16S rRNA fragments by denaturing gradient gel electrophoresis. Nonmetric multidimensional scaling of the gel profiles showed that there was a gradual change in the community composition along the DOC gradient; members of the beta subclass of the class Proteobacteria and members of the Cytophaga-Flavobacterium group were well represented at all concentrations, whereas members of the alpha subclass of the Proteobacteria were found exclusively at the lowest carbon concentration. The shift in community composition along the DOC gradient was similar to the patterns of growth efficiency and growth rate. The results suggest that the bacterial growth efficiencies, the rates of bacterial growth, and the compositions of bacterial communities are not constrained by substrate concentrations in most natural waters, with the possible exception of the most oligotrophic environments.","author":[{"dropping-particle":"","family":"Eiler","given":"Alexander","non-dropping-particle":"","parse-names":false,"suffix":""},{"dropping-particle":"","family":"Langenheder","given":"Silke","non-dropping-particle":"","parse-names":false,"suffix":""},{"dropping-particle":"","family":"Bertilsson","given":"Stefan","non-dropping-particle":"","parse-names":false,"suffix":""},{"dropping-particle":"","family":"Tranvik","given":"Lars J","non-dropping-particle":"","parse-names":false,"suffix":""}],"container-title":"Applied and environmental microbiology","id":"ITEM-1","issue":"7","issued":{"date-parts":[["2003","7","1"]]},"page":"3701-9","publisher":"American Society for Microbiology","title":"Heterotrophic bacterial growth efficiency and community structure at different natural organic carbon concentrations.","type":"article-journal","volume":"69"},"uris":["http://www.mendeley.com/documents/?uuid=aaf245dc-c35b-324d-8f27-898a1e87d88b"]},{"id":"ITEM-2","itemData":{"DOI":"10.4319/lo.2004.49.2.0588","ISSN":"00243590","author":[{"dropping-particle":"","family":"Kritzberg","given":"Emma S.","non-dropping-particle":"","parse-names":false,"suffix":""},{"dropping-particle":"","family":"Cole","given":"Jonathan J.","non-dropping-particle":"","parse-names":false,"suffix":""},{"dropping-particle":"","family":"Pace","given":"Michael L.","non-dropping-particle":"","parse-names":false,"suffix":""},{"dropping-particle":"","family":"Granéli","given":"Wilhelm","non-dropping-particle":"","parse-names":false,"suffix":""},{"dropping-particle":"","family":"Bade","given":"Darren L.","non-dropping-particle":"","parse-names":false,"suffix":""}],"container-title":"Limnology and Oceanography","id":"ITEM-2","issue":"2","issued":{"date-parts":[["2004","3","1"]]},"page":"588-596","publisher":"Wiley-Blackwell","title":"Autochthonous versus allochthonous carbon sources of bacteria: Results from whole-lake &lt;sup&gt;13&lt;/sup&gt; C addition experiments","type":"article-journal","volume":"49"},"uris":["http://www.mendeley.com/documents/?uuid=27807b06-8a55-337b-a7f0-7bb05de155ed"]}],"mendeley":{"formattedCitation":"(Eiler et al., 2003; Kritzberg et al., 2004)","plainTextFormattedCitation":"(Eiler et al., 2003; Kritzberg et al., 2004)","previouslyFormattedCitation":"(Eiler et al., 2003; Kritzberg et al., 2004)"},"properties":{"noteIndex":0},"schema":"https://github.com/citation-style-language/schema/raw/master/csl-citation.json"}</w:instrText>
        </w:r>
        <w:r w:rsidRPr="00797487">
          <w:fldChar w:fldCharType="separate"/>
        </w:r>
        <w:r w:rsidRPr="00797487">
          <w:rPr>
            <w:noProof/>
          </w:rPr>
          <w:t>(Eiler et al., 2003; Kritzberg et al., 2004)</w:t>
        </w:r>
        <w:r w:rsidRPr="00797487">
          <w:fldChar w:fldCharType="end"/>
        </w:r>
        <w:r w:rsidRPr="00797487">
          <w:t xml:space="preserve">, using such broad categorizations masks the complexity of microbial </w:t>
        </w:r>
      </w:ins>
      <w:ins w:id="35" w:author="Alexandra Linz" w:date="2018-10-01T16:22:00Z">
        <w:r w:rsidR="00E0354C">
          <w:t>ecophysiology</w:t>
        </w:r>
      </w:ins>
      <w:ins w:id="36" w:author="Alexandra Linz" w:date="2018-09-20T13:24:00Z">
        <w:r w:rsidRPr="00797487">
          <w:t>. Incorporating microbially-mediated transformations of specific compounds in freshwater would significantly improve the accuracy and predictive power of biogeochemical cycling models.</w:t>
        </w:r>
      </w:ins>
    </w:p>
    <w:p w:rsidR="00950DEB" w:rsidRPr="00797487" w:rsidRDefault="00950DEB" w:rsidP="00950DEB">
      <w:pPr>
        <w:rPr>
          <w:ins w:id="37" w:author="Alexandra Linz" w:date="2018-09-20T13:24:00Z"/>
        </w:rPr>
      </w:pPr>
      <w:ins w:id="38" w:author="Alexandra Linz" w:date="2018-09-20T13:24:00Z">
        <w:r w:rsidRPr="00797487">
          <w:tab/>
          <w:t xml:space="preserve"> </w:t>
        </w:r>
      </w:ins>
      <w:ins w:id="39" w:author="Alexandra Linz" w:date="2018-10-01T15:28:00Z">
        <w:r w:rsidR="00FF5880" w:rsidRPr="00797487">
          <w:t>However, linking microbial taxa to specific</w:t>
        </w:r>
        <w:r w:rsidR="00FF5880">
          <w:t xml:space="preserve"> biogeochemical</w:t>
        </w:r>
        <w:r w:rsidR="00FF5880" w:rsidRPr="00797487">
          <w:t xml:space="preserve"> functions is a challenging task. Previous research has investigated substrate use by freshwater taxa </w:t>
        </w:r>
        <w:del w:id="40" w:author="Alexandra Linz [2]" w:date="2018-10-22T10:01:00Z">
          <w:r w:rsidR="00FF5880" w:rsidRPr="00797487" w:rsidDel="00B126DC">
            <w:delText>using</w:delText>
          </w:r>
        </w:del>
      </w:ins>
      <w:ins w:id="41" w:author="Alexandra Linz [2]" w:date="2018-10-22T10:01:00Z">
        <w:r w:rsidR="00B126DC">
          <w:t>in</w:t>
        </w:r>
      </w:ins>
      <w:ins w:id="42" w:author="Alexandra Linz" w:date="2018-10-01T15:28:00Z">
        <w:r w:rsidR="00FF5880" w:rsidRPr="00797487">
          <w:t xml:space="preserve"> cultured isolates</w:t>
        </w:r>
        <w:r w:rsidR="00FF5880">
          <w:t xml:space="preserve"> and </w:t>
        </w:r>
        <w:r w:rsidR="00E0354C">
          <w:t xml:space="preserve">microscopy </w:t>
        </w:r>
      </w:ins>
      <w:ins w:id="43" w:author="Alexandra Linz" w:date="2018-10-01T16:24:00Z">
        <w:r w:rsidR="00E0354C">
          <w:t>fluorescence</w:t>
        </w:r>
      </w:ins>
      <w:ins w:id="44" w:author="Alexandra Linz" w:date="2018-10-01T15:28:00Z">
        <w:r w:rsidR="00E0354C">
          <w:t xml:space="preserve"> </w:t>
        </w:r>
      </w:ins>
      <w:ins w:id="45" w:author="Alexandra Linz" w:date="2018-10-01T16:24:00Z">
        <w:r w:rsidR="00E0354C">
          <w:t xml:space="preserve">in situ hybridization coupled to </w:t>
        </w:r>
        <w:proofErr w:type="spellStart"/>
        <w:r w:rsidR="00E0354C">
          <w:t>microautoradiography</w:t>
        </w:r>
        <w:proofErr w:type="spellEnd"/>
        <w:r w:rsidR="00E0354C">
          <w:t xml:space="preserve"> to detect incorporation of labeled substrates</w:t>
        </w:r>
      </w:ins>
      <w:ins w:id="46" w:author="Alexandra Linz" w:date="2018-10-01T15:28:00Z">
        <w:r w:rsidR="00FF5880" w:rsidRPr="00797487">
          <w:t xml:space="preserve"> </w:t>
        </w:r>
      </w:ins>
      <w:ins w:id="47" w:author="Alexandra Linz [2]" w:date="2018-10-22T10:02:00Z">
        <w:r w:rsidR="00B126DC">
          <w:t xml:space="preserve">in uncultured lineages </w:t>
        </w:r>
      </w:ins>
      <w:ins w:id="48" w:author="Alexandra Linz" w:date="2018-10-01T15:28:00Z">
        <w:r w:rsidR="00FF5880" w:rsidRPr="00797487">
          <w:fldChar w:fldCharType="begin" w:fldLock="1"/>
        </w:r>
        <w:r w:rsidR="00FF5880">
          <w:instrText>ADDIN CSL_CITATION {"citationItems":[{"id":"ITEM-1","itemData":{"DOI":"10.1038/ismej.2012.162","ISSN":"1751-7362","abstract":"&lt;i&gt;In situ&lt;/i&gt; substrate preferences of abundant bacterioplankton populations in a prealpine freshwater lake","author":[{"dropping-particle":"","family":"Salcher","given":"Michaela M","non-dropping-particle":"","parse-names":false,"suffix":""},{"dropping-particle":"","family":"Posch","given":"Thomas","non-dropping-particle":"","parse-names":false,"suffix":""},{"dropping-particle":"","family":"Pernthaler","given":"Jakob","non-dropping-particle":"","parse-names":false,"suffix":""}],"container-title":"The ISME Journal","id":"ITEM-1","issue":"5","issued":{"date-parts":[["2013","5","13"]]},"page":"896-907","publisher":"Nature Publishing Group","title":"In situ substrate preferences of abundant bacterioplankton populations in a prealpine freshwater lake","type":"article-journal","volume":"7"},"uris":["http://www.mendeley.com/documents/?uuid=21dcb6e6-6f0f-3519-9a97-232cfaf00068"]},{"id":"ITEM-2","itemData":{"DOI":"10.1371/journal.pone.0032772","ISSN":"1932-6203","abstract":"Background The bacterial taxon Polynucleobacter necessarius subspecies asymbioticus represents a group of planktonic freshwater bacteria with cosmopolitan and ubiquitous distribution in standing freshwater habitats. These bacteria comprise &lt;1% to 70% (on average about 20%) of total bacterioplankton cells in various freshwater habitats. The ubiquity of this taxon was recently explained by intra-taxon ecological diversification, i.e. specialization of lineages to specific environmental conditions; however, details on specific adaptations are not known. Here we investigated by means of genomic and experimental analyses the ecological adaptation of a persistent population dwelling in a small acidic pond.   Findings The investigated population (F10 lineage) contributed on average 11% to total bacterioplankton in the pond during the vegetation periods (ice-free period, usually May to November). Only a low degree of genetic diversification of the population could be revealed. These bacteria are characterized by a small genome size (2.1 Mb), a relatively small number of genes involved in transduction of environmental signals, and the lack of motility and quorum sensing. Experiments indicated that these bacteria live as chemoorganotrophs by mainly utilizing low-molecular-weight substrates derived from photooxidation of humic substances.   Conclusions Evolutionary genome streamlining resulted in a highly passive lifestyle so far only known among free-living bacteria from pelagic marine taxa dwelling in environmentally stable nutrient-poor off-shore systems. Surprisingly, such a lifestyle is also successful in a highly dynamic and nutrient-richer environment such as the water column of the investigated pond, which was undergoing complete mixis and pronounced stratification in diurnal cycles. Obviously, metabolic and ecological versatility is not a prerequisite for long-lasting establishment of abundant bacterial populations under highly dynamic environmental conditions. Caution should be exercised when generalizing the obtained insights into the ecology and adaptation of the investigated lineage to other Polynucleobacter lineages.","author":[{"dropping-particle":"","family":"Hahn","given":"Martin W.","non-dropping-particle":"","parse-names":false,"suffix":""},{"dropping-particle":"","family":"Scheuerl","given":"Thomas","non-dropping-particle":"","parse-names":false,"suffix":""},{"dropping-particle":"","family":"Jezberová","given":"Jitka","non-dropping-particle":"","parse-names":false,"suffix":""},{"dropping-particle":"","family":"Koll","given":"Ulrike","non-dropping-particle":"","parse-names":false,"suffix":""},{"dropping-particle":"","family":"Jezbera","given":"Jan","non-dropping-particle":"","parse-names":false,"suffix":""},{"dropping-particle":"","family":"Šimek","given":"Karel","non-dropping-particle":"","parse-names":false,"suffix":""},{"dropping-particle":"","family":"Vannini","given":"Claudia","non-dropping-particle":"","parse-names":false,"suffix":""},{"dropping-particle":"","family":"Petroni","given":"Giulio","non-dropping-particle":"","parse-names":false,"suffix":""},{"dropping-particle":"","family":"Wu","given":"Qinglong L.","non-dropping-particle":"","parse-names":false,"suffix":""}],"container-title":"PLoS ONE","editor":[{"dropping-particle":"","family":"Badger","given":"Jonathan H.","non-dropping-particle":"","parse-names":false,"suffix":""}],"id":"ITEM-2","issue":"3","issued":{"date-parts":[["2012","3","20"]]},"page":"e32772","publisher":"Public Library of Science","title":"The Passive Yet Successful Way of Planktonic Life: Genomic and Experimental Analysis of the Ecology of a Free-Living Polynucleobacter Population","type":"article-journal","volume":"7"},"uris":["http://www.mendeley.com/documents/?uuid=77cac584-6be4-3843-82fa-2d64f479d902"]}],"mendeley":{"formattedCitation":"(Hahn et al., 2012; Salcher, Posch &amp; Pernthaler, 2013)","plainTextFormattedCitation":"(Hahn et al., 2012; Salcher, Posch &amp; Pernthaler, 2013)","previouslyFormattedCitation":"(Hahn et al., 2012; Salcher, Posch &amp; Pernthaler, 2013)"},"properties":{"noteIndex":0},"schema":"https://github.com/citation-style-language/schema/raw/master/csl-citation.json"}</w:instrText>
        </w:r>
        <w:r w:rsidR="00FF5880" w:rsidRPr="00797487">
          <w:fldChar w:fldCharType="separate"/>
        </w:r>
        <w:r w:rsidR="00FF5880" w:rsidRPr="009D38A1">
          <w:rPr>
            <w:noProof/>
          </w:rPr>
          <w:t>(Hahn et al., 2012; Salcher, Posch &amp; Pernthaler, 2013)</w:t>
        </w:r>
        <w:r w:rsidR="00FF5880" w:rsidRPr="00797487">
          <w:fldChar w:fldCharType="end"/>
        </w:r>
        <w:r w:rsidR="00FF5880" w:rsidRPr="00797487">
          <w:t>. While th</w:t>
        </w:r>
        <w:r w:rsidR="00FF5880">
          <w:t>ese techniques are definitive, they</w:t>
        </w:r>
        <w:r w:rsidR="00FF5880" w:rsidRPr="00797487">
          <w:t xml:space="preserve"> cannot be scaled to investigate many com</w:t>
        </w:r>
        <w:r w:rsidR="00FF5880">
          <w:t>munity members simultaneously. Other research has used scalable g</w:t>
        </w:r>
        <w:r w:rsidR="00FF5880" w:rsidRPr="00797487">
          <w:t xml:space="preserve">enomics techniques </w:t>
        </w:r>
        <w:r w:rsidR="00FF5880">
          <w:t>to link microbial taxa to predicted biogeochemical functions</w:t>
        </w:r>
      </w:ins>
      <w:ins w:id="49" w:author="Alexandra Linz" w:date="2018-10-01T16:26:00Z">
        <w:r w:rsidR="00E0354C">
          <w:t xml:space="preserve">, generating </w:t>
        </w:r>
        <w:del w:id="50" w:author="Alexandra Linz [2]" w:date="2018-10-22T10:02:00Z">
          <w:r w:rsidR="00E0354C" w:rsidDel="00B126DC">
            <w:delText>hypothes</w:delText>
          </w:r>
        </w:del>
      </w:ins>
      <w:ins w:id="51" w:author="Alexandra Linz" w:date="2018-10-01T16:27:00Z">
        <w:del w:id="52" w:author="Alexandra Linz [2]" w:date="2018-10-22T10:02:00Z">
          <w:r w:rsidR="00E0354C" w:rsidDel="00B126DC">
            <w:delText>ese</w:delText>
          </w:r>
        </w:del>
      </w:ins>
      <w:ins w:id="53" w:author="Alexandra Linz [2]" w:date="2018-10-22T10:02:00Z">
        <w:r w:rsidR="00B126DC">
          <w:t>hypotheses</w:t>
        </w:r>
      </w:ins>
      <w:ins w:id="54" w:author="Alexandra Linz" w:date="2018-10-01T16:26:00Z">
        <w:r w:rsidR="00E0354C">
          <w:t xml:space="preserve"> that can be tested using more targeted experiments</w:t>
        </w:r>
      </w:ins>
      <w:ins w:id="55" w:author="Alexandra Linz" w:date="2018-10-01T15:28:00Z">
        <w:r w:rsidR="00FF5880">
          <w:t xml:space="preserve">. </w:t>
        </w:r>
        <w:r w:rsidR="00FF5880" w:rsidRPr="00797487">
          <w:t xml:space="preserve">Sequencing data has previously been employed to great effect to analyze the distribution of functional marker genes in freshwater </w:t>
        </w:r>
        <w:r w:rsidR="00FF5880" w:rsidRPr="00797487">
          <w:fldChar w:fldCharType="begin" w:fldLock="1"/>
        </w:r>
        <w:r w:rsidR="00FF5880" w:rsidRPr="00797487">
          <w:instrText>ADDIN CSL_CITATION {"citationItems":[{"id":"ITEM-1","itemData":{"DOI":"10.1093/femsec/fiv105","ISSN":"1574-6941","author":[{"dropping-particle":"","family":"Ramachandran","given":"Arthi","non-dropping-particle":"","parse-names":false,"suffix":""},{"dropping-particle":"","family":"Walsh","given":"David A.","non-dropping-particle":"","parse-names":false,"suffix":""}],"container-title":"FEMS Microbiology Ecology","editor":[{"dropping-particle":"","family":"King","given":"Gary","non-dropping-particle":"","parse-names":false,"suffix":""}],"id":"ITEM-1","issue":"10","issued":{"date-parts":[["2015","10","1"]]},"page":"fiv105","publisher":"Oxford University Press","title":"Investigation of XoxF methanol dehydrogenases reveals new methylotrophic bacteria in pelagic marine and freshwater ecosystems","type":"article-journal","volume":"91"},"uris":["http://www.mendeley.com/documents/?uuid=89b08fc7-9436-3002-90c2-6b3f0635ed25"]},{"id":"ITEM-2","itemData":{"DOI":"10.1038/srep12102","ISSN":"2045-2322","abstract":"Metagenomic insights into strategies of aerobic and anaerobic carbon and nitrogen transformation in boreal lakes","author":[{"dropping-particle":"","family":"Peura","given":"Sari","non-dropping-particle":"","parse-names":false,"suffix":""},{"dropping-particle":"","family":"Sinclair","given":"Lucas","non-dropping-particle":"","parse-names":false,"suffix":""},{"dropping-particle":"","family":"Bertilsson","given":"Stefan","non-dropping-particle":"","parse-names":false,"suffix":""},{"dropping-particle":"","family":"Eiler","given":"Alexander","non-dropping-particle":"","parse-names":false,"suffix":""}],"container-title":"Scientific Reports","id":"ITEM-2","issue":"1","issued":{"date-parts":[["2015","12","10"]]},"page":"12102","publisher":"Nature Publishing Group","title":"Metagenomic insights into strategies of aerobic and anaerobic carbon and nitrogen transformation in boreal lakes","type":"article-journal","volume":"5"},"uris":["http://www.mendeley.com/documents/?uuid=a9079f4c-5826-3f55-ba01-c9b84382aa50"]}],"mendeley":{"formattedCitation":"(Ramachandran &amp; Walsh, 2015; Peura et al., 2015)","plainTextFormattedCitation":"(Ramachandran &amp; Walsh, 2015; Peura et al., 2015)","previouslyFormattedCitation":"(Ramachandran &amp; Walsh, 2015; Peura et al., 2015)"},"properties":{"noteIndex":0},"schema":"https://github.com/citation-style-language/schema/raw/master/csl-citation.json"}</w:instrText>
        </w:r>
        <w:r w:rsidR="00FF5880" w:rsidRPr="00797487">
          <w:fldChar w:fldCharType="separate"/>
        </w:r>
        <w:r w:rsidR="00FF5880" w:rsidRPr="00797487">
          <w:rPr>
            <w:noProof/>
          </w:rPr>
          <w:t xml:space="preserve">(Ramachandran &amp; Walsh, </w:t>
        </w:r>
        <w:r w:rsidR="00FF5880" w:rsidRPr="00797487">
          <w:rPr>
            <w:noProof/>
          </w:rPr>
          <w:lastRenderedPageBreak/>
          <w:t>2015; Peura et al., 2015)</w:t>
        </w:r>
        <w:r w:rsidR="00FF5880" w:rsidRPr="00797487">
          <w:fldChar w:fldCharType="end"/>
        </w:r>
        <w:r w:rsidR="00FF5880" w:rsidRPr="00797487">
          <w:t xml:space="preserve"> and to predict metabolic potential in fres</w:t>
        </w:r>
        <w:r w:rsidR="00FF5880">
          <w:t>hwater genomes</w:t>
        </w:r>
        <w:r w:rsidR="00FF5880" w:rsidRPr="00797487">
          <w:t xml:space="preserve"> </w:t>
        </w:r>
      </w:ins>
      <w:ins w:id="56" w:author="Alexandra Linz" w:date="2018-10-02T14:15:00Z">
        <w:r w:rsidR="00A50124" w:rsidRPr="00797487">
          <w:fldChar w:fldCharType="begin" w:fldLock="1"/>
        </w:r>
        <w:r w:rsidR="00A50124">
          <w:instrText>ADDIN CSL_CITATION {"citationItems":[{"id":"ITEM-1","itemData":{"DOI":"10.1128/mSystems.00091-17","ISSN":"2379-5077","PMID":"28861526","abstract":"An explosion in the number of available genome sequences obtained through metagenomics and single-cell genomics has enabled a new view of the diversity of microbial life, yet we know surprisingly little about how microbes interact with each other or their environment. In fact, the majority of microbial species remain uncultivated, while our perception of their ecological niches is based on reconstruction of their metabolic potential. In this work, we demonstrate how the \"seed set framework,\" which computes the set of compounds that an organism must acquire from its environment (E. Borenstein, M. Kupiec, M. W. Feldman, and E. Ruppin, Proc Natl Acad Sci U S A 105:14482-14487, 2008, https://doi.org/10.1073/pnas.0806162105), enables computational analysis of metabolic reconstructions while providing new insights into a microbe's metabolic capabilities, such as nutrient use and auxotrophies. We apply this framework to members of the ubiquitous freshwater actinobacterial lineage acI, confirming and extending previous experimental and genomic observations implying that acI bacteria are heterotrophs reliant on peptides and saccharides. We also present the first metatranscriptomic study of the acI lineage, revealing high expression of transport proteins and the light-harvesting protein actinorhodopsin. Putative transport proteins complement predictions of nutrients and essential metabolites while providing additional support of the hypothesis that members of the acI are photoheterotrophs. IMPORTANCE The metabolic activity of uncultivated microorganisms contributes to numerous ecosystem processes, ranging from nutrient cycling in the environment to influencing human health and disease. Advances in sequencing technology have enabled the assembly of genomes for these microorganisms, but our ability to generate reference genomes far outstrips our ability to analyze them. Common approaches to analyzing microbial metabolism require reconstructing the entirety of an organism's metabolic pathways or performing targeted searches for genes involved in a specific process. This paper presents a third approach, in which draft metabolic reconstructions are used to identify compounds through which an organism may interact with its environment. These compounds can then guide more-intensive metabolic reconstruction efforts and can also provide new hypotheses about the specific contributions that microbes make to ecosystem-scale metabolic processes.","author":[{"dropping-particle":"","family":"Hamilton","given":"Joshua J","non-dropping-particle":"","parse-names":false,"suffix":""},{"dropping-particle":"","family":"Garcia","given":"Sarahi L","non-dropping-particle":"","parse-names":false,"suffix":""},{"dropping-particle":"","family":"Brown","given":"Brittany S","non-dropping-particle":"","parse-names":false,"suffix":""},{"dropping-particle":"","family":"Oyserman","given":"Ben O","non-dropping-particle":"","parse-names":false,"suffix":""},{"dropping-particle":"","family":"Moya-Flores","given":"Francisco","non-dropping-particle":"","parse-names":false,"suffix":""},{"dropping-particle":"","family":"Bertilsson","given":"Stefan","non-dropping-particle":"","parse-names":false,"suffix":""},{"dropping-particle":"","family":"Malmstrom","given":"Rex R","non-dropping-particle":"","parse-names":false,"suffix":""},{"dropping-particle":"","family":"Forest","given":"Katrina T","non-dropping-particle":"","parse-names":false,"suffix":""},{"dropping-particle":"","family":"McMahon","given":"Katherine D","non-dropping-particle":"","parse-names":false,"suffix":""}],"container-title":"mSystems","id":"ITEM-1","issue":"4","issued":{"date-parts":[["2017","8","29"]]},"page":"e00091-17","publisher":"American Society for Microbiology Journals","title":"Metabolic Network Analysis and Metatranscriptomics Reveal Auxotrophies and Nutrient Sources of the Cosmopolitan Freshwater Microbial Lineage acI.","type":"article-journal","volume":"2"},"uris":["http://www.mendeley.com/documents/?uuid=294ee1c8-e9de-3a0a-bd30-65b1a9f4635d"]},{"id":"ITEM-2","itemData":{"DOI":"10.1128/mSphere.00277-17","ISSN":"2379-5042","PMID":"28959738","abstract":"Microbes are critical in carbon and nutrient cycling in freshwater ecosystems. Members of the Verrucomicrobia are ubiquitous in such systems, and yet their roles and ecophysiology are not well understood. In this study, we recovered 19 Verrucomicrobia draft genomes by sequencing 184 time-series metagenomes from a eutrophic lake and a humic bog that differ in carbon source and nutrient availabilities. These genomes span four of the seven previously defined Verrucomicrobia subdivisions and greatly expand knowledge of the genomic diversity of freshwater Verrucomicrobia. Genome analysis revealed their potential role as (poly)saccharide degraders in freshwater, uncovered interesting genomic features for this lifestyle, and suggested their adaptation to nutrient availabilities in their environments. Verrucomicrobia populations differ significantly between the two lakes in glycoside hydrolase gene abundance and functional profiles, reflecting the autochthonous and terrestrially derived allochthonous carbon sources of the two ecosystems, respectively. Interestingly, a number of genomes recovered from the bog contained gene clusters that potentially encode a novel porin-multiheme cytochrome c complex and might be involved in extracellular electron transfer in the anoxic humus-rich environment. Notably, most epilimnion genomes have large numbers of so-called \"Planctomycete-specific\" cytochrome c-encoding genes, which exhibited distribution patterns nearly opposite to those seen with glycoside hydrolase genes, probably associated with the different levels of environmental oxygen availability and carbohydrate complexity between lakes/layers. Overall, the recovered genomes represent a major step toward understanding the role, ecophysiology, and distribution of Verrucomicrobia in freshwater. IMPORTANCE Freshwater Verrucomicrobia spp. are cosmopolitan in lakes and rivers, and yet their roles and ecophysiology are not well understood, as cultured freshwater Verrucomicrobia spp. are restricted to one subdivision of this phylum. Here, we greatly expanded the known genomic diversity of this freshwater lineage by recovering 19 Verrucomicrobia draft genomes from 184 metagenomes collected from a eutrophic lake and a humic bog across multiple years. Most of these genomes represent the first freshwater representatives of several Verrucomicrobia subdivisions. Genomic analysis revealed Verrucomicrobia to be potential (poly)saccharide degraders and suggested their adaptation to c…","author":[{"dropping-particle":"","family":"He","given":"Shaomei","non-dropping-particle":"","parse-names":false,"suffix":""},{"dropping-particle":"","family":"Stevens","given":"Sarah L R","non-dropping-particle":"","parse-names":false,"suffix":""},{"dropping-particle":"","family":"Chan","given":"Leong-Keat","non-dropping-particle":"","parse-names":false,"suffix":""},{"dropping-particle":"","family":"Bertilsson","given":"Stefan","non-dropping-particle":"","parse-names":false,"suffix":""},{"dropping-particle":"","family":"Glavina Del Rio","given":"Tijana","non-dropping-particle":"","parse-names":false,"suffix":""},{"dropping-particle":"","family":"Tringe","given":"Susannah G","non-dropping-particle":"","parse-names":false,"suffix":""},{"dropping-particle":"","family":"Malmstrom","given":"Rex R","non-dropping-particle":"","parse-names":false,"suffix":""},{"dropping-particle":"","family":"McMahon","given":"Katherine D","non-dropping-particle":"","parse-names":false,"suffix":""}],"container-title":"mSphere","id":"ITEM-2","issue":"5","issued":{"date-parts":[["2017","10","25"]]},"page":"e00277-17","publisher":"American Society for Microbiology Journals","title":"Ecophysiology of Freshwater Verrucomicrobia Inferred from Metagenome-Assembled Genomes.","type":"article-journal","volume":"2"},"uris":["http://www.mendeley.com/documents/?uuid=2172b2da-b70c-39ba-8603-4dfe94a01280"]},{"id":"ITEM-3","itemData":{"DOI":"10.1038/ismej.2015.260","ISSN":"1751-7362","abstract":"Tuning fresh: radiation through rewiring of central metabolism in streamlined bacteria","author":[{"dropping-particle":"","family":"Eiler","given":"Alexander","non-dropping-particle":"","parse-names":false,"suffix":""},{"dropping-particle":"","family":"Mondav","given":"Rhiannon","non-dropping-particle":"","parse-names":false,"suffix":""},{"dropping-particle":"","family":"Sinclair","given":"Lucas","non-dropping-particle":"","parse-names":false,"suffix":""},{"dropping-particle":"","family":"Fernandez-Vidal","given":"Leyden","non-dropping-particle":"","parse-names":false,"suffix":""},{"dropping-particle":"","family":"Scofield","given":"Douglas G","non-dropping-particle":"","parse-names":false,"suffix":""},{"dropping-particle":"","family":"Schwientek","given":"Patrick","non-dropping-particle":"","parse-names":false,"suffix":""},{"dropping-particle":"","family":"Martinez-Garcia","given":"Manuel","non-dropping-particle":"","parse-names":false,"suffix":""},{"dropping-particle":"","family":"Torrents","given":"David","non-dropping-particle":"","parse-names":false,"suffix":""},{"dropping-particle":"","family":"McMahon","given":"Katherine D","non-dropping-particle":"","parse-names":false,"suffix":""},{"dropping-particle":"","family":"Andersson","given":"Siv GE","non-dropping-particle":"","parse-names":false,"suffix":""},{"dropping-particle":"","family":"Stepanauskas","given":"Ramunas","non-dropping-particle":"","parse-names":false,"suffix":""},{"dropping-particle":"","family":"Woyke","given":"Tanja","non-dropping-particle":"","parse-names":false,"suffix":""},{"dropping-particle":"","family":"Bertilsson","given":"Stefan","non-dropping-particle":"","parse-names":false,"suffix":""}],"container-title":"The ISME Journal","id":"ITEM-3","issue":"8","issued":{"date-parts":[["2016","8","19"]]},"page":"1902-1914","publisher":"Nature Publishing Group","title":"Tuning fresh: radiation through rewiring of central metabolism in streamlined bacteria","type":"article-journal","volume":"10"},"uris":["http://www.mendeley.com/documents/?uuid=c6bb03a1-3ded-3f77-9c32-550899aca69a"]},{"id":"ITEM-4","itemData":{"abstract":"We present a metagenomic study of Lake Baikal (East Siberia). Two samples obtained from the water column under the ice cover (5 and 20 m deep) in March 2016 have been deep sequenced and the reads assembled to generate metagenome-assembled genomes (MAGs) that are representative of the microbes living in this special environment. Compared with freshwater bodies studied around the world, Lake Baikal had an unusually high fraction of Verrucomicrobia. Other groups, such as Actinobacteria and Proteobacteria, were in proportions similar to those found in other lakes. The genomes (and probably cells) tended to be small, presumably reflecting the extremely oligotrophic and cold prevalent conditions. Baikal microbes are novel lineages recruiting very little from other water bodies and are distantly related to other freshwater microbes. Despite their novelty, they showed the closest relationship to genomes discovered by similar approaches from other freshwater lakes and reservoirs. Some of them were particularly similar to MAGs from the Baltic Sea, which, although it is brackish , connected to the ocean, and much more eutrophic, has similar climatological conditions. Many of the microbes contained rhodopsin genes, indicating that, in spite of the decreased light penetration allowed by the thick ice/snow cover, photoheterotrophy could be widespread in the water column, either because enough light penetrates or because the microbes are already adapted to the summer ice-less conditions. We have found a freshwater SAR11 subtype I/II representative showing striking synteny with Pe-lagibacter ubique strains, as well as a phage infecting the widespread freshwater bacterium Polynucleobacter. IMPORTANCE Despite the increasing number of metagenomic studies on different freshwater bodies, there is still a missing component in oligotrophic cold lakes suffering from long seasonal frozen cycles. Here, we describe microbial ge-nomes from metagenomic assemblies that appear in the upper water column of Lake Baikal, the largest and deepest freshwater body on Earth. This lake is frozen from January to May, which generates conditions that include an inverted temperature gradient (colder up), decrease in light penetration due to ice, and, especially , snow cover, and oligotrophic conditions more similar to the open-ocean and high-altitude lakes than to other freshwater or brackish systems. As could be expected, most reconstructed genomes are novel lineages distantly related to others …","author":[{"dropping-particle":"","family":"Cabello-Yeves","given":"Pedro J","non-dropping-particle":"","parse-names":false,"suffix":""},{"dropping-particle":"","family":"Zemskaya","given":"Tamara I","non-dropping-particle":"","parse-names":false,"suffix":""},{"dropping-particle":"","family":"Rosselli","given":"Riccardo","non-dropping-particle":"","parse-names":false,"suffix":""},{"dropping-particle":"","family":"Coutinho","given":"Felipe H","non-dropping-particle":"","parse-names":false,"suffix":""},{"dropping-particle":"","family":"Zakharenko","given":"Alexandra S","non-dropping-particle":"","parse-names":false,"suffix":""},{"dropping-particle":"V","family":"Blinov","given":"Vadim","non-dropping-particle":"","parse-names":false,"suffix":""},{"dropping-particle":"","family":"Rodriguez-Valera","given":"Francisco","non-dropping-particle":"","parse-names":false,"suffix":""},{"dropping-particle":"","family":"Drake","given":"Harold L","non-dropping-particle":"","parse-names":false,"suffix":""}],"id":"ITEM-4","issued":{"date-parts":[["2018"]]},"number-of-pages":"2132-2149","title":"Genomes of Novel Microbial Lineages Assembled from the Sub-Ice Waters of Lake Baikal ENVIRONMENTAL MICROBIOLOGY crossm Downloaded from","type":"report","volume":"84"},"uris":["http://www.mendeley.com/documents/?uuid=82bcb054-89ff-3239-bf3d-e8add5e0fe67"]},{"id":"ITEM-5","itemData":{"DOI":"10.1038/ismej.2015.55","ISSN":"1751-7362","author":[{"dropping-particle":"","family":"Salcher","given":"Michaela M","non-dropping-particle":"","parse-names":false,"suffix":""},{"dropping-particle":"","family":"Neuenschwander","given":"Stefan M","non-dropping-particle":"","parse-names":false,"suffix":""},{"dropping-particle":"","family":"Posch","given":"Thomas","non-dropping-particle":"","parse-names":false,"suffix":""},{"dropping-particle":"","family":"Pernthaler","given":"Jakob","non-dropping-particle":"","parse-names":false,"suffix":""}],"container-title":"The ISME Journal","id":"ITEM-5","issue":"11","issued":{"date-parts":[["2015"]]},"page":"2442-2453","publisher":"Nature Publishing Group","title":"The ecology of pelagic freshwater methylotrophs assessed by a high-resolution monitoring and isolation campaign","type":"article-journal","volume":"9"},"uris":["http://www.mendeley.com/documents/?uuid=8c05250e-47c2-4a3d-86e4-478c82772027"]}],"mendeley":{"formattedCitation":"(Salcher et al., 2015; Eiler et al., 2016; Hamilton et al., 2017; He et al., 2017; Cabello-Yeves et al., 2018)","plainTextFormattedCitation":"(Salcher et al., 2015; Eiler et al., 2016; Hamilton et al., 2017; He et al., 2017; Cabello-Yeves et al., 2018)","previouslyFormattedCitation":"(Eiler et al., 2016; Hamilton et al., 2017; He et al., 2017)"},"properties":{"noteIndex":0},"schema":"https://github.com/citation-style-language/schema/raw/master/csl-citation.json"}</w:instrText>
        </w:r>
        <w:r w:rsidR="00A50124" w:rsidRPr="00797487">
          <w:fldChar w:fldCharType="separate"/>
        </w:r>
        <w:r w:rsidR="00A50124" w:rsidRPr="00091D2B">
          <w:rPr>
            <w:noProof/>
          </w:rPr>
          <w:t>(Salcher et al., 2015; Eiler et al., 2016; Hamilton et al., 2017; He et al., 2017; Cabello-Yeves et al., 2018)</w:t>
        </w:r>
        <w:r w:rsidR="00A50124" w:rsidRPr="00797487">
          <w:fldChar w:fldCharType="end"/>
        </w:r>
      </w:ins>
      <w:ins w:id="57" w:author="Alexandra Linz" w:date="2018-10-01T15:28:00Z">
        <w:r w:rsidR="00FF5880" w:rsidRPr="00797487">
          <w:t>.</w:t>
        </w:r>
      </w:ins>
    </w:p>
    <w:p w:rsidR="00950DEB" w:rsidRPr="00797487" w:rsidRDefault="00E0354C" w:rsidP="00950DEB">
      <w:pPr>
        <w:ind w:firstLine="720"/>
        <w:rPr>
          <w:ins w:id="58" w:author="Alexandra Linz" w:date="2018-09-20T13:24:00Z"/>
        </w:rPr>
      </w:pPr>
      <w:ins w:id="59" w:author="Alexandra Linz" w:date="2018-10-01T16:27:00Z">
        <w:r>
          <w:t>Here</w:t>
        </w:r>
      </w:ins>
      <w:ins w:id="60" w:author="Alexandra Linz" w:date="2018-09-20T13:24:00Z">
        <w:r w:rsidR="00950DEB" w:rsidRPr="00797487">
          <w:t>, we combine insights from bo</w:t>
        </w:r>
        <w:r w:rsidR="00FF5880">
          <w:t xml:space="preserve">th genes and genomes in </w:t>
        </w:r>
      </w:ins>
      <w:ins w:id="61" w:author="Alexandra Linz" w:date="2018-10-01T15:28:00Z">
        <w:r w:rsidR="00FF5880">
          <w:t>three</w:t>
        </w:r>
      </w:ins>
      <w:ins w:id="62" w:author="Alexandra Linz" w:date="2018-09-20T13:24:00Z">
        <w:r w:rsidR="00950DEB" w:rsidRPr="00797487">
          <w:t xml:space="preserve"> freshwater metagenomic time series to link function to ta</w:t>
        </w:r>
        <w:r w:rsidR="00CD3AF8">
          <w:t>xonomy</w:t>
        </w:r>
        <w:r w:rsidR="00950DEB" w:rsidRPr="00797487">
          <w:t xml:space="preserve"> at the community level. Our metagenomic time series include multiple years of sampling for microbial DNA from two lakes in Wisconsin, USA: Lake Mendota, a large eutrophic lake, and Trout Bog</w:t>
        </w:r>
      </w:ins>
      <w:ins w:id="63" w:author="Alexandra Linz" w:date="2018-10-01T16:27:00Z">
        <w:r>
          <w:t xml:space="preserve"> Lake</w:t>
        </w:r>
      </w:ins>
      <w:ins w:id="64" w:author="Alexandra Linz" w:date="2018-09-20T13:24:00Z">
        <w:r w:rsidR="00950DEB" w:rsidRPr="00797487">
          <w:t xml:space="preserve">, a small </w:t>
        </w:r>
        <w:proofErr w:type="spellStart"/>
        <w:r w:rsidR="00950DEB" w:rsidRPr="00797487">
          <w:t>humic</w:t>
        </w:r>
        <w:proofErr w:type="spellEnd"/>
        <w:r w:rsidR="00950DEB" w:rsidRPr="00797487">
          <w:t xml:space="preserve"> lake. Lake Mendota and Trout Bog </w:t>
        </w:r>
      </w:ins>
      <w:ins w:id="65" w:author="Alexandra Linz" w:date="2018-10-01T16:27:00Z">
        <w:r>
          <w:t xml:space="preserve">Lake </w:t>
        </w:r>
      </w:ins>
      <w:ins w:id="66" w:author="Alexandra Linz" w:date="2018-09-20T13:24:00Z">
        <w:r w:rsidR="00950DEB" w:rsidRPr="00797487">
          <w:t xml:space="preserve">are ideal sites for comparative time series metagenomics because </w:t>
        </w:r>
      </w:ins>
      <w:ins w:id="67" w:author="Alexandra Linz" w:date="2018-10-01T15:30:00Z">
        <w:r w:rsidR="00FF5880">
          <w:t xml:space="preserve">of </w:t>
        </w:r>
        <w:r w:rsidR="00FF5880" w:rsidRPr="00797487">
          <w:t xml:space="preserve">their contrasting limnological attributes </w:t>
        </w:r>
        <w:r w:rsidR="00FF5880">
          <w:t>and</w:t>
        </w:r>
      </w:ins>
      <w:ins w:id="68" w:author="Alexandra Linz" w:date="2018-09-20T13:24:00Z">
        <w:r w:rsidR="00950DEB" w:rsidRPr="00797487">
          <w:t xml:space="preserve"> their history of extensive environmental sampling by the North Temperate Lakes - Long Term Ecological Research program (NTL-LTER, </w:t>
        </w:r>
        <w:r w:rsidR="00950DEB">
          <w:rPr>
            <w:color w:val="0000FF"/>
            <w:u w:val="single"/>
          </w:rPr>
          <w:fldChar w:fldCharType="begin"/>
        </w:r>
        <w:r w:rsidR="00950DEB">
          <w:rPr>
            <w:color w:val="0000FF"/>
            <w:u w:val="single"/>
          </w:rPr>
          <w:instrText xml:space="preserve"> HYPERLINK "http://lter.limnology.wisc.edu" \h </w:instrText>
        </w:r>
        <w:r w:rsidR="00950DEB">
          <w:rPr>
            <w:color w:val="0000FF"/>
            <w:u w:val="single"/>
          </w:rPr>
          <w:fldChar w:fldCharType="separate"/>
        </w:r>
        <w:r w:rsidR="00950DEB" w:rsidRPr="00797487">
          <w:rPr>
            <w:color w:val="0000FF"/>
            <w:u w:val="single"/>
          </w:rPr>
          <w:t>http://lter.limnology.wisc.edu</w:t>
        </w:r>
        <w:r w:rsidR="00950DEB">
          <w:rPr>
            <w:color w:val="0000FF"/>
            <w:u w:val="single"/>
          </w:rPr>
          <w:fldChar w:fldCharType="end"/>
        </w:r>
        <w:r w:rsidR="00FF5880">
          <w:t xml:space="preserve">) </w:t>
        </w:r>
        <w:r w:rsidR="00950DEB" w:rsidRPr="00797487">
          <w:t xml:space="preserve">(Table 1, Table S1). </w:t>
        </w:r>
      </w:ins>
      <w:ins w:id="69" w:author="Alexandra Linz" w:date="2018-10-01T16:28:00Z">
        <w:r>
          <w:t>They have also been the subjects of many prior efforts to document and understand freshwater bacterial community diversity and d</w:t>
        </w:r>
        <w:r w:rsidR="00A50124">
          <w:t>ynamics</w:t>
        </w:r>
      </w:ins>
      <w:ins w:id="70" w:author="Alexandra Linz" w:date="2018-10-02T14:19:00Z">
        <w:r w:rsidR="00A50124">
          <w:t xml:space="preserve"> </w:t>
        </w:r>
        <w:r w:rsidR="00A50124">
          <w:fldChar w:fldCharType="begin" w:fldLock="1"/>
        </w:r>
        <w:r w:rsidR="00A50124">
          <w:instrText>ADDIN CSL_CITATION {"citationItems":[{"id":"ITEM-1","itemData":{"DOI":"e00169-17","author":[{"dropping-particle":"","family":"Linz","given":"Alexandra M.","non-dropping-particle":"","parse-names":false,"suffix":""},{"dropping-particle":"","family":"Crary","given":"Benjamin C.","non-dropping-particle":"","parse-names":false,"suffix":""},{"dropping-particle":"","family":"Shade","given":"Ashley","non-dropping-particle":"","parse-names":false,"suffix":""},{"dropping-particle":"","family":"Owens","given":"Sarah","non-dropping-particle":"","parse-names":false,"suffix":""},{"dropping-particle":"","family":"Gilbert","given":"Jack A.","non-dropping-particle":"","parse-names":false,"suffix":""},{"dropping-particle":"","family":"Knight","given":"Rob","non-dropping-particle":"","parse-names":false,"suffix":""},{"dropping-particle":"","family":"McMahon","given":"Katherine D.","non-dropping-particle":"","parse-names":false,"suffix":""}],"container-title":"mSphere","id":"ITEM-1","issue":"3","issued":{"date-parts":[["2017"]]},"page":"1-15","title":"Bacterial Community Composition and Dynamics Spanning Five Years in Freshwater Bog Lakes","type":"article-journal","volume":"2"},"uris":["http://www.mendeley.com/documents/?uuid=23a98f63-1265-4ac3-b086-42bf96d54594"]},{"id":"ITEM-2","itemData":{"DOI":"10.7717/peerj.3812","ISSN":"2167-8359","abstract":"&lt;p&gt; Taxonomic markers such as the 16S ribosomal RNA gene are widely used in microbial community analysis. A common first step in marker-gene analysis is grouping genes into clusters to reduce data sets to a more manageable size and potentially mitigate the effects of sequencing error. Instead of clustering based on sequence identity, marker-gene data sets collected over time can be clustered based on temporal correlation to reveal ecologically meaningful associations. We present Ananke, a free and open-source algorithm and software package that complements existing sequence-identity-based clustering approaches by clustering marker-gene data based on time-series profiles and provides interactive visualization of clusters, including highlighting of internal OTU inconsistencies. Ananke is able to cluster distinct temporal patterns from simulations of multiple ecological patterns, such as periodic seasonal dynamics and organism appearances/disappearances. We apply our algorithm to two longitudinal marker gene data sets: faecal communities from the human gut of an individual sampled over one year, and communities from a freshwater lake sampled over eleven years. Within the gut, the segregation of the bacterial community around a food-poisoning event was immediately clear. In the freshwater lake, we found that high sequence identity between marker genes does not guarantee similar temporal dynamics, and Ananke time-series clusters revealed patterns obscured by clustering based on sequence identity or taxonomy. Ananke is free and open-source software available at &lt;ext-link ext-link-type=\"uri\" href=\"https://github.com/beiko-lab/ananke\"&gt;https://github.com/beiko-lab/ananke&lt;/ext-link&gt; . &lt;/p&gt;","author":[{"dropping-particle":"","family":"Hall","given":"Michael W.","non-dropping-particle":"","parse-names":false,"suffix":""},{"dropping-particle":"","family":"Rohwer","given":"Robin R.","non-dropping-particle":"","parse-names":false,"suffix":""},{"dropping-particle":"","family":"Perrie","given":"Jonathan","non-dropping-particle":"","parse-names":false,"suffix":""},{"dropping-particle":"","family":"McMahon","given":"Katherine D.","non-dropping-particle":"","parse-names":false,"suffix":""},{"dropping-particle":"","family":"Beiko","given":"Robert G.","non-dropping-particle":"","parse-names":false,"suffix":""}],"container-title":"PeerJ","id":"ITEM-2","issued":{"date-parts":[["2017","9","26"]]},"page":"e3812","publisher":"PeerJ Inc.","title":"Ananke: temporal clustering reveals ecological dynamics of microbial communities","type":"article-journal","volume":"5"},"uris":["http://www.mendeley.com/documents/?uuid=9663bd11-da4c-3103-a5c5-1f1c7c2c37d1"]},{"id":"ITEM-3","itemData":{"DOI":"10.4319/lo.2007.52.2.0487","ISSN":"00243590","author":[{"dropping-particle":"","family":"Shade","given":"Ashley","non-dropping-particle":"","parse-names":false,"suffix":""},{"dropping-particle":"","family":"Kent","given":"Angela D.","non-dropping-particle":"","parse-names":false,"suffix":""},{"dropping-particle":"","family":"Jones","given":"Stuart E.","non-dropping-particle":"","parse-names":false,"suffix":""},{"dropping-particle":"","family":"Newton","given":"Ryan J.","non-dropping-particle":"","parse-names":false,"suffix":""},{"dropping-particle":"","family":"Triplett","given":"Eric W.","non-dropping-particle":"","parse-names":false,"suffix":""},{"dropping-particle":"","family":"McMahon","given":"Katherine D.","non-dropping-particle":"","parse-names":false,"suffix":""}],"container-title":"Limnology and Oceanography","id":"ITEM-3","issue":"2","issued":{"date-parts":[["2007","3","1"]]},"page":"487-494","publisher":"Wiley-Blackwell","title":"Interannual dynamics and phenology of bacterial communities in a eutrophic lake","type":"article-journal","volume":"52"},"uris":["http://www.mendeley.com/documents/?uuid=457ceee2-c93f-3384-89a6-7dd80f67bbc0"]}],"mendeley":{"formattedCitation":"(Shade et al., 2007; Linz et al., 2017; Hall et al., 2017)","plainTextFormattedCitation":"(Shade et al., 2007; Linz et al., 2017; Hall et al., 2017)","previouslyFormattedCitation":"(Linz et al., 2017; Hall et al., 2017)"},"properties":{"noteIndex":0},"schema":"https://github.com/citation-style-language/schema/raw/master/csl-citation.json"}</w:instrText>
        </w:r>
        <w:r w:rsidR="00A50124">
          <w:fldChar w:fldCharType="separate"/>
        </w:r>
        <w:r w:rsidR="00A50124" w:rsidRPr="00091D2B">
          <w:rPr>
            <w:noProof/>
          </w:rPr>
          <w:t>(Shade et al., 2007; Linz et al., 2017; Hall et al., 2017)</w:t>
        </w:r>
        <w:r w:rsidR="00A50124">
          <w:fldChar w:fldCharType="end"/>
        </w:r>
        <w:r w:rsidR="00A50124">
          <w:t>.</w:t>
        </w:r>
      </w:ins>
      <w:ins w:id="71" w:author="Alexandra Linz" w:date="2018-10-01T16:28:00Z">
        <w:r>
          <w:t xml:space="preserve"> </w:t>
        </w:r>
      </w:ins>
      <w:ins w:id="72" w:author="Alexandra Linz" w:date="2018-09-20T13:24:00Z">
        <w:r w:rsidR="00950DEB" w:rsidRPr="00797487">
          <w:t xml:space="preserve">We </w:t>
        </w:r>
      </w:ins>
      <w:ins w:id="73" w:author="Alexandra Linz" w:date="2018-10-01T15:31:00Z">
        <w:r w:rsidR="00FF5880">
          <w:t>describe</w:t>
        </w:r>
      </w:ins>
      <w:ins w:id="74" w:author="Alexandra Linz" w:date="2018-09-20T13:24:00Z">
        <w:r w:rsidR="00950DEB" w:rsidRPr="00797487">
          <w:t xml:space="preserve"> both predicted pathways in metagenome-assembled genomes (MAGs) and the distributions of functional marker genes to provide a comprehensive overview of microbially-mediated biogeochemical cycling in t</w:t>
        </w:r>
      </w:ins>
      <w:ins w:id="75" w:author="Alexandra Linz" w:date="2018-10-01T13:32:00Z">
        <w:r w:rsidR="00CD3AF8">
          <w:t>hese t</w:t>
        </w:r>
      </w:ins>
      <w:ins w:id="76" w:author="Alexandra Linz" w:date="2018-09-20T13:24:00Z">
        <w:r w:rsidR="00950DEB" w:rsidRPr="00797487">
          <w:t>wo contrasting freshwater lakes.</w:t>
        </w:r>
      </w:ins>
    </w:p>
    <w:p w:rsidR="00950DEB" w:rsidRPr="00797487" w:rsidRDefault="00950DEB" w:rsidP="00950DEB">
      <w:pPr>
        <w:ind w:firstLine="720"/>
        <w:rPr>
          <w:ins w:id="77" w:author="Alexandra Linz" w:date="2018-09-20T13:24:00Z"/>
        </w:rPr>
      </w:pPr>
      <w:ins w:id="78" w:author="Alexandra Linz" w:date="2018-09-20T13:24:00Z">
        <w:r w:rsidRPr="00797487">
          <w:t xml:space="preserve">Throughout this paper, we highlight several functional categories with particularly interesting results. We discuss differences in the identity and diversity of potential nitrogen fixing bacteria in Trout Bog vs. Lake Mendota, as well as the high prevalence of genes related to polyamines, </w:t>
        </w:r>
      </w:ins>
      <w:ins w:id="79" w:author="Alexandra Linz" w:date="2018-10-01T16:29:00Z">
        <w:r w:rsidR="00E0354C">
          <w:t xml:space="preserve">which are </w:t>
        </w:r>
      </w:ins>
      <w:ins w:id="80" w:author="Alexandra Linz" w:date="2018-09-20T13:24:00Z">
        <w:r w:rsidRPr="00797487">
          <w:t xml:space="preserve">proposed to be an important component of the dissolved organic nitrogen pool. We observed that assimilatory sulfate reduction pathways were encoded more frequently than dissimilatory sulfate reduction pathways, in contrast to what is thought to be the case in marine systems. We split the broader category of primary production into different types of </w:t>
        </w:r>
        <w:proofErr w:type="spellStart"/>
        <w:r w:rsidRPr="00797487">
          <w:t>phototrophy</w:t>
        </w:r>
        <w:proofErr w:type="spellEnd"/>
        <w:r w:rsidRPr="00797487">
          <w:t xml:space="preserve">, including photosynthesis performed by Cyanobacteria, green sulfur bacteria, and </w:t>
        </w:r>
        <w:r w:rsidRPr="00797487">
          <w:lastRenderedPageBreak/>
          <w:t>aerobic anoxygenic phototrophs, and analyzed their associated carbon fixation pathways (when present). Using annotations of carbohydrate-active enzymes, we compared the potential for complex carbon degradation and found significant differences in the coding density and diversity of these encoded enzymes</w:t>
        </w:r>
        <w:r>
          <w:t xml:space="preserve"> </w:t>
        </w:r>
        <w:r w:rsidRPr="00797487">
          <w:t xml:space="preserve">between lakes. To compare more basic properties of freshwater microbes, we assessed differences between lakes in aspects of more central microbial metabolisms such as hydrogen metabolism, oxidative phosphorylation, methylotrophy, and degradation of low molecular weight carbon. Finally, we show how trends over time in the abundances of both nitrogen fixation marker genes and Cyanobacteria MAGs likely encoding nitrogen fixation were highly correlated, demonstrating how genomic data can reveal dynamics in both functions and taxa. </w:t>
        </w:r>
      </w:ins>
    </w:p>
    <w:p w:rsidR="008853A5" w:rsidDel="00950DEB" w:rsidRDefault="00046BFF" w:rsidP="00950DEB">
      <w:pPr>
        <w:rPr>
          <w:del w:id="81" w:author="Alexandra Linz" w:date="2018-09-20T13:24:00Z"/>
        </w:rPr>
      </w:pPr>
      <w:del w:id="82" w:author="Alexandra Linz" w:date="2018-09-20T13:24:00Z">
        <w:r w:rsidDel="00950DEB">
          <w:delText xml:space="preserve">Lakes </w:delText>
        </w:r>
        <w:r w:rsidR="003F0487" w:rsidDel="00950DEB">
          <w:delText>collect</w:delText>
        </w:r>
        <w:r w:rsidDel="00950DEB">
          <w:delText xml:space="preserve"> nutrients from surrounding terrestrial ecosystems </w:delText>
        </w:r>
        <w:r w:rsidR="00622EC1" w:rsidDel="00950DEB">
          <w:fldChar w:fldCharType="begin" w:fldLock="1"/>
        </w:r>
        <w:r w:rsidR="00622EC1" w:rsidRPr="000A57D4" w:rsidDel="00950DEB">
          <w:delInstrText>ADDIN CSL_CITATION { "citationItems" : [ { "id" : "ITEM-1", "itemData" : { "DOI" : "10.1890/070140", "ISBN" : "1540-9295", "ISSN" : "15409295", "abstract" : "Recent advances in our understanding of the importance of continental- to global-scale connectivity among terrestrial and aquatic ecosystems make consideration of aquatic\u2013terrestrial linkages an urgent ecological and environmental issue. Here, we describe the role of inland waters as sentinels and integrators of the impact of humans on terrestrial and aquatic ecosystems. The metabolic responses of lakes and streams (ie the rates at which these systems process carbon) are proposed as a common metric to integrate the impacts of environ- mental change across a broad range of landscapes. Lakes and streams transport and alter nutrients, contami- nants, and energy, and store signals of environmental change from local to continental scales over periods ranging from weeks to millennia. A carefully conceived and well-integrated network that includes monitoring and experimental approaches to terrestrial\u2013aquatic connectivity is critical to an understanding of basic ecosys- tem-level processes and to forecasting and mitigating future environmental impacts at the continental scale.", "author" : [ { "dropping-particle" : "", "family" : "Williamson", "given" : "Craig E.", "non-dropping-particle" : "", "parse-names" : false, "suffix" : "" }, { "dropping-particle" : "", "family" : "Dodds", "given" : "Walter", "non-dropping-particle" : "", "parse-names" : false, "suffix" : "" }, { "dropping-particle" : "", "family" : "Kratz", "given" : "Timothy K.", "non-dropping-particle" : "", "parse-names" : false, "suffix" : "" }, { "dropping-particle" : "", "family" : "Palmer", "given" : "Margaret A.", "non-dropping-particle" : "", "parse-names" : false, "suffix" : "" } ], "container-title" : "Frontiers in Ecology and the Environment", "id" : "ITEM-1", "issue" : "5", "issued" : { "date-parts" : [ [ "2008" ] ] }, "page" : "247-254", "title" : "Lakes and streams as sentinels of environmental change in terrestrial and atmospheric processes", "type" : "article-journal", "volume" : "6" }, "uris" : [ "http://www.mendeley.com/documents/?uuid=a7eda627-f2a8-48b4-88dc-410f656272e4" ] } ], "mendeley" : { "formattedCitation" : "(Williamson et al., 2008)", "plainTextFormattedCitation" : "(Williamson et al., 2008)", "previouslyFormattedCitation" : "(Williamson et al., 2008)" }, "properties" : {  }, "schema" : "https://github.com/citation-style-language/schema/raw/master/csl-citation.json" }</w:delInstrText>
        </w:r>
        <w:r w:rsidR="00622EC1" w:rsidDel="00950DEB">
          <w:fldChar w:fldCharType="separate"/>
        </w:r>
        <w:r w:rsidR="00622EC1" w:rsidRPr="00622EC1" w:rsidDel="00950DEB">
          <w:rPr>
            <w:noProof/>
          </w:rPr>
          <w:delText>(Williamson et al., 2008)</w:delText>
        </w:r>
        <w:r w:rsidR="00622EC1" w:rsidDel="00950DEB">
          <w:fldChar w:fldCharType="end"/>
        </w:r>
        <w:r w:rsidR="00622EC1" w:rsidDel="00950DEB">
          <w:delText>,</w:delText>
        </w:r>
        <w:r w:rsidDel="00950DEB">
          <w:delText xml:space="preserve"> </w:delText>
        </w:r>
        <w:r w:rsidR="005555E0" w:rsidDel="00950DEB">
          <w:delText>placing</w:delText>
        </w:r>
        <w:r w:rsidDel="00950DEB">
          <w:delText xml:space="preserve"> lakes</w:delText>
        </w:r>
        <w:r w:rsidR="005555E0" w:rsidDel="00950DEB">
          <w:delText xml:space="preserve"> as</w:delText>
        </w:r>
        <w:r w:rsidDel="00950DEB">
          <w:delText xml:space="preserve"> “hotspots”</w:delText>
        </w:r>
        <w:r w:rsidR="005555E0" w:rsidDel="00950DEB">
          <w:delText xml:space="preserve"> for </w:delText>
        </w:r>
        <w:r w:rsidR="00A15AC4" w:rsidDel="00950DEB">
          <w:delText xml:space="preserve">carbon and </w:delText>
        </w:r>
        <w:r w:rsidR="005555E0" w:rsidDel="00950DEB">
          <w:delText>nutrient cycling</w:delText>
        </w:r>
        <w:r w:rsidDel="00950DEB">
          <w:delText xml:space="preserve"> in the landscape </w:delText>
        </w:r>
        <w:r w:rsidR="00622EC1" w:rsidDel="00950DEB">
          <w:fldChar w:fldCharType="begin" w:fldLock="1"/>
        </w:r>
        <w:r w:rsidR="00AA5B67" w:rsidDel="00950DEB">
          <w:delInstrText>ADDIN CSL_CITATION { "citationItems" : [ { "id" : "ITEM-1", "itemData" : { "DOI" : "10.1073/pnas.1512651112", "ISBN" : "0027-8424, 1091-6490", "ISSN" : "0027-8424", "PMID" : "26699473", "author" : [ { "dropping-particle" : "", "family" : "Butman", "given" : "David", "non-dropping-particle" : "", "parse-names" : false, "suffix" : "" }, { "dropping-particle" : "", "family" : "Stackpoole", "given" : "Sarah", "non-dropping-particle" : "", "parse-names" : false, "suffix" : "" }, { "dropping-particle" : "", "family" : "Stets", "given" : "Edward", "non-dropping-particle" : "", "parse-names" : false, "suffix" : "" }, { "dropping-particle" : "", "family" : "McDonald", "given" : "Cory P", "non-dropping-particle" : "", "parse-names" : false, "suffix" : "" }, { "dropping-particle" : "", "family" : "Clow", "given" : "David W", "non-dropping-particle" : "", "parse-names" : false, "suffix" : "" }, { "dropping-particle" : "", "family" : "Striegl", "given" : "Robert G", "non-dropping-particle" : "", "parse-names" : false, "suffix" : "" } ], "container-title" : "Proceedings of the National Academy of Sciences", "id" : "ITEM-1", "issued" : { "date-parts" : [ [ "2015" ] ] }, "page" : "1-6", "title" : "Aquatic carbon cycling in the conterminous United States and implications for terrestrial carbon accounting", "type" : "article-journal" }, "uris" : [ "http://www.mendeley.com/documents/?uuid=1e755a02-a208-465d-9457-d68d9b102d62" ] } ], "mendeley" : { "formattedCitation" : "(Butman et al., 2015)", "plainTextFormattedCitation" : "(Butman et al., 2015)", "previouslyFormattedCitation" : "(Butman et al., 2015)" }, "properties" : {  }, "schema" : "https://github.com/citation-style-language/schema/raw/master/csl-citation.json" }</w:delInstrText>
        </w:r>
        <w:r w:rsidR="00622EC1" w:rsidDel="00950DEB">
          <w:fldChar w:fldCharType="separate"/>
        </w:r>
        <w:r w:rsidR="00622EC1" w:rsidRPr="00622EC1" w:rsidDel="00950DEB">
          <w:rPr>
            <w:noProof/>
          </w:rPr>
          <w:delText>(Butman et al., 2015)</w:delText>
        </w:r>
        <w:r w:rsidR="00622EC1" w:rsidDel="00950DEB">
          <w:fldChar w:fldCharType="end"/>
        </w:r>
        <w:r w:rsidDel="00950DEB">
          <w:delText xml:space="preserve">. Much of this </w:delText>
        </w:r>
        <w:r w:rsidR="00A15AC4" w:rsidDel="00950DEB">
          <w:delText>biogeochemical</w:delText>
        </w:r>
        <w:r w:rsidDel="00950DEB">
          <w:delText xml:space="preserve"> cycling is performed by freshwater microbes. </w:delText>
        </w:r>
        <w:r w:rsidR="00A15AC4" w:rsidDel="00950DEB">
          <w:delText>We have learned much about freshwater microbes through</w:delText>
        </w:r>
        <w:r w:rsidDel="00950DEB">
          <w:delText xml:space="preserve"> previous research </w:delText>
        </w:r>
        <w:r w:rsidR="004B181C" w:rsidDel="00950DEB">
          <w:delText xml:space="preserve">that </w:delText>
        </w:r>
        <w:r w:rsidDel="00950DEB">
          <w:delText xml:space="preserve">has revealed high levels of diversity and change over time in freshwater microbial communities </w:delText>
        </w:r>
        <w:r w:rsidR="00F433E3" w:rsidDel="00950DEB">
          <w:fldChar w:fldCharType="begin" w:fldLock="1"/>
        </w:r>
        <w:r w:rsidR="00B32BF2" w:rsidDel="00950DEB">
          <w:delInstrText>ADDIN CSL_CITATION { "citationItems" : [ { "id" : "ITEM-1", "itemData" : { "DOI" : "10.1128/AEM.72.5.3489", "author" : [ { "dropping-particle" : "", "family" : "Allgaier", "given" : "Martin", "non-dropping-particle" : "", "parse-names" : false, "suffix" : "" }, { "dropping-particle" : "", "family" : "Grossart", "given" : "Hans-Peter", "non-dropping-particle" : "", "parse-names" : false, "suffix" : "" } ], "container-title" : "Applied and Environmental Microbiology", "id" : "ITEM-1", "issue" : "5", "issued" : { "date-parts" : [ [ "2006" ] ] }, "page" : "3489-3497", "title" : "Diversity and Seasonal Dynamics of Actinobacteria Populations in Four Lakes in Northeastern Germany", "type" : "article-journal", "volume" : "72" }, "uris" : [ "http://www.mendeley.com/documents/?uuid=dba66a80-0475-4453-aa06-25857a879042" ] } ], "mendeley" : { "formattedCitation" : "(Allgaier &amp; Grossart, 2006)", "plainTextFormattedCitation" : "(Allgaier &amp; Grossart, 2006)", "previouslyFormattedCitation" : "(Allgaier &amp; Grossart, 2006)" }, "properties" : {  }, "schema" : "https://github.com/citation-style-language/schema/raw/master/csl-citation.json" }</w:delInstrText>
        </w:r>
        <w:r w:rsidR="00F433E3" w:rsidDel="00950DEB">
          <w:fldChar w:fldCharType="separate"/>
        </w:r>
        <w:r w:rsidR="00F91AC0" w:rsidRPr="00F91AC0" w:rsidDel="00950DEB">
          <w:rPr>
            <w:noProof/>
          </w:rPr>
          <w:delText>(Allgaier &amp; Grossart, 2006)</w:delText>
        </w:r>
        <w:r w:rsidR="00F433E3" w:rsidDel="00950DEB">
          <w:fldChar w:fldCharType="end"/>
        </w:r>
        <w:r w:rsidR="00F433E3" w:rsidDel="00950DEB">
          <w:delText>,</w:delText>
        </w:r>
        <w:r w:rsidR="00B47A76" w:rsidDel="00950DEB">
          <w:delText xml:space="preserve"> the geographic distribution of freshwater taxa </w:delText>
        </w:r>
        <w:r w:rsidR="00B47A76" w:rsidDel="00950DEB">
          <w:fldChar w:fldCharType="begin" w:fldLock="1"/>
        </w:r>
        <w:r w:rsidR="00B47A76" w:rsidDel="00950DEB">
          <w:delInstrText>ADDIN CSL_CITATION { "citationItems" : [ { "id" : "ITEM-1", "itemData" : { "DOI" : "10.1128/AEM.02203-09", "ISBN" : "0099-2240", "ISSN" : "00992240", "PMID" : "19948856", "abstract" : "The distribution of the phylogenetically narrow R-BT065 cluster (Betaproteobacteria) in 102 freshwater lakes, reservoirs, and various ponds located in central Europe (a total of 122 samples) was examined by using a cluster-specific fluorescence in situ hybridization probe. These habitats differ markedly in pH, conductivity, trophic status, surface area, altitude, bedrock type, and other limnological characteristics. Despite the broad ecological diversity of the habitats investigated, the cluster was detected in 96.7% of the systems, and its occurrence was not restricted to a certain habitat type. However, the relative proportions of the cluster in the total bacterioplankton were significantly lower in humic and acidified lakes than in pH-neutral or alkaline habitats. On average, the cluster accounted for 9.4% of the total bacterioplankton (range, 0 to 29%). The relative abundance and absolute abundance of these bacteria were significantly and positively related to higher pH, conductivity, and the proportion of low-molecular-weight compounds in dissolved organic carbon (DOC) and negatively related to the total DOC and dissolved aromatic carbon contents. Together, these parameters explained 55.3% of the variability in the occurrence of the cluster. Surprisingly, no clear relationship of the R-BT065 bacteria to factors indicating the trophic status of habitats (i.e., different forms of phosphorus and chlorophyll a content) was found. Based on our results and previously published data, we concluded that the R-BT065 cluster represents a ubiquitous, highly active segment of bacterioplankton in nonacidic lakes and ponds and that alga-derived substrates likely form the main pool of substrates responsible for its high growth potential and broad distribution in freshwater habitats.", "author" : [ { "dropping-particle" : "", "family" : "\u0160imek", "given" : "Karel", "non-dropping-particle" : "", "parse-names" : false, "suffix" : "" }, { "dropping-particle" : "", "family" : "Kasalick\u00fd", "given" : "Vojt\u011bch", "non-dropping-particle" : "", "parse-names" : false, "suffix" : "" }, { "dropping-particle" : "", "family" : "Jezbera", "given" : "Jan", "non-dropping-particle" : "", "parse-names" : false, "suffix" : "" }, { "dropping-particle" : "", "family" : "Jezberov\u00e1", "given" : "Jitka", "non-dropping-particle" : "", "parse-names" : false, "suffix" : "" }, { "dropping-particle" : "", "family" : "Hejzlar", "given" : "Josef", "non-dropping-particle" : "", "parse-names" : false, "suffix" : "" }, { "dropping-particle" : "", "family" : "Hahn", "given" : "Martin W.", "non-dropping-particle" : "", "parse-names" : false, "suffix" : "" } ], "container-title" : "Applied and Environmental Microbiology", "id" : "ITEM-1", "issue" : "3", "issued" : { "date-parts" : [ [ "2010" ] ] }, "page" : "631-639", "title" : "Broad habitat range of the phylogenetically narrow R-BT065 cluster, representing a core group of the betaproteobacterial genus limnohabitans", "type" : "article-journal", "volume" : "76" }, "uris" : [ "http://www.mendeley.com/documents/?uuid=c0901c28-463b-4325-b6b0-8e92d5d21664" ] } ], "mendeley" : { "formattedCitation" : "(\u0160imek et al., 2010)", "plainTextFormattedCitation" : "(\u0160imek et al., 2010)", "previouslyFormattedCitation" : "(\u0160imek et al., 2010)" }, "properties" : {  }, "schema" : "https://github.com/citation-style-language/schema/raw/master/csl-citation.json" }</w:delInstrText>
        </w:r>
        <w:r w:rsidR="00B47A76" w:rsidDel="00950DEB">
          <w:fldChar w:fldCharType="separate"/>
        </w:r>
        <w:r w:rsidR="00B47A76" w:rsidRPr="00B47A76" w:rsidDel="00950DEB">
          <w:rPr>
            <w:noProof/>
          </w:rPr>
          <w:delText>(Šimek et al., 2010)</w:delText>
        </w:r>
        <w:r w:rsidR="00B47A76" w:rsidDel="00950DEB">
          <w:fldChar w:fldCharType="end"/>
        </w:r>
        <w:r w:rsidR="00B47A76" w:rsidDel="00950DEB">
          <w:delText xml:space="preserve">, </w:delText>
        </w:r>
        <w:r w:rsidR="00F433E3" w:rsidDel="00950DEB">
          <w:delText xml:space="preserve"> </w:delText>
        </w:r>
        <w:r w:rsidDel="00950DEB">
          <w:delText xml:space="preserve">the distribution of functional marker genes </w:delText>
        </w:r>
        <w:r w:rsidR="00622EC1" w:rsidDel="00950DEB">
          <w:fldChar w:fldCharType="begin" w:fldLock="1"/>
        </w:r>
        <w:r w:rsidR="00751BEC" w:rsidDel="00950DEB">
          <w:delInstrText>ADDIN CSL_CITATION { "citationItems" : [ { "id" : "ITEM-1", "itemData" : { "DOI" : "10.1038/srep12102", "ISSN" : "2045-2322", "author" : [ { "dropping-particle" : "", "family" : "Peura", "given" : "Sari", "non-dropping-particle" : "", "parse-names" : false, "suffix" : "" }, { "dropping-particle" : "", "family" : "Sinclair", "given" : "Lucas", "non-dropping-particle" : "", "parse-names" : false, "suffix" : "" }, { "dropping-particle" : "", "family" : "Bertilsson", "given" : "Stefan", "non-dropping-particle" : "", "parse-names" : false, "suffix" : "" }, { "dropping-particle" : "", "family" : "Eiler", "given" : "Alexander", "non-dropping-particle" : "", "parse-names" : false, "suffix" : "" } ], "container-title" : "Scientific Reports", "id" : "ITEM-1", "issue" : "February", "issued" : { "date-parts" : [ [ "2015" ] ] }, "page" : "12102", "publisher" : "Nature Publishing Group", "title" : "Metagenomic insights into strategies of aerobic and anaerobic carbon and nitrogen transformation in boreal lakes", "type" : "article-journal", "volume" : "5" }, "uris" : [ "http://www.mendeley.com/documents/?uuid=9dbbbf88-c3d7-453f-b5d1-cc1bc284104e" ] }, { "id" : "ITEM-2", "itemData" : { "DOI" : "10.1093/femsec/fiv105", "ISSN" : "1574-6941", "PMID" : "26324853", "abstract" : "The diversity and distribution of methylotrophic bacteria have been investigated in the oceans and lakes using the methanol dehydrogenase mxaF gene as a functionalmarker. However, pelagicmarine (OM43) and freshwater (LD28 and PRD01a001B)methylotrophs within the Betaproteobacteria lack mxaF, instead possessing a related xoxF4-encodedmethanol dehydrogenase. Here, we developed and employed xoxF4 as a complementary functional gene marker to mxaF for studying methylotrophs in aquatic environment. Using xoxF4, we detected OM43-related and LD28-relatedmethylotrophs in the ocean and freshwaters of North America, respectively, and showed the coexistence of these two lineages in a large estuarine system (St Lawrence Estuary). Gene expression patterns of xoxF4 supported a positive relationship between xoxF4-containingmethylotroph activity and spring time productivity, suggesting phytoplankton blooms are a source of methylotrophic substrates. Further investigation ofmethanol dehydrogenase diversity in pelagic ecosystems using comparativemetagenomics provided strong support for a widespread distribution of xoxF4 (as well as several distinct xoxF5) containing methylotrophs inmarine and freshwater surface waters. In total, these results demonstrate a geographical distribution of OM43/LD28-relatedmethylotrophs that includesmarine and freshwaters and suggest thatmethylotrophy occurring in the water column is an important component of lake and estuary carbon cycling and biogeochemistry.", "author" : [ { "dropping-particle" : "", "family" : "Ramachandran", "given" : "Arthi", "non-dropping-particle" : "", "parse-names" : false, "suffix" : "" }, { "dropping-particle" : "", "family" : "Walsh", "given" : "David A", "non-dropping-particle" : "", "parse-names" : false, "suffix" : "" } ], "container-title" : "FEMS Microbiology Ecology", "id" : "ITEM-2", "issue" : "10", "issued" : { "date-parts" : [ [ "2015" ] ] }, "title" : "Investigation of XoxF methanol dehydrogenases reveals new methylotrophic bacteria in pelagic marine and freshwater ecosystems", "type" : "article-journal", "volume" : "91" }, "uris" : [ "http://www.mendeley.com/documents/?uuid=be3c4835-18b3-486b-a920-32ab4c327311" ] }, { "id" : "ITEM-3", "itemData" : { "DOI" : "10.13140/RG.2.1.1968.9040", "ISSN" : "17517370", "author" : [ { "dropping-particle" : "", "family" : "Eiler", "given" : "Alexander", "non-dropping-particle" : "", "parse-names" : false, "suffix" : "" }, { "dropping-particle" : "", "family" : "Mondav", "given" : "Rhiannon", "non-dropping-particle" : "", "parse-names" : false, "suffix" : "" }, { "dropping-particle" : "", "family" : "Sinclair", "given" : "Lucas", "non-dropping-particle" : "", "parse-names" : false, "suffix" : "" }, { "dropping-particle" : "", "family" : "Fernandez-Vidal", "given" : "Leyden", "non-dropping-particle" : "", "parse-names" : false, "suffix" : "" }, { "dropping-particle" : "", "family" : "Scofield", "given" : "Douglas", "non-dropping-particle" : "", "parse-names" : false, "suffix" : "" }, { "dropping-particle" : "", "family" : "Scwientek", "given" : "Patrick", "non-dropping-particle" : "", "parse-names" : false, "suffix" : "" }, { "dropping-particle" : "", "family" : "Martinez-Garcia", "given" : "Manuel", "non-dropping-particle" : "", "parse-names" : false, "suffix" : "" }, { "dropping-particle" : "", "family" : "Torrents", "given" : "David", "non-dropping-particle" : "", "parse-names" : false, "suffix" : "" }, { "dropping-particle" : "", "family" : "McMahon", "given" : "Katherine D.", "non-dropping-particle" : "", "parse-names" : false, "suffix" : "" }, { "dropping-particle" : "", "family" : "Andersson", "given" : "Siv G. E.", "non-dropping-particle" : "", "parse-names" : false, "suffix" : "" }, { "dropping-particle" : "", "family" : "Stepanauskas", "given" : "Ramunas", "non-dropping-particle" : "", "parse-names" : false, "suffix" : "" }, { "dropping-particle" : "", "family" : "Woyke", "given" : "Tanya", "non-dropping-particle" : "", "parse-names" : false, "suffix" : "" }, { "dropping-particle" : "", "family" : "Bertilsson", "given" : "Stefan", "non-dropping-particle" : "", "parse-names" : false, "suffix" : "" } ], "container-title" : "The ISME Journal", "id" : "ITEM-3", "issue" : "8", "issued" : { "date-parts" : [ [ "2016" ] ] }, "page" : "1-13", "publisher" : "Nature Publishing Group", "title" : "Tuning fresh: radiation through rewiring of central metabolism in streamlined bacteria", "type" : "article-journal", "volume" : "10" }, "uris" : [ "http://www.mendeley.com/documents/?uuid=78781c05-e77a-488a-93bc-c4c1a0d10942" ] }, { "id" : "ITEM-4",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The ISME Journal", "id" : "ITEM-4",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Peura et al., 2012, 2015; Ramachandran &amp; Walsh, 2015; Eiler et al., 2016)", "plainTextFormattedCitation" : "(Peura et al., 2012, 2015; Ramachandran &amp; Walsh, 2015; Eiler et al., 2016)", "previouslyFormattedCitation" : "(Peura et al., 2012, 2015; Ramachandran &amp; Walsh, 2015; Eiler et al., 2016)" }, "properties" : {  }, "schema" : "https://github.com/citation-style-language/schema/raw/master/csl-citation.json" }</w:delInstrText>
        </w:r>
        <w:r w:rsidR="00622EC1" w:rsidDel="00950DEB">
          <w:fldChar w:fldCharType="separate"/>
        </w:r>
        <w:r w:rsidR="00021D94" w:rsidRPr="00021D94" w:rsidDel="00950DEB">
          <w:rPr>
            <w:noProof/>
          </w:rPr>
          <w:delText>(Peura et al., 2012, 2015; Ramachandran &amp; Walsh, 2015; Eiler et al., 2016)</w:delText>
        </w:r>
        <w:r w:rsidR="00622EC1" w:rsidDel="00950DEB">
          <w:fldChar w:fldCharType="end"/>
        </w:r>
        <w:r w:rsidDel="00950DEB">
          <w:delText>,</w:delText>
        </w:r>
        <w:r w:rsidR="00F433E3" w:rsidDel="00950DEB">
          <w:delText xml:space="preserve"> and substrate use capabilities in specific phylogenetic groups </w:delText>
        </w:r>
        <w:r w:rsidR="00F433E3" w:rsidDel="00950DEB">
          <w:fldChar w:fldCharType="begin" w:fldLock="1"/>
        </w:r>
        <w:r w:rsidR="00F433E3" w:rsidDel="00950DEB">
          <w:delInstrText>ADDIN CSL_CITATION { "citationItems" : [ { "id" : "ITEM-1", "itemData" : { "DOI" : "10.1038/ismej.2012.162", "ISSN" : "1751-7370", "PMID" : "23235289", "abstract" : "The substrate partitioning of sympatric populations of freshwater bacterioplankton was studied via microautoradiography and fluorescence in situ hybridization. Fourteen radiolabeled tracers were used to assess microbial acquisition spectra of low-molecular-weight (LMW) organic compounds. The most abundant group, ac1 Actinobacteria, were highly active in leucine, thymidine and glucose assimilation, whereas Alphaproteobacteria from the LD12 lineage (the freshwater sister clade of SAR11) only weakly incorporated these tracers, but exhibited a distinct preference for glutamine and glutamate. Different Bacteroidetes showed contrasting uptake patterns: Flavobacteriales did not incorporate significant amounts of any LMW compound, and Cyclobacteriaceae were clearly specialized on leucine, glucose and arginine. Betaproteobacteria represented the most active and versatile bacterioplankton fraction and &gt;90% of them could be assigned to eight species- to genus-like populations with contrasting substrate specialization. Limnohabitans sp. were the most abundant and active Betaproteobacteria, incorporating almost all tracers. While three closely related betaproteobacterial populations substantially differed in their uptake spectra, two more distantly related lineages had very similar preferences, and one population did not incorporate any tracer. The dominant phototrophic microorganism, the filamentous cyanobacterium Planktothrix rubescens, assimilated several substrates, whereas other (pico)cyanobacteria had no heterotrophic activity. The variable extent of specialization by the studied bacterial taxa on subsets of LMW compounds contrasts theoretical considerations about non-selective microbial substrate assimilation at oligotrophic conditions. This physiological niche separation might be one explanation for the coexistence of freshwater bacterioplankton species in a seemingly uniform environment.", "author" : [ { "dropping-particle" : "", "family" : "Salcher", "given" : "Michaela M", "non-dropping-particle" : "", "parse-names" : false, "suffix" : "" }, { "dropping-particle" : "", "family" : "Posch", "given" : "Thomas", "non-dropping-particle" : "", "parse-names" : false, "suffix" : "" }, { "dropping-particle" : "", "family" : "Pernthaler", "given" : "Jakob", "non-dropping-particle" : "", "parse-names" : false, "suffix" : "" } ], "container-title" : "Isme J", "id" : "ITEM-1", "issue" : "5", "issued" : { "date-parts" : [ [ "2013", "5" ] ] }, "note" : "How to do MAR-FISH:\n- Collect samples\n- Fix with formeldehyde for flow cytometry, with paraformaldehyde for CARD-FISH\n- construct 16S rRNA gene clone libraries\n- Design oligonucleotide probes for species or genus level\n- Determine species abundance using DAPI fluorescence and CARD-FISH\n- Order radiolabeled tracer compounds\n- Incubate samples with tracers at in situ temperatures, 2 hrs, in dark, in triplicate, with controls\n- Use scintillation counter to determine bulk uptake rates\n- Filter incubated sample and excite hybridized cells, look via microscopy", "page" : "896-907", "publisher" : "International Society for Microbial Ecology", "title" : "In situ substrate preferences of abundant bacterioplankton populations in a prealpine freshwater lake", "type" : "article-journal", "volume" : "7" }, "uris" : [ "http://www.mendeley.com/documents/?uuid=6bee7815-6aeb-47c8-ac0c-674a390ea5d9" ] } ], "mendeley" : { "formattedCitation" : "(Salcher, Posch &amp; Pernthaler, 2013)", "plainTextFormattedCitation" : "(Salcher, Posch &amp; Pernthaler, 2013)", "previouslyFormattedCitation" : "(Salcher, Posch &amp; Pernthaler, 2013)" }, "properties" : {  }, "schema" : "https://github.com/citation-style-language/schema/raw/master/csl-citation.json" }</w:delInstrText>
        </w:r>
        <w:r w:rsidR="00F433E3" w:rsidDel="00950DEB">
          <w:fldChar w:fldCharType="separate"/>
        </w:r>
        <w:r w:rsidR="00F433E3" w:rsidRPr="00F433E3" w:rsidDel="00950DEB">
          <w:rPr>
            <w:noProof/>
          </w:rPr>
          <w:delText>(Salcher, Posch &amp; Pernthaler, 2013)</w:delText>
        </w:r>
        <w:r w:rsidR="00F433E3" w:rsidDel="00950DEB">
          <w:fldChar w:fldCharType="end"/>
        </w:r>
        <w:r w:rsidR="00F433E3" w:rsidDel="00950DEB">
          <w:delText>.</w:delText>
        </w:r>
        <w:r w:rsidDel="00950DEB">
          <w:delText xml:space="preserve"> </w:delText>
        </w:r>
        <w:r w:rsidR="00F433E3" w:rsidDel="00950DEB">
          <w:delText xml:space="preserve">However, </w:delText>
        </w:r>
        <w:r w:rsidDel="00950DEB">
          <w:delText>organism</w:delText>
        </w:r>
        <w:r w:rsidR="005555E0" w:rsidDel="00950DEB">
          <w:delText>-</w:delText>
        </w:r>
        <w:r w:rsidDel="00950DEB">
          <w:delText xml:space="preserve">level information about microbial metabolism is currently not </w:delText>
        </w:r>
        <w:r w:rsidR="004B181C" w:rsidDel="00950DEB">
          <w:delText xml:space="preserve">well </w:delText>
        </w:r>
        <w:r w:rsidDel="00950DEB">
          <w:delText>incorporate</w:delText>
        </w:r>
        <w:r w:rsidR="004B181C" w:rsidDel="00950DEB">
          <w:delText>d</w:delText>
        </w:r>
        <w:r w:rsidDel="00950DEB">
          <w:delText xml:space="preserve"> into </w:delText>
        </w:r>
        <w:r w:rsidR="00613B0C" w:rsidDel="00950DEB">
          <w:delText xml:space="preserve">conceptual </w:delText>
        </w:r>
        <w:r w:rsidDel="00950DEB">
          <w:delText>models of freshwater</w:delText>
        </w:r>
        <w:r w:rsidR="004B181C" w:rsidDel="00950DEB">
          <w:delText xml:space="preserve"> carbon and</w:delText>
        </w:r>
        <w:r w:rsidDel="00950DEB">
          <w:delText xml:space="preserve"> nutrient cycling.  </w:delText>
        </w:r>
      </w:del>
    </w:p>
    <w:p w:rsidR="003F0487" w:rsidDel="00950DEB" w:rsidRDefault="003F0487" w:rsidP="00950DEB">
      <w:pPr>
        <w:rPr>
          <w:del w:id="83" w:author="Alexandra Linz" w:date="2018-09-20T13:24:00Z"/>
        </w:rPr>
      </w:pPr>
      <w:del w:id="84" w:author="Alexandra Linz" w:date="2018-09-20T13:24:00Z">
        <w:r w:rsidDel="00950DEB">
          <w:delText xml:space="preserve">Although aquatic microbes </w:delText>
        </w:r>
        <w:r w:rsidR="00613B0C" w:rsidDel="00950DEB">
          <w:delText>are often classified</w:delText>
        </w:r>
        <w:r w:rsidR="00702D24" w:rsidDel="00950DEB">
          <w:delText xml:space="preserve"> either</w:delText>
        </w:r>
        <w:r w:rsidDel="00950DEB">
          <w:delText xml:space="preserve"> exclusiv</w:delText>
        </w:r>
        <w:r w:rsidR="00702D24" w:rsidDel="00950DEB">
          <w:delText>e</w:delText>
        </w:r>
        <w:r w:rsidDel="00950DEB">
          <w:delText xml:space="preserve">ly </w:delText>
        </w:r>
        <w:r w:rsidR="00613B0C" w:rsidDel="00950DEB">
          <w:delText xml:space="preserve">as </w:delText>
        </w:r>
        <w:r w:rsidDel="00950DEB">
          <w:delText>decomposers or phytoplankton, their role</w:delText>
        </w:r>
        <w:r w:rsidR="00702D24" w:rsidDel="00950DEB">
          <w:delText>s</w:delText>
        </w:r>
        <w:r w:rsidDel="00950DEB">
          <w:delText xml:space="preserve"> and relative importance in the food chain </w:delText>
        </w:r>
        <w:r w:rsidR="00702D24" w:rsidDel="00950DEB">
          <w:delText>are</w:delText>
        </w:r>
        <w:r w:rsidR="00613B0C" w:rsidDel="00950DEB">
          <w:delText xml:space="preserve"> now recognized as distinct and complex</w:delText>
        </w:r>
        <w:r w:rsidDel="00950DEB">
          <w:delText xml:space="preserve"> </w:delText>
        </w:r>
        <w:r w:rsidDel="00950DEB">
          <w:fldChar w:fldCharType="begin" w:fldLock="1"/>
        </w:r>
        <w:r w:rsidDel="00950DEB">
          <w:delInstrText>ADDIN CSL_CITATION { "citationItems" : [ { "id" : "ITEM-1", "itemData" : { "DOI" : "10.1007/BF00007363", "ISBN" : "0018-8158", "ISSN" : "00188158", "PMID" : "433", "abstract" : "The energetic demand of microorganisms in natural waters and the flux of energy between microorganisms and metazoans has been evaluated by empirical measurements in nature, in microcosms and mesocosms, and by simulation models. Microorganisms in temperate and tropical waters often use half or more of the energy fixed by photosynthesis. Most simulations and some experimental results suggest significant energy transfer to metazoans, but empirical evidence is mixed. Considerations of the range of growth yields of microorganisms and the number of trophic transfers among them indicate major energy losses within microbial food webs. Our ability to verify and quantify these processes is limited by the variability of assimilation efficiency and uncertainty about the structure of microbial food webs. However, even a two-step microbial chain is a major energy sink. As an energetic link to metazoans, the detritus food web is inefficient, and its significance may have been overstated. There is not enough bacterial biomass associated with detritus to support metazoan detritivores. Much detritus is digestible by metazoans directly. Thus, metazoans and bacteria may to a considerable degree compete for a common resource. Microorganisms, together with metazoans, are important to the stability of planktonic communities through their roles as rapid mineralizers of organic matter, releasing inorganic nutrients. The competition for organic matter and the resultant rapid mineralization help maintain stable populations of phytoplankton in the absence of advective nutrient supply. At temperatures near 0 degree C, bacterial metabolism is suppressed more than is the rate of photosynthesis. As a result, the products of the spring phytoplankton bloom in high-temperate latitudes are not utilized rapidly by bacteria. At temperatures below 0 degree C microbial food webs are neither energy sinks or links: they are suppressed. Because the underlying mechanism of low-temperature inhibition is not known, we cannot yet generalize about this as a control of food web processes. Microorganisms may operate on several trophic levels simultaneously. Therefore, the realism of the trophic level concept and the reality of the use of ecological efficiency calculations in ecosystem models is questionable. (DBO)", "author" : [ { "dropping-particle" : "", "family" : "Pomeroy", "given" : "L R", "non-dropping-particle" : "", "parse-names" : false, "suffix" : "" }, { "dropping-particle" : "", "family" : "Wiebe", "given" : "W J", "non-dropping-particle" : "", "parse-names" : false, "suffix" : "" } ], "container-title" : "Hydrobiologia", "id" : "ITEM-1", "issue" : "1", "issued" : { "date-parts" : [ [ "1988" ] ] }, "page" : "7-18", "title" : "Energetics of microbial food webs", "type" : "article-journal", "volume" : "159" }, "uris" : [ "http://www.mendeley.com/documents/?uuid=0862f19d-07f8-4beb-b6c5-f2f854b892b1" ] } ], "mendeley" : { "formattedCitation" : "(Pomeroy &amp; Wiebe, 1988)", "plainTextFormattedCitation" : "(Pomeroy &amp; Wiebe, 1988)", "previouslyFormattedCitation" : "(Pomeroy &amp; Wiebe, 1988)" }, "properties" : {  }, "schema" : "https://github.com/citation-style-language/schema/raw/master/csl-citation.json" }</w:delInstrText>
        </w:r>
        <w:r w:rsidDel="00950DEB">
          <w:fldChar w:fldCharType="separate"/>
        </w:r>
        <w:r w:rsidRPr="00770B63" w:rsidDel="00950DEB">
          <w:rPr>
            <w:noProof/>
          </w:rPr>
          <w:delText>(Pomeroy &amp; Wiebe, 1988)</w:delText>
        </w:r>
        <w:r w:rsidDel="00950DEB">
          <w:fldChar w:fldCharType="end"/>
        </w:r>
        <w:r w:rsidDel="00950DEB">
          <w:delText xml:space="preserve">. Dissolved organic carbon (DOC) is produced at every trophic level, but this carbon is often not in a form directly available </w:delText>
        </w:r>
        <w:r w:rsidR="00702D24" w:rsidDel="00950DEB">
          <w:delText>for consumption</w:delText>
        </w:r>
        <w:r w:rsidDel="00950DEB">
          <w:delText xml:space="preserve"> by secondary or tertiary trophic levels. Instead, microbes are responsible for processing this </w:delText>
        </w:r>
        <w:r w:rsidR="00702D24" w:rsidDel="00950DEB">
          <w:delText xml:space="preserve">complex, recalcitrant </w:delText>
        </w:r>
        <w:r w:rsidDel="00950DEB">
          <w:delText xml:space="preserve">DOC, producing </w:delText>
        </w:r>
        <w:r w:rsidR="00702D24" w:rsidDel="00950DEB">
          <w:delText xml:space="preserve">more labile </w:delText>
        </w:r>
        <w:r w:rsidDel="00950DEB">
          <w:delText>biomass</w:delText>
        </w:r>
        <w:r w:rsidR="00702D24" w:rsidDel="00950DEB">
          <w:delText xml:space="preserve"> that is</w:delText>
        </w:r>
        <w:r w:rsidDel="00950DEB">
          <w:delText xml:space="preserve"> </w:delText>
        </w:r>
        <w:r w:rsidR="00702D24" w:rsidDel="00950DEB">
          <w:delText>subsequently</w:delText>
        </w:r>
        <w:r w:rsidDel="00950DEB">
          <w:delText xml:space="preserve"> consumed. This process of maintaining DOC within the food web is known as the “microbial loop”</w:delText>
        </w:r>
        <w:r w:rsidR="00613B0C" w:rsidDel="00950DEB">
          <w:delText xml:space="preserve"> </w:delText>
        </w:r>
        <w:r w:rsidR="00613B0C" w:rsidDel="00950DEB">
          <w:fldChar w:fldCharType="begin" w:fldLock="1"/>
        </w:r>
        <w:r w:rsidR="00613B0C" w:rsidDel="00950DEB">
          <w:delInstrText>ADDIN CSL_CITATION { "citationItems" : [ { "id" : "ITEM-1", "itemData" : { "DOI" : "10.3354/meps010257", "ISBN" : "0171-8630", "ISSN" : "0171-8630", "PMID" : "1507", "abstract" : "Recently developed techniques for estimating bacterial biomass and productivity indicate that bacterial biomass in the sea is related to phytoplankton concentration and that bacteria utilise 10 to 50 % of carbon fixed by photosynthesis. Evidence is presented to suggest that numbers of free bacteria are controlled by nanoplankton~ch eterotrophic flagellates which are ubiquitous in the marine water column. The flagellates in turn are preyed upon by microzooplankton. Heterotrophic flagellates and microzooplankton cover the same size range as the phytoplankton, thus providing the means for returning some energy from the 'microbial loop' to the conventional planktonic food chain", "author" : [ { "dropping-particle" : "", "family" : "Azam", "given" : "F", "non-dropping-particle" : "", "parse-names" : false, "suffix" : "" }, { "dropping-particle" : "", "family" : "Fenchel", "given" : "T", "non-dropping-particle" : "", "parse-names" : false, "suffix" : "" }, { "dropping-particle" : "", "family" : "Field", "given" : "J G", "non-dropping-particle" : "", "parse-names" : false, "suffix" : "" }, { "dropping-particle" : "", "family" : "Gray", "given" : "J C", "non-dropping-particle" : "", "parse-names" : false, "suffix" : "" }, { "dropping-particle" : "", "family" : "Meyer-Reil", "given" : "L A", "non-dropping-particle" : "", "parse-names" : false, "suffix" : "" }, { "dropping-particle" : "", "family" : "Thingstad", "given" : "F", "non-dropping-particle" : "", "parse-names" : false, "suffix" : "" } ], "container-title" : "Marine Ecology Progress Series", "id" : "ITEM-1", "issue" : "3", "issued" : { "date-parts" : [ [ "1983" ] ] }, "page" : "257-264", "title" : "The ecological role of water-column microbes in the sea", "type" : "article-journal", "volume" : "10" }, "uris" : [ "http://www.mendeley.com/documents/?uuid=338c3931-8342-4bf5-90f4-d6e2667a0086" ] } ], "mendeley" : { "formattedCitation" : "(Azam et al., 1983)", "plainTextFormattedCitation" : "(Azam et al., 1983)", "previouslyFormattedCitation" : "(Azam et al., 1983)" }, "properties" : {  }, "schema" : "https://github.com/citation-style-language/schema/raw/master/csl-citation.json" }</w:delInstrText>
        </w:r>
        <w:r w:rsidR="00613B0C" w:rsidDel="00950DEB">
          <w:fldChar w:fldCharType="separate"/>
        </w:r>
        <w:r w:rsidR="00613B0C" w:rsidRPr="00613B0C" w:rsidDel="00950DEB">
          <w:rPr>
            <w:noProof/>
          </w:rPr>
          <w:delText>(Azam et al., 1983)</w:delText>
        </w:r>
        <w:r w:rsidR="00613B0C" w:rsidDel="00950DEB">
          <w:fldChar w:fldCharType="end"/>
        </w:r>
        <w:r w:rsidR="00613B0C" w:rsidDel="00950DEB">
          <w:delText>, although a</w:delText>
        </w:r>
        <w:r w:rsidDel="00950DEB">
          <w:delText xml:space="preserve">quatic microbes </w:delText>
        </w:r>
        <w:r w:rsidR="00613B0C" w:rsidDel="00950DEB">
          <w:delText>respire much of the DOC to CO</w:delText>
        </w:r>
        <w:r w:rsidR="00613B0C" w:rsidRPr="00613B0C" w:rsidDel="00950DEB">
          <w:rPr>
            <w:vertAlign w:val="subscript"/>
          </w:rPr>
          <w:delText>2</w:delText>
        </w:r>
        <w:r w:rsidDel="00950DEB">
          <w:delText xml:space="preserve">. In some systems, microbial respiration is thought to exceed primary production, resulting in the release of excess of </w:delText>
        </w:r>
        <w:r w:rsidR="00613B0C" w:rsidDel="00950DEB">
          <w:delText>CO</w:delText>
        </w:r>
        <w:r w:rsidR="00613B0C" w:rsidRPr="00613B0C" w:rsidDel="00950DEB">
          <w:rPr>
            <w:vertAlign w:val="subscript"/>
          </w:rPr>
          <w:delText>2</w:delText>
        </w:r>
        <w:r w:rsidR="00613B0C" w:rsidDel="00950DEB">
          <w:rPr>
            <w:vertAlign w:val="subscript"/>
          </w:rPr>
          <w:delText xml:space="preserve"> </w:delText>
        </w:r>
        <w:r w:rsidDel="00950DEB">
          <w:delText xml:space="preserve">to the atmosphere </w:delText>
        </w:r>
        <w:r w:rsidDel="00950DEB">
          <w:fldChar w:fldCharType="begin" w:fldLock="1"/>
        </w:r>
        <w:r w:rsidR="00021D94" w:rsidDel="00950DEB">
          <w:delInstrText>ADDIN CSL_CITATION { "citationItems" : [ { "id" : "ITEM-1", "itemData" : { "author" : [ { "dropping-particle" : "", "family" : "Giorgio", "given" : "Paul A.", "non-dropping-particle" : "del", "parse-names" : false, "suffix" : "" }, { "dropping-particle" : "", "family" : "Cole", "given" : "Jonathan J.", "non-dropping-particle" : "", "parse-names" : false, "suffix" : "" }, { "dropping-particle" : "", "family" : "Cimbleris", "given" : "A.", "non-dropping-particle" : "", "parse-names" : false, "suffix" : "" } ], "container-title" : "Nature", "id" : "ITEM-1", "issued" : { "date-parts" : [ [ "1997" ] ] }, "page" : "148-151", "publisher" : "Nature", "title" : "Respiration rates in bacteria exceed phytoplankton production in unproductive aquatic systems", "type" : "article-journal", "volume" : "385" }, "uris" : [ "http://www.mendeley.com/documents/?uuid=6d4c21da-d206-4b45-89d5-67d942f4f3cc" ] } ], "mendeley" : { "formattedCitation" : "(del Giorgio, Cole &amp; Cimbleris, 1997)", "plainTextFormattedCitation" : "(del Giorgio, Cole &amp; Cimbleris, 1997)", "previouslyFormattedCitation" : "(del Giorgio, Cole &amp; Cimbleris, 1997)" }, "properties" : {  }, "schema" : "https://github.com/citation-style-language/schema/raw/master/csl-citation.json" }</w:delInstrText>
        </w:r>
        <w:r w:rsidDel="00950DEB">
          <w:fldChar w:fldCharType="separate"/>
        </w:r>
        <w:r w:rsidRPr="00770B63" w:rsidDel="00950DEB">
          <w:rPr>
            <w:noProof/>
          </w:rPr>
          <w:delText>(del Giorgio, Cole &amp; Cimbleris, 1997)</w:delText>
        </w:r>
        <w:r w:rsidDel="00950DEB">
          <w:fldChar w:fldCharType="end"/>
        </w:r>
        <w:r w:rsidDel="00950DEB">
          <w:delText>. Inorganic compounds can be used as nitrogen and sulfur</w:delText>
        </w:r>
        <w:r w:rsidR="00613B0C" w:rsidDel="00950DEB">
          <w:delText xml:space="preserve"> sources</w:delText>
        </w:r>
        <w:r w:rsidR="00702D24" w:rsidDel="00950DEB">
          <w:delText>,</w:delText>
        </w:r>
        <w:r w:rsidDel="00950DEB">
          <w:delText xml:space="preserve"> or </w:delText>
        </w:r>
        <w:r w:rsidR="00702D24" w:rsidDel="00950DEB">
          <w:delText xml:space="preserve">they can </w:delText>
        </w:r>
        <w:r w:rsidDel="00950DEB">
          <w:delText>provide energy to chemo</w:delText>
        </w:r>
        <w:r w:rsidR="00613B0C" w:rsidDel="00950DEB">
          <w:delText>litho</w:delText>
        </w:r>
        <w:r w:rsidDel="00950DEB">
          <w:delText xml:space="preserve">trophs that </w:delText>
        </w:r>
        <w:r w:rsidR="00702D24" w:rsidDel="00950DEB">
          <w:delText>are in turn consumed</w:delText>
        </w:r>
        <w:r w:rsidDel="00950DEB">
          <w:delText xml:space="preserve"> by other trophic levels.  Microbial conversions of inorganic compounds are often just as crucial to freshwater </w:delText>
        </w:r>
        <w:r w:rsidR="004B181C" w:rsidDel="00950DEB">
          <w:delText>biogeochemistry</w:delText>
        </w:r>
        <w:r w:rsidDel="00950DEB">
          <w:delText xml:space="preserve"> as the degradation of </w:delText>
        </w:r>
        <w:r w:rsidR="00702D24" w:rsidDel="00950DEB">
          <w:delText>DOC</w:delText>
        </w:r>
        <w:r w:rsidDel="00950DEB">
          <w:delText>.</w:delText>
        </w:r>
        <w:r w:rsidDel="00950DEB">
          <w:tab/>
        </w:r>
      </w:del>
    </w:p>
    <w:p w:rsidR="008853A5" w:rsidDel="00950DEB" w:rsidRDefault="00046BFF" w:rsidP="00950DEB">
      <w:pPr>
        <w:rPr>
          <w:del w:id="85" w:author="Alexandra Linz" w:date="2018-09-20T13:24:00Z"/>
        </w:rPr>
      </w:pPr>
      <w:del w:id="86" w:author="Alexandra Linz" w:date="2018-09-20T13:24:00Z">
        <w:r w:rsidDel="00950DEB">
          <w:tab/>
          <w:delText xml:space="preserve">Previously, we used time series metagenomics to assemble nearly 200 </w:delText>
        </w:r>
        <w:r w:rsidR="00613B0C" w:rsidDel="00950DEB">
          <w:delText>metagenome-assembled genomes</w:delText>
        </w:r>
        <w:r w:rsidDel="00950DEB">
          <w:delText xml:space="preserve"> </w:delText>
        </w:r>
        <w:r w:rsidR="00702D24" w:rsidDel="00950DEB">
          <w:delText>(</w:delText>
        </w:r>
        <w:r w:rsidDel="00950DEB">
          <w:delText>MAGs</w:delText>
        </w:r>
        <w:r w:rsidR="00702D24" w:rsidDel="00950DEB">
          <w:delText>)</w:delText>
        </w:r>
        <w:r w:rsidDel="00950DEB">
          <w:delText xml:space="preserve"> from </w:delText>
        </w:r>
        <w:r w:rsidR="00613B0C" w:rsidDel="00950DEB">
          <w:delText xml:space="preserve">two temperate lakes: </w:delText>
        </w:r>
        <w:r w:rsidDel="00950DEB">
          <w:delText>Lake Mendota, a highly productive eutrophic lake, and Trout Bog, a humic bog lake</w:delText>
        </w:r>
        <w:r w:rsidR="003F0487" w:rsidDel="00950DEB">
          <w:delText xml:space="preserve"> </w:delText>
        </w:r>
        <w:r w:rsidR="003F0487" w:rsidDel="00950DEB">
          <w:fldChar w:fldCharType="begin" w:fldLock="1"/>
        </w:r>
        <w:r w:rsidR="00C14ABA" w:rsidDel="00950DEB">
          <w:del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delInstrText>
        </w:r>
        <w:r w:rsidR="003F0487" w:rsidDel="00950DEB">
          <w:fldChar w:fldCharType="separate"/>
        </w:r>
        <w:r w:rsidR="00C14ABA" w:rsidRPr="00C14ABA" w:rsidDel="00950DEB">
          <w:rPr>
            <w:noProof/>
          </w:rPr>
          <w:delText>(Bendall et al., 2016)</w:delText>
        </w:r>
        <w:r w:rsidR="003F0487" w:rsidDel="00950DEB">
          <w:fldChar w:fldCharType="end"/>
        </w:r>
        <w:r w:rsidDel="00950DEB">
          <w:delText xml:space="preserve">. </w:delText>
        </w:r>
        <w:r w:rsidR="00622EC1" w:rsidDel="00950DEB">
          <w:delText>T</w:delText>
        </w:r>
        <w:r w:rsidDel="00950DEB">
          <w:delText>h</w:delText>
        </w:r>
        <w:r w:rsidR="00C14ABA" w:rsidDel="00950DEB">
          <w:delText>ese MAGs were</w:delText>
        </w:r>
        <w:r w:rsidDel="00950DEB">
          <w:delText xml:space="preserve"> used to study genome</w:delText>
        </w:r>
        <w:r w:rsidR="00613B0C" w:rsidDel="00950DEB">
          <w:delText>-wide diversity</w:delText>
        </w:r>
        <w:r w:rsidDel="00950DEB">
          <w:delText xml:space="preserve"> sweeps in Trout Bog</w:delText>
        </w:r>
        <w:r w:rsidR="00622EC1" w:rsidDel="00950DEB">
          <w:delText xml:space="preserve"> </w:delText>
        </w:r>
        <w:r w:rsidR="00622EC1" w:rsidDel="00950DEB">
          <w:fldChar w:fldCharType="begin" w:fldLock="1"/>
        </w:r>
        <w:r w:rsidR="00AA5B67" w:rsidDel="00950DEB">
          <w:del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delInstrText>
        </w:r>
        <w:r w:rsidR="00622EC1" w:rsidDel="00950DEB">
          <w:fldChar w:fldCharType="separate"/>
        </w:r>
        <w:r w:rsidR="00622EC1" w:rsidRPr="00622EC1" w:rsidDel="00950DEB">
          <w:rPr>
            <w:noProof/>
          </w:rPr>
          <w:delText>(Bendall et al., 2016)</w:delText>
        </w:r>
        <w:r w:rsidR="00622EC1" w:rsidDel="00950DEB">
          <w:fldChar w:fldCharType="end"/>
        </w:r>
        <w:r w:rsidDel="00950DEB">
          <w:delText xml:space="preserve">, to build metabolic networks of the ubiquitous freshwater </w:delText>
        </w:r>
        <w:r w:rsidRPr="002E05D5" w:rsidDel="00950DEB">
          <w:rPr>
            <w:i/>
          </w:rPr>
          <w:delText>Actinobacteria</w:delText>
        </w:r>
        <w:r w:rsidDel="00950DEB">
          <w:delText xml:space="preserve"> acI </w:delText>
        </w:r>
        <w:r w:rsidR="00622EC1" w:rsidDel="00950DEB">
          <w:fldChar w:fldCharType="begin" w:fldLock="1"/>
        </w:r>
        <w:r w:rsidR="00021D94" w:rsidDel="00950DEB">
          <w:delInstrText>ADDIN CSL_CITATION { "citationItems" : [ { "id" : "ITEM-1",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dropping-particle" : "", "family" : "McMahon Katherine D", "given" : "", "non-dropping-particle" : "", "parse-names" : false, "suffix" : "" } ], "container-title" : "mSystems", "id" : "ITEM-1",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Hamilton et al., 2017)", "plainTextFormattedCitation" : "(Hamilton et al., 2017)", "previouslyFormattedCitation" : "(Hamilton et al., 2017)" }, "properties" : {  }, "schema" : "https://github.com/citation-style-language/schema/raw/master/csl-citation.json" }</w:delInstrText>
        </w:r>
        <w:r w:rsidR="00622EC1" w:rsidDel="00950DEB">
          <w:fldChar w:fldCharType="separate"/>
        </w:r>
        <w:r w:rsidR="00622EC1" w:rsidRPr="00622EC1" w:rsidDel="00950DEB">
          <w:rPr>
            <w:noProof/>
          </w:rPr>
          <w:delText>(Hamilton et al., 2017)</w:delText>
        </w:r>
        <w:r w:rsidR="00622EC1" w:rsidDel="00950DEB">
          <w:fldChar w:fldCharType="end"/>
        </w:r>
        <w:r w:rsidDel="00950DEB">
          <w:delText>,</w:delText>
        </w:r>
        <w:r w:rsidR="00622EC1" w:rsidDel="00950DEB">
          <w:delText xml:space="preserve"> </w:delText>
        </w:r>
        <w:r w:rsidDel="00950DEB">
          <w:delText xml:space="preserve">and to propose functions for freshwater </w:delText>
        </w:r>
        <w:r w:rsidRPr="002E05D5" w:rsidDel="00950DEB">
          <w:rPr>
            <w:i/>
          </w:rPr>
          <w:delText>Verrucomicrobia</w:delText>
        </w:r>
        <w:r w:rsidR="00622EC1" w:rsidDel="00950DEB">
          <w:delText xml:space="preserve"> </w:delText>
        </w:r>
        <w:r w:rsidR="00622EC1" w:rsidDel="00950DEB">
          <w:fldChar w:fldCharType="begin" w:fldLock="1"/>
        </w:r>
        <w:r w:rsidR="00622EC1" w:rsidDel="00950DEB">
          <w:del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delInstrText>
        </w:r>
        <w:r w:rsidR="00622EC1" w:rsidDel="00950DEB">
          <w:fldChar w:fldCharType="separate"/>
        </w:r>
        <w:r w:rsidR="00622EC1" w:rsidRPr="00622EC1" w:rsidDel="00950DEB">
          <w:rPr>
            <w:noProof/>
          </w:rPr>
          <w:delText>(He et al., 2017)</w:delText>
        </w:r>
        <w:r w:rsidR="00622EC1" w:rsidDel="00950DEB">
          <w:fldChar w:fldCharType="end"/>
        </w:r>
        <w:r w:rsidDel="00950DEB">
          <w:delText xml:space="preserve">. </w:delText>
        </w:r>
        <w:r w:rsidR="00C14ABA" w:rsidDel="00950DEB">
          <w:delText xml:space="preserve">In addition to this body of knowledge based on the MAG dataset, previous time series analyses of 16S rRNA gene amplicon datasets from both lakes provide an understanding of taxon dynamics over time </w:delText>
        </w:r>
        <w:r w:rsidR="00C14ABA" w:rsidDel="00950DEB">
          <w:fldChar w:fldCharType="begin" w:fldLock="1"/>
        </w:r>
        <w:r w:rsidR="00C14ABA" w:rsidDel="00950DEB">
          <w:del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DOI" : "e00169-17",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delInstrText>
        </w:r>
        <w:r w:rsidR="00C14ABA" w:rsidDel="00950DEB">
          <w:fldChar w:fldCharType="separate"/>
        </w:r>
        <w:r w:rsidR="00C14ABA" w:rsidRPr="00C14ABA" w:rsidDel="00950DEB">
          <w:rPr>
            <w:noProof/>
          </w:rPr>
          <w:delText>(Hall et al., 2017; Linz et al., 2017)</w:delText>
        </w:r>
        <w:r w:rsidR="00C14ABA" w:rsidDel="00950DEB">
          <w:fldChar w:fldCharType="end"/>
        </w:r>
        <w:r w:rsidR="00C14ABA" w:rsidDel="00950DEB">
          <w:delText xml:space="preserve">. </w:delText>
        </w:r>
        <w:r w:rsidDel="00950DEB">
          <w:delText xml:space="preserve">Lake Mendota and Trout Bog </w:delText>
        </w:r>
        <w:r w:rsidR="00C14ABA" w:rsidDel="00950DEB">
          <w:delText>are ideal sites</w:delText>
        </w:r>
        <w:r w:rsidDel="00950DEB">
          <w:delText xml:space="preserve"> for </w:delText>
        </w:r>
        <w:r w:rsidR="00C14ABA" w:rsidDel="00950DEB">
          <w:delText xml:space="preserve">comparative </w:delText>
        </w:r>
        <w:r w:rsidDel="00950DEB">
          <w:delText xml:space="preserve">time series metagenomics because of their history of extensive environmental sampling by the North Temperate Lakes - Long Term Ecological Research program (NTL-LTER, </w:delText>
        </w:r>
        <w:r w:rsidR="00B24DBF" w:rsidDel="00950DEB">
          <w:rPr>
            <w:color w:val="0000FF"/>
            <w:u w:val="single"/>
          </w:rPr>
          <w:fldChar w:fldCharType="begin"/>
        </w:r>
        <w:r w:rsidR="00B24DBF" w:rsidDel="00950DEB">
          <w:rPr>
            <w:color w:val="0000FF"/>
            <w:u w:val="single"/>
          </w:rPr>
          <w:delInstrText xml:space="preserve"> HYPERLINK "http://lter.limnology.wisc.edu" \h </w:delInstrText>
        </w:r>
        <w:r w:rsidR="00B24DBF" w:rsidDel="00950DEB">
          <w:rPr>
            <w:color w:val="0000FF"/>
            <w:u w:val="single"/>
          </w:rPr>
          <w:fldChar w:fldCharType="separate"/>
        </w:r>
        <w:r w:rsidDel="00950DEB">
          <w:rPr>
            <w:color w:val="0000FF"/>
            <w:u w:val="single"/>
          </w:rPr>
          <w:delText>http://lter.limnology.wisc.edu</w:delText>
        </w:r>
        <w:r w:rsidR="00B24DBF" w:rsidDel="00950DEB">
          <w:rPr>
            <w:color w:val="0000FF"/>
            <w:u w:val="single"/>
          </w:rPr>
          <w:fldChar w:fldCharType="end"/>
        </w:r>
        <w:r w:rsidDel="00950DEB">
          <w:delText>)</w:delText>
        </w:r>
        <w:r w:rsidR="00622EC1" w:rsidDel="00950DEB">
          <w:delText xml:space="preserve"> </w:delText>
        </w:r>
        <w:r w:rsidDel="00950DEB">
          <w:delText>and their contrasting limnological attributes (Table 1</w:delText>
        </w:r>
        <w:r w:rsidR="00832F7B" w:rsidDel="00950DEB">
          <w:delText>, Table S1</w:delText>
        </w:r>
        <w:r w:rsidDel="00950DEB">
          <w:delText>).</w:delText>
        </w:r>
        <w:r w:rsidR="00702D24" w:rsidDel="00950DEB">
          <w:delText xml:space="preserve"> Here, we build on this previous work by identifying contrasting patterns of </w:delText>
        </w:r>
        <w:r w:rsidR="004B181C" w:rsidDel="00950DEB">
          <w:delText xml:space="preserve">carbon and </w:delText>
        </w:r>
        <w:r w:rsidR="00702D24" w:rsidDel="00950DEB">
          <w:delText>nutrient cycling between the lakes based on analyses of functional marker genes and MAGs.</w:delText>
        </w:r>
      </w:del>
    </w:p>
    <w:p w:rsidR="008853A5" w:rsidDel="00950DEB" w:rsidRDefault="00046BFF" w:rsidP="00950DEB">
      <w:pPr>
        <w:rPr>
          <w:del w:id="87" w:author="Alexandra Linz" w:date="2018-09-20T13:24:00Z"/>
        </w:rPr>
      </w:pPr>
      <w:del w:id="88" w:author="Alexandra Linz" w:date="2018-09-20T13:24:00Z">
        <w:r w:rsidDel="00950DEB">
          <w:tab/>
        </w:r>
        <w:r w:rsidR="00702D24" w:rsidDel="00950DEB">
          <w:delText>G</w:delText>
        </w:r>
        <w:r w:rsidDel="00950DEB">
          <w:delText xml:space="preserve">ene-centric methods </w:delText>
        </w:r>
        <w:r w:rsidR="00613B0C" w:rsidDel="00950DEB">
          <w:delText>are one method that can</w:delText>
        </w:r>
        <w:r w:rsidR="005555E0" w:rsidDel="00950DEB">
          <w:delText xml:space="preserve"> </w:delText>
        </w:r>
        <w:r w:rsidR="00702D24" w:rsidDel="00950DEB">
          <w:delText>identify community functions, while analysis of population genomes using MAGs can identify coupled</w:delText>
        </w:r>
        <w:r w:rsidDel="00950DEB">
          <w:delText xml:space="preserve"> metabolic processes taking place within the boundary of a cell. In this research, </w:delText>
        </w:r>
        <w:r w:rsidR="00770B63" w:rsidDel="00950DEB">
          <w:delText xml:space="preserve">we </w:delText>
        </w:r>
        <w:r w:rsidDel="00950DEB">
          <w:delText>use functional marker genes and MAGs from two freshwater lakes</w:delText>
        </w:r>
        <w:r w:rsidR="00180B02" w:rsidDel="00950DEB">
          <w:delText xml:space="preserve"> with contrasting chemistry</w:delText>
        </w:r>
        <w:r w:rsidDel="00950DEB">
          <w:delText xml:space="preserve"> to </w:delText>
        </w:r>
        <w:r w:rsidR="00613B0C" w:rsidDel="00950DEB">
          <w:delText>yield</w:delText>
        </w:r>
        <w:r w:rsidDel="00950DEB">
          <w:delText xml:space="preserve"> insights about microbial metabolism in freshwater </w:delText>
        </w:r>
        <w:r w:rsidR="005555E0" w:rsidDel="00950DEB">
          <w:delText>ecosystems</w:delText>
        </w:r>
        <w:r w:rsidDel="00950DEB">
          <w:delText>.</w:delText>
        </w:r>
        <w:r w:rsidR="00613B0C" w:rsidDel="00950DEB">
          <w:delText xml:space="preserve"> We identified genes and pathways purportedly involved in primary production, DOC mineralization, and nitrogen and sulfur cycling. </w:delText>
        </w:r>
        <w:r w:rsidR="00180B02" w:rsidDel="00950DEB">
          <w:delText>S</w:delText>
        </w:r>
        <w:r w:rsidR="00613B0C" w:rsidDel="00950DEB">
          <w:delText>ome types of metabolism</w:delText>
        </w:r>
        <w:r w:rsidR="004B181C" w:rsidDel="00950DEB">
          <w:delText>s</w:delText>
        </w:r>
        <w:r w:rsidR="00613B0C" w:rsidDel="00950DEB">
          <w:delText xml:space="preserve"> were found in both </w:delText>
        </w:r>
        <w:r w:rsidR="00180B02" w:rsidDel="00950DEB">
          <w:delText>sites despite their different chemistry profiles</w:delText>
        </w:r>
        <w:r w:rsidR="00613B0C" w:rsidDel="00950DEB">
          <w:delText>, but in different taxonomic groups. We demonstrate how MAGs and metagenomic time series can be used to track specific phylogenetic groups capable of key biogeochemical transformations. Finally, we introduce the MAG collection as a valuable community resource for other freshwater microbial ecologists to mine and incorporate into comparative studies across lakes around the world.</w:delText>
        </w:r>
      </w:del>
    </w:p>
    <w:p w:rsidR="008853A5" w:rsidRDefault="00046BFF" w:rsidP="00950DEB">
      <w:r>
        <w:t>Methods</w:t>
      </w:r>
    </w:p>
    <w:p w:rsidR="00C50BFC" w:rsidRPr="00C50BFC" w:rsidRDefault="00C50BFC" w:rsidP="00C50BFC">
      <w:pPr>
        <w:rPr>
          <w:b/>
        </w:rPr>
      </w:pPr>
      <w:r>
        <w:rPr>
          <w:b/>
        </w:rPr>
        <w:t>Sampling</w:t>
      </w:r>
    </w:p>
    <w:p w:rsidR="008853A5" w:rsidRDefault="00046BFF" w:rsidP="00DC3B2C">
      <w:r>
        <w:tab/>
        <w:t xml:space="preserve">Samples were collected from Lake Mendota and Trout Bog </w:t>
      </w:r>
      <w:ins w:id="89" w:author="Alexandra Linz" w:date="2018-10-01T16:31:00Z">
        <w:r w:rsidR="00692562">
          <w:t xml:space="preserve">Lake </w:t>
        </w:r>
      </w:ins>
      <w:r>
        <w:t xml:space="preserve">as previously described </w:t>
      </w:r>
      <w:r w:rsidR="008002E4">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8002E4">
        <w:fldChar w:fldCharType="separate"/>
      </w:r>
      <w:r w:rsidR="008002E4" w:rsidRPr="008002E4">
        <w:rPr>
          <w:noProof/>
        </w:rPr>
        <w:t>(Bendall et al., 2016)</w:t>
      </w:r>
      <w:r w:rsidR="008002E4">
        <w:fldChar w:fldCharType="end"/>
      </w:r>
      <w:r>
        <w:t xml:space="preserve">. Briefly, integrated samples of the water column were collected during the ice-free periods of 2007-2009 in Trout Bog and 2008-2012 in </w:t>
      </w:r>
      <w:del w:id="90" w:author="Alexandra Linz" w:date="2018-10-01T16:31:00Z">
        <w:r w:rsidDel="00692562">
          <w:delText xml:space="preserve">Lake </w:delText>
        </w:r>
      </w:del>
      <w:r>
        <w:t xml:space="preserve">Mendota. In </w:t>
      </w:r>
      <w:del w:id="91" w:author="Alexandra Linz" w:date="2018-10-01T16:31:00Z">
        <w:r w:rsidDel="00692562">
          <w:delText xml:space="preserve">Lake </w:delText>
        </w:r>
      </w:del>
      <w:r>
        <w:t>Mendota, the top 12 meters of the water column were sampled, approximating the epilimnion (upper, oxygenated, and warm thermal layer). The epilimnion and hypolimnion (bottom, anoxic, and cold thermal layer) of Trout Bog were sampled separately at depths determined by measuring temperature and dissolved oxygen concentrations</w:t>
      </w:r>
      <w:r w:rsidR="00702D24">
        <w:t>.</w:t>
      </w:r>
      <w:r>
        <w:t xml:space="preserve"> </w:t>
      </w:r>
      <w:r w:rsidR="00702D24">
        <w:t>T</w:t>
      </w:r>
      <w:r>
        <w:t>he sampling depths were most often 0-2 meters for the epilimnion and 2-7 meters for the hypolimnion. DNA was collected by filtering 150 mL of the integrated</w:t>
      </w:r>
      <w:r w:rsidR="00702D24">
        <w:t xml:space="preserve"> water</w:t>
      </w:r>
      <w:r>
        <w:t xml:space="preserve"> samples on 0.2-</w:t>
      </w:r>
      <w:r w:rsidR="00180B02">
        <w:t>µ</w:t>
      </w:r>
      <w:r>
        <w:t xml:space="preserve">m pore size </w:t>
      </w:r>
      <w:proofErr w:type="spellStart"/>
      <w:r>
        <w:t>polyethersulfone</w:t>
      </w:r>
      <w:proofErr w:type="spellEnd"/>
      <w:r>
        <w:t xml:space="preserve"> </w:t>
      </w:r>
      <w:proofErr w:type="spellStart"/>
      <w:r>
        <w:t>Supor</w:t>
      </w:r>
      <w:proofErr w:type="spellEnd"/>
      <w:r>
        <w:t xml:space="preserve"> filters (Pall Corp., Port Washington, NY, USA). Filters were stored at -80C until extraction using the </w:t>
      </w:r>
      <w:proofErr w:type="spellStart"/>
      <w:r>
        <w:t>FastDNA</w:t>
      </w:r>
      <w:proofErr w:type="spellEnd"/>
      <w:r>
        <w:t xml:space="preserve"> </w:t>
      </w:r>
      <w:r w:rsidR="00702D24">
        <w:t xml:space="preserve">Spin </w:t>
      </w:r>
      <w:r>
        <w:t>Kit (MP Biomedicals, Burlingame, CA, USA)</w:t>
      </w:r>
      <w:ins w:id="92" w:author="Alexandra Linz" w:date="2018-10-01T16:31:00Z">
        <w:r w:rsidR="00692562">
          <w:t xml:space="preserve"> with minor modifications</w:t>
        </w:r>
      </w:ins>
      <w:ins w:id="93" w:author="Alexandra Linz" w:date="2018-10-02T14:19:00Z">
        <w:r w:rsidR="00A50124">
          <w:t xml:space="preserve"> (Shade et al., 2007)</w:t>
        </w:r>
      </w:ins>
      <w:r>
        <w:t>.</w:t>
      </w:r>
    </w:p>
    <w:p w:rsidR="00C50BFC" w:rsidRPr="00C50BFC" w:rsidRDefault="00C50BFC" w:rsidP="00DC3B2C">
      <w:pPr>
        <w:rPr>
          <w:b/>
        </w:rPr>
      </w:pPr>
      <w:r>
        <w:rPr>
          <w:b/>
        </w:rPr>
        <w:lastRenderedPageBreak/>
        <w:t>Sequencing</w:t>
      </w:r>
    </w:p>
    <w:p w:rsidR="00512F1D" w:rsidRPr="00797487" w:rsidRDefault="00046BFF" w:rsidP="00512F1D">
      <w:pPr>
        <w:rPr>
          <w:ins w:id="94" w:author="Alexandra Linz" w:date="2018-09-20T13:38:00Z"/>
        </w:rPr>
      </w:pPr>
      <w:r>
        <w:tab/>
        <w:t xml:space="preserve">As previously described </w:t>
      </w:r>
      <w:r w:rsidR="008002E4">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id" : "ITEM-2", "itemData" : { "DOI" : "10.1038/s41467-017-01086-2", "ISBN" : "2041-1723 (Electronic) 2041-1723 (Linking)", "ISSN" : "20411723", "PMID" : "29021524", "abstract" : "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 "author" : [ { "dropping-particle" : "", "family" : "Roux", "given" : "Simon", "non-dropping-particle" : "", "parse-names" : false, "suffix" : "" }, { "dropping-particle" : "", "family" : "Chan", "given" : "Leong Keat", "non-dropping-particle" : "", "parse-names" : false, "suffix" : "" }, { "dropping-particle" : "", "family" : "Egan", "given" : "Rob", "non-dropping-particle" : "", "parse-names" : false, "suffix" : "" }, { "dropping-particle" : "", "family" : "Malmstrom", "given" : "Rex R.", "non-dropping-particle" : "", "parse-names" : false, "suffix" : "" }, { "dropping-particle" : "", "family" : "McMahon", "given" : "Katherine D.", "non-dropping-particle" : "", "parse-names" : false, "suffix" : "" }, { "dropping-particle" : "", "family" : "Sullivan", "given" : "Matthew B.", "non-dropping-particle" : "", "parse-names" : false, "suffix" : "" } ], "container-title" : "Nature Communications", "id" : "ITEM-2", "issue" : "1", "issued" : { "date-parts" : [ [ "2017" ] ] }, "publisher" : "Springer US", "title" : "Ecogenomics of virophages and their giant virus hosts assessed through time series metagenomics", "type" : "article-journal", "volume" : "8" }, "uris" : [ "http://www.mendeley.com/documents/?uuid=1b3d46a9-a746-4225-a78f-a71d07bb01ac" ] } ], "mendeley" : { "formattedCitation" : "(Bendall et al., 2016; Roux et al., 2017)", "plainTextFormattedCitation" : "(Bendall et al., 2016; Roux et al., 2017)", "previouslyFormattedCitation" : "(Bendall et al., 2016; Roux et al., 2017)" }, "properties" : {  }, "schema" : "https://github.com/citation-style-language/schema/raw/master/csl-citation.json" }</w:instrText>
      </w:r>
      <w:r w:rsidR="008002E4">
        <w:fldChar w:fldCharType="separate"/>
      </w:r>
      <w:r w:rsidR="00D81AA1" w:rsidRPr="00D81AA1">
        <w:rPr>
          <w:noProof/>
        </w:rPr>
        <w:t>(Bendall et al., 2016; Roux et al., 2017)</w:t>
      </w:r>
      <w:r w:rsidR="008002E4">
        <w:fldChar w:fldCharType="end"/>
      </w:r>
      <w:r w:rsidR="008002E4">
        <w:t xml:space="preserve">, </w:t>
      </w:r>
      <w:r>
        <w:t xml:space="preserve">metagenomic sequencing was performed by the Department of Energy Joint Genome Institute (DOE JGI) (Walnut Creek, CA, USA). </w:t>
      </w:r>
      <w:r w:rsidR="00180B02">
        <w:t xml:space="preserve">A total of 94 samples </w:t>
      </w:r>
      <w:ins w:id="95" w:author="Alexandra Linz" w:date="2018-09-20T16:50:00Z">
        <w:r w:rsidR="000A57D4">
          <w:t xml:space="preserve">collected over five years </w:t>
        </w:r>
      </w:ins>
      <w:r w:rsidR="00180B02">
        <w:t xml:space="preserve">were sequenced for </w:t>
      </w:r>
      <w:del w:id="96" w:author="Alexandra Linz [2]" w:date="2018-10-16T11:18:00Z">
        <w:r w:rsidR="00180B02" w:rsidDel="00B155B0">
          <w:delText xml:space="preserve">Lake </w:delText>
        </w:r>
      </w:del>
      <w:r w:rsidR="00180B02">
        <w:t xml:space="preserve">Mendota, while 47 metagenomes </w:t>
      </w:r>
      <w:ins w:id="97" w:author="Alexandra Linz" w:date="2018-09-20T16:50:00Z">
        <w:r w:rsidR="000A57D4">
          <w:t xml:space="preserve">collected over three years </w:t>
        </w:r>
      </w:ins>
      <w:r w:rsidR="00180B02">
        <w:t>were sequenced for each layer in Trout Bog</w:t>
      </w:r>
      <w:ins w:id="98" w:author="Alexandra Linz" w:date="2018-09-20T16:50:00Z">
        <w:r w:rsidR="000A57D4">
          <w:t xml:space="preserve"> (</w:t>
        </w:r>
      </w:ins>
      <w:ins w:id="99" w:author="Alexandra Linz" w:date="2018-09-20T16:51:00Z">
        <w:r w:rsidR="000A57D4">
          <w:t>Table S2</w:t>
        </w:r>
      </w:ins>
      <w:ins w:id="100" w:author="Alexandra Linz" w:date="2018-09-20T16:50:00Z">
        <w:r w:rsidR="000A57D4">
          <w:t>)</w:t>
        </w:r>
      </w:ins>
      <w:r w:rsidR="00180B02">
        <w:t xml:space="preserve">. </w:t>
      </w:r>
      <w:r>
        <w:t xml:space="preserve">Samples were sequenced on the Illumina </w:t>
      </w:r>
      <w:proofErr w:type="spellStart"/>
      <w:r>
        <w:t>HiSeq</w:t>
      </w:r>
      <w:proofErr w:type="spellEnd"/>
      <w:r>
        <w:t xml:space="preserve"> 2500 platform (Illumina, San Diego, CA, USA), except for </w:t>
      </w:r>
      <w:r w:rsidR="00A917DD">
        <w:t>four</w:t>
      </w:r>
      <w:r>
        <w:t xml:space="preserve"> libraries (two from each</w:t>
      </w:r>
      <w:r w:rsidR="00A917DD">
        <w:t xml:space="preserve"> layer of Trout Bog</w:t>
      </w:r>
      <w:r>
        <w:t xml:space="preserve">) </w:t>
      </w:r>
      <w:r w:rsidR="00972BFC">
        <w:t xml:space="preserve">that were </w:t>
      </w:r>
      <w:r>
        <w:t xml:space="preserve">sequenced using the Illumina </w:t>
      </w:r>
      <w:proofErr w:type="spellStart"/>
      <w:r>
        <w:t>TruSeq</w:t>
      </w:r>
      <w:proofErr w:type="spellEnd"/>
      <w:r>
        <w:t xml:space="preserve"> protocol on the Illumina </w:t>
      </w:r>
      <w:proofErr w:type="spellStart"/>
      <w:r>
        <w:t>GAIIx</w:t>
      </w:r>
      <w:proofErr w:type="spellEnd"/>
      <w:r>
        <w:t xml:space="preserve"> platform </w:t>
      </w:r>
      <w:r w:rsidR="00A917DD">
        <w:t xml:space="preserve">(Data S1). </w:t>
      </w:r>
      <w:r w:rsidR="00613B0C">
        <w:t>Paired-end sequencing reads were merged with FLASH v1.0.3 with a mismatch value of less than 0.25 and a minimum of 10 overlapping bases, resulting in merge</w:t>
      </w:r>
      <w:r w:rsidR="00DB387B">
        <w:t>d</w:t>
      </w:r>
      <w:r w:rsidR="00613B0C">
        <w:t xml:space="preserve"> read lengths of 150-290 </w:t>
      </w:r>
      <w:proofErr w:type="spellStart"/>
      <w:r w:rsidR="00613B0C">
        <w:t>bp</w:t>
      </w:r>
      <w:proofErr w:type="spellEnd"/>
      <w:r w:rsidR="001D2345">
        <w:t xml:space="preserve"> </w:t>
      </w:r>
      <w:r w:rsidR="001D2345">
        <w:fldChar w:fldCharType="begin" w:fldLock="1"/>
      </w:r>
      <w:r w:rsidR="001D2345">
        <w:instrText>ADDIN CSL_CITATION { "citationItems" : [ { "id" : "ITEM-1", "itemData" : { "DOI" : "10.1093/bioinformatics/btr507", "ISBN" : "1367-4811 (Electronic) 1367-4803 (Linking)", "ISSN" : "13674803", "PMID" : "21903629", "abstract" : "MOTIVATION: Next-generation sequencing technologies generate very large numbers of short reads. Even with very deep genome coverage, short read lengths cause problems in de novo assemblies. The use of paired-end libraries with a fragment size shorter than twice the read length provides an opportunity to generate much longer reads by overlapping and merging read pairs before assembling a genome.\\n\\nRESULTS: We present FLASH, a fast computational tool to extend the length of short reads by overlapping paired-end reads from fragment libraries that are sufficiently short. We tested the correctness of the tool on one million simulated read pairs, and we then applied it as a pre-processor for genome assemblies of Illumina reads from the bacterium Staphylococcus aureus and human chromosome 14. FLASH correctly extended and merged reads &gt;99% of the time on simulated reads with an error rate of &lt;1%. With adequately set parameters, FLASH correctly merged reads over 90% of the time even when the reads contained up to 5% errors. When FLASH was used to extend reads prior to assembly, the resulting assemblies had substantially greater N50 lengths for both contigs and scaffolds.\\n\\nAVAILABILITY AND IMPLEMENTATION: The FLASH system is implemented in C and is freely available as open-source code at http://www.cbcb.umd.edu/software/flash.\\n\\nCONTACT: t.magoc@gmail.com.", "author" : [ { "dropping-particle" : "", "family" : "Magooc", "given" : "Tanja", "non-dropping-particle" : "", "parse-names" : false, "suffix" : "" }, { "dropping-particle" : "", "family" : "Salzberg", "given" : "Steven L.", "non-dropping-particle" : "", "parse-names" : false, "suffix" : "" } ], "container-title" : "Bioinformatics", "id" : "ITEM-1", "issue" : "21", "issued" : { "date-parts" : [ [ "2011" ] ] }, "page" : "2957-2963", "title" : "FLASH: Fast length adjustment of short reads to improve genome assemblies", "type" : "article-journal", "volume" : "27" }, "uris" : [ "http://www.mendeley.com/documents/?uuid=0c06fd6a-eb5d-4702-a7f5-b0a3bea23589" ] } ], "mendeley" : { "formattedCitation" : "(Magooc &amp; Salzberg, 2011)", "plainTextFormattedCitation" : "(Magooc &amp; Salzberg, 2011)", "previouslyFormattedCitation" : "(Magooc &amp; Salzberg, 2011)" }, "properties" : {  }, "schema" : "https://github.com/citation-style-language/schema/raw/master/csl-citation.json" }</w:instrText>
      </w:r>
      <w:r w:rsidR="001D2345">
        <w:fldChar w:fldCharType="separate"/>
      </w:r>
      <w:r w:rsidR="001D2345" w:rsidRPr="001D2345">
        <w:rPr>
          <w:noProof/>
        </w:rPr>
        <w:t>(Magooc &amp; Salzberg, 2011)</w:t>
      </w:r>
      <w:r w:rsidR="001D2345">
        <w:fldChar w:fldCharType="end"/>
      </w:r>
      <w:r w:rsidR="00613B0C">
        <w:t xml:space="preserve">. </w:t>
      </w:r>
      <w:r>
        <w:t xml:space="preserve">16S rRNA </w:t>
      </w:r>
      <w:r w:rsidR="00CC48A4">
        <w:t xml:space="preserve">gene </w:t>
      </w:r>
      <w:r>
        <w:t xml:space="preserve">amplicon sequencing was also performed on </w:t>
      </w:r>
      <w:r w:rsidR="00CC48A4">
        <w:t>samples collected with the same method over the same time periods</w:t>
      </w:r>
      <w:r w:rsidR="00A87224" w:rsidRPr="00A87224">
        <w:t>.</w:t>
      </w:r>
      <w:r w:rsidR="00CC48A4">
        <w:t xml:space="preserve"> Th</w:t>
      </w:r>
      <w:ins w:id="101" w:author="Alexandra Linz" w:date="2018-10-01T16:32:00Z">
        <w:r w:rsidR="00692562">
          <w:t>ese</w:t>
        </w:r>
      </w:ins>
      <w:del w:id="102" w:author="Alexandra Linz" w:date="2018-10-01T16:32:00Z">
        <w:r w:rsidR="00CC48A4" w:rsidDel="00692562">
          <w:delText>is</w:delText>
        </w:r>
      </w:del>
      <w:r w:rsidR="00CC48A4">
        <w:t xml:space="preserve"> data</w:t>
      </w:r>
      <w:ins w:id="103" w:author="Alexandra Linz" w:date="2018-10-01T16:32:00Z">
        <w:r w:rsidR="00692562">
          <w:t>sets</w:t>
        </w:r>
      </w:ins>
      <w:r w:rsidR="00CC48A4">
        <w:t xml:space="preserve"> </w:t>
      </w:r>
      <w:ins w:id="104" w:author="Alexandra Linz" w:date="2018-10-01T16:32:00Z">
        <w:r w:rsidR="00692562">
          <w:t>are</w:t>
        </w:r>
      </w:ins>
      <w:del w:id="105" w:author="Alexandra Linz" w:date="2018-10-01T16:32:00Z">
        <w:r w:rsidR="00CC48A4" w:rsidDel="00692562">
          <w:delText>is</w:delText>
        </w:r>
      </w:del>
      <w:r w:rsidR="00CC48A4">
        <w:t xml:space="preserve"> available under </w:t>
      </w:r>
      <w:r w:rsidR="002E05D5">
        <w:t xml:space="preserve">DOE JGI </w:t>
      </w:r>
      <w:r w:rsidR="00CC48A4">
        <w:t xml:space="preserve">project IDs 1078703 and 1018581 for Trout Bog and </w:t>
      </w:r>
      <w:del w:id="106" w:author="Alexandra Linz [2]" w:date="2018-10-16T11:18:00Z">
        <w:r w:rsidR="00CC48A4" w:rsidDel="00B155B0">
          <w:delText xml:space="preserve">Lake </w:delText>
        </w:r>
      </w:del>
      <w:r w:rsidR="00CC48A4">
        <w:t>Mendota, respectively.</w:t>
      </w:r>
      <w:r w:rsidR="00A87224" w:rsidRPr="00A87224">
        <w:t xml:space="preserve"> Samples from Trout Bog were sequenced </w:t>
      </w:r>
      <w:r w:rsidR="00A87224">
        <w:t xml:space="preserve">on </w:t>
      </w:r>
      <w:r w:rsidR="00CC48A4">
        <w:t>the</w:t>
      </w:r>
      <w:r w:rsidR="00A87224">
        <w:t xml:space="preserve"> 454 GS FLX-Titanium</w:t>
      </w:r>
      <w:r w:rsidR="00CC48A4">
        <w:t xml:space="preserve"> platform (Roche 454, Branford, CT, USA)</w:t>
      </w:r>
      <w:r w:rsidR="004B181C">
        <w:t xml:space="preserve"> targeting</w:t>
      </w:r>
      <w:r w:rsidR="00A87224">
        <w:t xml:space="preserve"> the</w:t>
      </w:r>
      <w:r w:rsidR="00CC48A4">
        <w:t xml:space="preserve"> </w:t>
      </w:r>
      <w:r w:rsidR="00A87224">
        <w:t xml:space="preserve">V8 </w:t>
      </w:r>
      <w:r w:rsidR="00CC48A4">
        <w:t xml:space="preserve">hypervariable </w:t>
      </w:r>
      <w:r w:rsidR="00A87224">
        <w:t xml:space="preserve">region </w:t>
      </w:r>
      <w:r w:rsidR="00CC48A4">
        <w:t>(</w:t>
      </w:r>
      <w:r w:rsidR="00A87224">
        <w:t>primer</w:t>
      </w:r>
      <w:r w:rsidR="00CC48A4">
        <w:t xml:space="preserve"> </w:t>
      </w:r>
      <w:r w:rsidR="00A87224">
        <w:t>1392R</w:t>
      </w:r>
      <w:r w:rsidR="00CC48A4">
        <w:t xml:space="preserve">: </w:t>
      </w:r>
      <w:r w:rsidR="00CC48A4">
        <w:rPr>
          <w:caps/>
        </w:rPr>
        <w:t>acgggcggtgtgtRc</w:t>
      </w:r>
      <w:r w:rsidR="00CC48A4">
        <w:t>)</w:t>
      </w:r>
      <w:r w:rsidR="00CB4C7D">
        <w:t xml:space="preserve"> </w:t>
      </w:r>
      <w:r w:rsidR="00CB4C7D">
        <w:fldChar w:fldCharType="begin" w:fldLock="1"/>
      </w:r>
      <w:r w:rsidR="00021D94">
        <w:instrText>ADDIN CSL_CITATION { "citationItems" : [ { "id" : "ITEM-1", "itemData" : { "author" : [ { "dropping-particle" : "", "family" : "Engelbrektson", "given" : "Anna L", "non-dropping-particle" : "", "parse-names" : false, "suffix" : "" }, { "dropping-particle" : "", "family" : "Kunin", "given" : "V", "non-dropping-particle" : "", "parse-names" : false, "suffix" : "" }, { "dropping-particle" : "", "family" : "Wrighton", "given" : "Kelly C", "non-dropping-particle" : "", "parse-names" : false, "suffix" : "" }, { "dropping-particle" : "", "family" : "Zvenigorodsky", "given" : "Natasha", "non-dropping-particle" : "", "parse-names" : false, "suffix" : "" }, { "dropping-particle" : "", "family" : "Chen", "given" : "Feng", "non-dropping-particle" : "", "parse-names" : false, "suffix" : "" }, { "dropping-particle" : "", "family" : "Ochman", "given" : "Howard", "non-dropping-particle" : "", "parse-names" : false, "suffix" : "" }, { "dropping-particle" : "", "family" : "Hugenholtz", "given" : "Philip", "non-dropping-particle" : "", "parse-names" : false, "suffix" : "" } ], "container-title" : "The ISME Journal", "id" : "ITEM-1", "issue" : "5", "issued" : { "date-parts" : [ [ "2010" ] ] }, "page" : "642", "title" : "Experimental factors affecting PCR-based estimates of microbial species richness and evenness", "type" : "article-journal", "volume" : "4" }, "uris" : [ "http://www.mendeley.com/documents/?uuid=a15e0fef-c226-430d-a74b-0d8afae37f26" ] } ], "mendeley" : { "formattedCitation" : "(Engelbrektson et al., 2010)", "plainTextFormattedCitation" : "(Engelbrektson et al., 2010)", "previouslyFormattedCitation" : "(Engelbrektson et al., 2010)" }, "properties" : {  }, "schema" : "https://github.com/citation-style-language/schema/raw/master/csl-citation.json" }</w:instrText>
      </w:r>
      <w:r w:rsidR="00CB4C7D">
        <w:fldChar w:fldCharType="separate"/>
      </w:r>
      <w:r w:rsidR="00CB4C7D" w:rsidRPr="00CB4C7D">
        <w:rPr>
          <w:noProof/>
        </w:rPr>
        <w:t>(Engelbrektson et al., 2010)</w:t>
      </w:r>
      <w:r w:rsidR="00CB4C7D">
        <w:fldChar w:fldCharType="end"/>
      </w:r>
      <w:r w:rsidR="004B181C">
        <w:t>,</w:t>
      </w:r>
      <w:r w:rsidR="00CC48A4">
        <w:t xml:space="preserve"> and sequences were trimmed to 324 base pairs using VSEARCH (v2.3.4) </w:t>
      </w:r>
      <w:r w:rsidR="00D66DE0">
        <w:fldChar w:fldCharType="begin" w:fldLock="1"/>
      </w:r>
      <w:r w:rsidR="00D66DE0">
        <w:instrText>ADDIN CSL_CITATION { "citationItems" : [ { "id" : "ITEM-1", "itemData" : { "DOI" : "10.7717/peerj.2584", "ISBN" : "2167-8359", "ISSN" : "2167-8359", "PMID" : "27781170", "abstract" : "Background. VSEARCH is an open source and free of charge multithreaded 64-bit tool for processing meta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r\\n\\r\\n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r\\n\\r\\n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r\\n\\r\\nDiscussion. VSEARCH has been shown to be a fast, accurate and full-fledged alternative to USEARCH. A free and open-source versatile tool for sequence analysis is now avai\u2026", "author" : [ { "dropping-particle" : "", "family" : "Rognes", "given" : "Torbj\u00f8rn", "non-dropping-particle" : "", "parse-names" : false, "suffix" : "" }, { "dropping-particle" : "", "family" : "Flouri", "given" : "Tom\u00e1\u0161", "non-dropping-particle" : "", "parse-names" : false, "suffix" : "" }, { "dropping-particle" : "", "family" : "Nichols", "given" : "Ben", "non-dropping-particle" : "", "parse-names" : false, "suffix" : "" }, { "dropping-particle" : "", "family" : "Quince", "given" : "Christopher", "non-dropping-particle" : "", "parse-names" : false, "suffix" : "" }, { "dropping-particle" : "", "family" : "Mah\u00e9", "given" : "Fr\u00e9d\u00e9ric", "non-dropping-particle" : "", "parse-names" : false, "suffix" : "" } ], "container-title" : "PeerJ", "id" : "ITEM-1", "issued" : { "date-parts" : [ [ "2016" ] ] }, "page" : "1-18", "title" : "VSEARCH: a versatile open source tool for metagenomics", "type" : "article-journal", "volume" : "4" }, "uris" : [ "http://www.mendeley.com/documents/?uuid=cd9b2850-fd82-47a3-ba25-308fbf266b98" ] } ], "mendeley" : { "formattedCitation" : "(Rognes et al., 2016)", "plainTextFormattedCitation" : "(Rognes et al., 2016)", "previouslyFormattedCitation" : "(Rognes et al., 2016)" }, "properties" : {  }, "schema" : "https://github.com/citation-style-language/schema/raw/master/csl-citation.json" }</w:instrText>
      </w:r>
      <w:r w:rsidR="00D66DE0">
        <w:fldChar w:fldCharType="separate"/>
      </w:r>
      <w:r w:rsidR="00D66DE0" w:rsidRPr="00D66DE0">
        <w:rPr>
          <w:noProof/>
        </w:rPr>
        <w:t>(Rognes et al., 2016)</w:t>
      </w:r>
      <w:r w:rsidR="00D66DE0">
        <w:fldChar w:fldCharType="end"/>
      </w:r>
      <w:r w:rsidR="00A87224">
        <w:t xml:space="preserve">. Samples from </w:t>
      </w:r>
      <w:del w:id="107" w:author="Alexandra Linz [2]" w:date="2018-10-16T11:18:00Z">
        <w:r w:rsidR="00A87224" w:rsidDel="00B155B0">
          <w:delText xml:space="preserve">Lake </w:delText>
        </w:r>
      </w:del>
      <w:r w:rsidR="00A87224">
        <w:t xml:space="preserve">Mendota were sequenced on an Illumina </w:t>
      </w:r>
      <w:proofErr w:type="spellStart"/>
      <w:r w:rsidR="00A87224">
        <w:t>MiSeq</w:t>
      </w:r>
      <w:proofErr w:type="spellEnd"/>
      <w:r w:rsidR="00A87224">
        <w:t>, and the V4 region was targeted using</w:t>
      </w:r>
      <w:r w:rsidR="00D66DE0">
        <w:t xml:space="preserve"> paired-end sequencing (</w:t>
      </w:r>
      <w:r w:rsidR="00A87224">
        <w:t>primers 525F</w:t>
      </w:r>
      <w:r w:rsidR="00D66DE0">
        <w:t>: GTGCCAGCMGCCGCGGTAA</w:t>
      </w:r>
      <w:r w:rsidR="00A87224">
        <w:t xml:space="preserve"> and 806</w:t>
      </w:r>
      <w:r w:rsidR="00D66DE0">
        <w:t>R: GGACTACHVGGGTWTCTAAT)</w:t>
      </w:r>
      <w:r w:rsidR="00A87224">
        <w:t xml:space="preserve"> </w:t>
      </w:r>
      <w:r w:rsidR="00A87224">
        <w:fldChar w:fldCharType="begin" w:fldLock="1"/>
      </w:r>
      <w:r w:rsidR="00021D94">
        <w:instrText>ADDIN CSL_CITATION { "citationItems" : [ { "id" : "ITEM-1", "itemData" : { "DOI" : "10.1038/ismej.2012.8", "ISBN" : "1751-7370 (Electronic)\\n1751-7362 (Linking)", "ISSN" : "1751-7362", "PMID" : "22402401", "abstract" : "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 ] }, "page" : "1621-1624", "publisher" : "Nature Publishing Group", "title" : "Ultra-high-throughput microbial community analysis on the Illumina HiSeq and MiSeq platforms", "type" : "article-journal", "volume" : "6" }, "uris" : [ "http://www.mendeley.com/documents/?uuid=87f374ea-e177-4036-9ccb-691b505c2f30" ] } ], "mendeley" : { "formattedCitation" : "(Caporaso et al., 2012)", "plainTextFormattedCitation" : "(Caporaso et al., 2012)", "previouslyFormattedCitation" : "(Caporaso et al., 2012)" }, "properties" : {  }, "schema" : "https://github.com/citation-style-language/schema/raw/master/csl-citation.json" }</w:instrText>
      </w:r>
      <w:r w:rsidR="00A87224">
        <w:fldChar w:fldCharType="separate"/>
      </w:r>
      <w:r w:rsidR="00A87224" w:rsidRPr="00A87224">
        <w:rPr>
          <w:noProof/>
        </w:rPr>
        <w:t>(Caporaso et al., 2012)</w:t>
      </w:r>
      <w:r w:rsidR="00A87224">
        <w:fldChar w:fldCharType="end"/>
      </w:r>
      <w:r w:rsidR="00A87224">
        <w:t>.</w:t>
      </w:r>
      <w:r w:rsidR="00D81AA1">
        <w:t xml:space="preserve"> </w:t>
      </w:r>
      <w:r w:rsidR="00D66DE0">
        <w:t xml:space="preserve">Both datasets were trimmed based on alignment quality and chimera checking using </w:t>
      </w:r>
      <w:proofErr w:type="spellStart"/>
      <w:r w:rsidR="00D66DE0">
        <w:t>mothur</w:t>
      </w:r>
      <w:proofErr w:type="spellEnd"/>
      <w:r w:rsidR="00D66DE0">
        <w:t xml:space="preserve"> v.1.39.5 </w:t>
      </w:r>
      <w:r w:rsidR="00D66DE0">
        <w:fldChar w:fldCharType="begin" w:fldLock="1"/>
      </w:r>
      <w:r w:rsidR="00D66DE0">
        <w:instrText>ADDIN CSL_CITATION { "citationItems" : [ { "id" : "ITEM-1", "itemData" : { "DOI" : "10.1128/AEM.01541-09", "ISBN" : "1098-5336 (Electronic)\\n0099-2240 (Linking)", "ISSN" : "00992240", "PMID" : "19801464", "abstract" :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 "author" : [ { "dropping-particle" : "", "family" : "Schloss", "given" : "Patrick D.", "non-dropping-particle" : "", "parse-names" : false, "suffix" : "" }, { "dropping-particle" : "", "family" : "Westcott", "given" : "Sarah L.", "non-dropping-particle" : "", "parse-names" : false, "suffix" : "" }, { "dropping-particle" : "", "family" : "Ryabin", "given" : "Thomas", "non-dropping-particle" : "", "parse-names" : false, "suffix" : "" }, { "dropping-particle" : "", "family" : "Hall", "given" : "Justine R.", "non-dropping-particle" : "", "parse-names" : false, "suffix" : "" }, { "dropping-particle" : "", "family" : "Hartmann", "given" : "Martin", "non-dropping-particle" : "", "parse-names" : false, "suffix" : "" }, { "dropping-particle" : "", "family" : "Hollister", "given" : "Emily B.", "non-dropping-particle" : "", "parse-names" : false, "suffix" : "" }, { "dropping-particle" : "", "family" : "Lesniewski", "given" : "Ryan A.", "non-dropping-particle" : "", "parse-names" : false, "suffix" : "" }, { "dropping-particle" : "", "family" : "Oakley", "given" : "Brian B.", "non-dropping-particle" : "", "parse-names" : false, "suffix" : "" }, { "dropping-particle" : "", "family" : "Parks", "given" : "Donovan H.", "non-dropping-particle" : "", "parse-names" : false, "suffix" : "" }, { "dropping-particle" : "", "family" : "Robinson", "given" : "Courtney J.", "non-dropping-particle" : "", "parse-names" : false, "suffix" : "" }, { "dropping-particle" : "", "family" : "Sahl", "given" : "Jason W.", "non-dropping-particle" : "", "parse-names" : false, "suffix" : "" }, { "dropping-particle" : "", "family" : "Stres", "given" : "Blaz", "non-dropping-particle" : "", "parse-names" : false, "suffix" : "" }, { "dropping-particle" : "", "family" : "Thallinger", "given" : "Gerhard G.", "non-dropping-particle" : "", "parse-names" : false, "suffix" : "" }, { "dropping-particle" : "", "family" : "Horn", "given" : "David J.", "non-dropping-particle" : "Van", "parse-names" : false, "suffix" : "" }, { "dropping-particle" : "", "family" : "Weber", "given" : "Carolyn F.", "non-dropping-particle" : "", "parse-names" : false, "suffix" : "" } ], "container-title" : "Applied and Environmental Microbiology", "id" : "ITEM-1", "issue" : "23", "issued" : { "date-parts" : [ [ "2009" ] ] }, "page" : "7537-7541", "title" : "Introducing mothur: Open-source, platform-independent, community-supported software for describing and comparing microbial communities", "type" : "article-journal", "volume" : "75" }, "uris" : [ "http://www.mendeley.com/documents/?uuid=a02e4b84-286f-49fa-a4c1-6d4b6bcbf53b" ] } ], "mendeley" : { "formattedCitation" : "(Schloss et al., 2009)", "plainTextFormattedCitation" : "(Schloss et al., 2009)", "previouslyFormattedCitation" : "(Schloss et al., 2009)" }, "properties" : {  }, "schema" : "https://github.com/citation-style-language/schema/raw/master/csl-citation.json" }</w:instrText>
      </w:r>
      <w:r w:rsidR="00D66DE0">
        <w:fldChar w:fldCharType="separate"/>
      </w:r>
      <w:r w:rsidR="00D66DE0" w:rsidRPr="00D66DE0">
        <w:rPr>
          <w:noProof/>
        </w:rPr>
        <w:t>(Schloss et al., 2009)</w:t>
      </w:r>
      <w:r w:rsidR="00D66DE0">
        <w:fldChar w:fldCharType="end"/>
      </w:r>
      <w:r w:rsidR="00D66DE0">
        <w:t xml:space="preserve">. </w:t>
      </w:r>
      <w:proofErr w:type="spellStart"/>
      <w:ins w:id="108" w:author="Alexandra Linz" w:date="2018-09-20T13:38:00Z">
        <w:r w:rsidR="00512F1D" w:rsidRPr="00797487">
          <w:t>Unclustered</w:t>
        </w:r>
      </w:ins>
      <w:proofErr w:type="spellEnd"/>
      <w:ins w:id="109" w:author="Alexandra Linz" w:date="2018-09-20T13:39:00Z">
        <w:r w:rsidR="00BB48D4">
          <w:t>,</w:t>
        </w:r>
      </w:ins>
      <w:ins w:id="110" w:author="Alexandra Linz" w:date="2018-09-20T13:38:00Z">
        <w:r w:rsidR="00512F1D" w:rsidRPr="00797487">
          <w:t xml:space="preserve"> unique sequences were classified using a custom database of freshwater 16S</w:t>
        </w:r>
        <w:r w:rsidR="00BB48D4">
          <w:t xml:space="preserve"> rRNA gene </w:t>
        </w:r>
        <w:r w:rsidR="00512F1D" w:rsidRPr="00797487">
          <w:t xml:space="preserve">sequences </w:t>
        </w:r>
        <w:r w:rsidR="00512F1D" w:rsidRPr="00797487">
          <w:fldChar w:fldCharType="begin" w:fldLock="1"/>
        </w:r>
        <w:r w:rsidR="00512F1D" w:rsidRPr="00797487">
          <w:instrText>ADDIN CSL_CITATION {"citationItems":[{"id":"ITEM-1","itemData":{"DOI":"10.1128/MMBR.00028-10","ISBN":"4618471271","ISSN":"1098-5557","PMID":"21372319","abstract":"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author":[{"dropping-particle":"","family":"Newton","given":"Ryan J","non-dropping-particle":"","parse-names":false,"suffix":""},{"dropping-particle":"","family":"Jones","given":"Stuart E","non-dropping-particle":"","parse-names":false,"suffix":""},{"dropping-particle":"","family":"Eiler","given":"Alexander","non-dropping-particle":"","parse-names":false,"suffix":""},{"dropping-particle":"","family":"McMahon","given":"Katherine D","non-dropping-particle":"","parse-names":false,"suffix":""},{"dropping-particle":"","family":"Bertilsson","given":"Stefan","non-dropping-particle":"","parse-names":false,"suffix":""}],"container-title":"Microbiology and Molecular Biology Reviews","id":"ITEM-1","issue":"1","issued":{"date-parts":[["2011","3"]]},"page":"14-49","title":"A guide to the natural history of freshwater lake bacteria.","type":"article-journal","volume":"75"},"uris":["http://www.mendeley.com/documents/?uuid=fd97397b-4c94-4d2e-b0fc-6f93aa2f2196","http://www.mendeley.com/documents/?uuid=cf5e0689-4063-420f-a244-1e8ed15cc6d0"]}],"mendeley":{"formattedCitation":"(Newton et al., 2011)","plainTextFormattedCitation":"(Newton et al., 2011)","previouslyFormattedCitation":"(Newton et al., 2011)"},"properties":{"noteIndex":0},"schema":"https://github.com/citation-style-language/schema/raw/master/csl-citation.json"}</w:instrText>
        </w:r>
        <w:r w:rsidR="00512F1D" w:rsidRPr="00797487">
          <w:fldChar w:fldCharType="separate"/>
        </w:r>
        <w:r w:rsidR="00512F1D" w:rsidRPr="00797487">
          <w:rPr>
            <w:noProof/>
          </w:rPr>
          <w:t>(Newton et al., 2011)</w:t>
        </w:r>
        <w:r w:rsidR="00512F1D" w:rsidRPr="00797487">
          <w:fldChar w:fldCharType="end"/>
        </w:r>
        <w:r w:rsidR="00512F1D" w:rsidRPr="00797487">
          <w:t xml:space="preserve"> and the </w:t>
        </w:r>
        <w:proofErr w:type="spellStart"/>
        <w:r w:rsidR="00512F1D" w:rsidRPr="00797487">
          <w:t>Greengenes</w:t>
        </w:r>
        <w:proofErr w:type="spellEnd"/>
        <w:r w:rsidR="00512F1D" w:rsidRPr="00797487">
          <w:t xml:space="preserve"> database </w:t>
        </w:r>
        <w:r w:rsidR="00512F1D" w:rsidRPr="00797487">
          <w:fldChar w:fldCharType="begin" w:fldLock="1"/>
        </w:r>
        <w:r w:rsidR="00512F1D" w:rsidRPr="00797487">
          <w:instrText>ADDIN CSL_CITATION {"citationItems":[{"id":"ITEM-1","itemData":{"DOI":"10.1128/AEM.03006-05","ISBN":"0099-2240","ISSN":"00992240","PMID":"16820507","abstract":"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author":[{"dropping-particle":"","family":"DeSantis","given":"T. Z.","non-dropping-particle":"","parse-names":false,"suffix":""},{"dropping-particle":"","family":"Hugenholtz","given":"P.","non-dropping-particle":"","parse-names":false,"suffix":""},{"dropping-particle":"","family":"Larsen","given":"N.","non-dropping-particle":"","parse-names":false,"suffix":""},{"dropping-particle":"","family":"Rojas","given":"M.","non-dropping-particle":"","parse-names":false,"suffix":""},{"dropping-particle":"","family":"Brodie","given":"E. L.","non-dropping-particle":"","parse-names":false,"suffix":""},{"dropping-particle":"","family":"Keller","given":"K.","non-dropping-particle":"","parse-names":false,"suffix":""},{"dropping-particle":"","family":"Huber","given":"T.","non-dropping-particle":"","parse-names":false,"suffix":""},{"dropping-particle":"","family":"Dalevi","given":"D.","non-dropping-particle":"","parse-names":false,"suffix":""},{"dropping-particle":"","family":"Hu","given":"P.","non-dropping-particle":"","parse-names":false,"suffix":""},{"dropping-particle":"","family":"Andersen","given":"G. L.","non-dropping-particle":"","parse-names":false,"suffix":""}],"container-title":"Applied and Environmental Microbiology","id":"ITEM-1","issue":"7","issued":{"date-parts":[["2006"]]},"page":"5069-5072","title":"Greengenes, a chimera-checked 16S rRNA gene database and workbench compatible with ARB","type":"article-journal","volume":"72"},"uris":["http://www.mendeley.com/documents/?uuid=c0f3826e-9ad0-4a6e-9a2e-6f1b7d66e881","http://www.mendeley.com/documents/?uuid=9f0a3a0b-90bf-41e0-941b-7254bc1aced8"]}],"mendeley":{"formattedCitation":"(DeSantis et al., 2006)","plainTextFormattedCitation":"(DeSantis et al., 2006)","previouslyFormattedCitation":"(DeSantis et al., 2006)"},"properties":{"noteIndex":0},"schema":"https://github.com/citation-style-language/schema/raw/master/csl-citation.json"}</w:instrText>
        </w:r>
        <w:r w:rsidR="00512F1D" w:rsidRPr="00797487">
          <w:fldChar w:fldCharType="separate"/>
        </w:r>
        <w:r w:rsidR="00512F1D" w:rsidRPr="00797487">
          <w:rPr>
            <w:noProof/>
          </w:rPr>
          <w:t>(DeSantis et al., 2006)</w:t>
        </w:r>
        <w:r w:rsidR="00512F1D" w:rsidRPr="00797487">
          <w:fldChar w:fldCharType="end"/>
        </w:r>
        <w:r w:rsidR="00512F1D" w:rsidRPr="00797487">
          <w:t xml:space="preserve"> with the classification pipeline </w:t>
        </w:r>
        <w:proofErr w:type="spellStart"/>
        <w:r w:rsidR="00512F1D" w:rsidRPr="00797487">
          <w:t>TaxAss</w:t>
        </w:r>
        <w:proofErr w:type="spellEnd"/>
        <w:r w:rsidR="00512F1D" w:rsidRPr="00797487">
          <w:t xml:space="preserve"> </w:t>
        </w:r>
        <w:r w:rsidR="00512F1D" w:rsidRPr="00797487">
          <w:fldChar w:fldCharType="begin" w:fldLock="1"/>
        </w:r>
        <w:r w:rsidR="00512F1D" w:rsidRPr="00797487">
          <w:instrText>ADDIN CSL_CITATION {"citationItems":[{"id":"ITEM-1","itemData":{"author":[{"dropping-particle":"","family":"Rohwer","given":"Robin R","non-dropping-particle":"","parse-names":false,"suffix":""},{"dropping-particle":"","family":"Hamilton","given":"Joshua J","non-dropping-particle":"","parse-names":false,"suffix":""},{"dropping-particle":"","family":"Newton","given":"Ryan J","non-dropping-particle":"","parse-names":false,"suffix":""},{"dropping-particle":"","family":"Mcmahon","given":"Katherine D","non-dropping-particle":"","parse-names":false,"suffix":""}],"container-title":"bioRxiv","id":"ITEM-1","issued":{"date-parts":[["2017"]]},"title":"TaxAss : Leveraging a Custom Freshwater Achieves Fine-Scale Taxonomic Resolution","type":"article-journal"},"uris":["http://www.mendeley.com/documents/?uuid=2a7128de-811a-4ea6-9a58-13c005a0c131","http://www.mendeley.com/documents/?uuid=e01b0fe5-c35b-40f7-a2db-9b837ae0adfe"]}],"mendeley":{"formattedCitation":"(Rohwer et al., 2017)","plainTextFormattedCitation":"(Rohwer et al., 2017)","previouslyFormattedCitation":"(Rohwer et al., 2017)"},"properties":{"noteIndex":0},"schema":"https://github.com/citation-style-language/schema/raw/master/csl-citation.json"}</w:instrText>
        </w:r>
        <w:r w:rsidR="00512F1D" w:rsidRPr="00797487">
          <w:fldChar w:fldCharType="separate"/>
        </w:r>
        <w:r w:rsidR="00BB48D4">
          <w:rPr>
            <w:noProof/>
          </w:rPr>
          <w:t>(Rohwer et al., 201</w:t>
        </w:r>
      </w:ins>
      <w:ins w:id="111" w:author="Alexandra Linz" w:date="2018-09-20T13:41:00Z">
        <w:r w:rsidR="00BB48D4">
          <w:rPr>
            <w:noProof/>
          </w:rPr>
          <w:t>8</w:t>
        </w:r>
      </w:ins>
      <w:ins w:id="112" w:author="Alexandra Linz" w:date="2018-09-20T13:38:00Z">
        <w:r w:rsidR="00512F1D" w:rsidRPr="00797487">
          <w:rPr>
            <w:noProof/>
          </w:rPr>
          <w:t>)</w:t>
        </w:r>
        <w:r w:rsidR="00512F1D" w:rsidRPr="00797487">
          <w:fldChar w:fldCharType="end"/>
        </w:r>
        <w:r w:rsidR="00512F1D" w:rsidRPr="00797487">
          <w:t xml:space="preserve">.  </w:t>
        </w:r>
      </w:ins>
    </w:p>
    <w:p w:rsidR="008853A5" w:rsidDel="00512F1D" w:rsidRDefault="00D66DE0" w:rsidP="00DC3B2C">
      <w:pPr>
        <w:rPr>
          <w:del w:id="113" w:author="Alexandra Linz" w:date="2018-09-20T13:38:00Z"/>
        </w:rPr>
      </w:pPr>
      <w:del w:id="114" w:author="Alexandra Linz" w:date="2018-09-20T13:38:00Z">
        <w:r w:rsidDel="00512F1D">
          <w:lastRenderedPageBreak/>
          <w:delText xml:space="preserve">Unclustered unique sequences were assigned taxonomy using TaxAss </w:delText>
        </w:r>
        <w:r w:rsidDel="00512F1D">
          <w:fldChar w:fldCharType="begin" w:fldLock="1"/>
        </w:r>
        <w:r w:rsidDel="00512F1D">
          <w:delInstrText>ADDIN CSL_CITATION { "citationItems" : [ { "id" : "ITEM-1", "itemData" : { "author" : [ { "dropping-particle" : "", "family" : "Rohwer", "given" : "Robin R", "non-dropping-particle" : "", "parse-names" : false, "suffix" : "" }, { "dropping-particle" : "", "family" : "Hamilton", "given" : "Joshua J", "non-dropping-particle" : "", "parse-names" : false, "suffix" : "" }, { "dropping-particle" : "", "family" : "Newton", "given" : "Ryan J", "non-dropping-particle" : "", "parse-names" : false, "suffix" : "" }, { "dropping-particle" : "", "family" : "Mcmahon", "given" : "Katherine D", "non-dropping-particle" : "", "parse-names" : false, "suffix" : "" } ], "container-title" : "bioRxiv", "id" : "ITEM-1", "issued" : { "date-parts" : [ [ "2017" ] ] }, "title" : "TaxAss : Leveraging a Custom Freshwater Achieves Fine-Scale Taxonomic Resolution", "type" : "article-journal" }, "uris" : [ "http://www.mendeley.com/documents/?uuid=2a7128de-811a-4ea6-9a58-13c005a0c131" ] } ], "mendeley" : { "formattedCitation" : "(Rohwer et al., 2017)", "plainTextFormattedCitation" : "(Rohwer et al., 2017)", "previouslyFormattedCitation" : "(Rohwer et al., 2017)" }, "properties" : {  }, "schema" : "https://github.com/citation-style-language/schema/raw/master/csl-citation.json" }</w:delInstrText>
        </w:r>
        <w:r w:rsidDel="00512F1D">
          <w:fldChar w:fldCharType="separate"/>
        </w:r>
        <w:r w:rsidRPr="00D66DE0" w:rsidDel="00512F1D">
          <w:rPr>
            <w:noProof/>
          </w:rPr>
          <w:delText>(Rohwer et al., 2017)</w:delText>
        </w:r>
        <w:r w:rsidDel="00512F1D">
          <w:fldChar w:fldCharType="end"/>
        </w:r>
        <w:r w:rsidDel="00512F1D">
          <w:delText xml:space="preserve"> to leverage the FreshTrain (version FreshTrain25Jan2018Greengenes13_5) </w:delText>
        </w:r>
        <w:r w:rsidDel="00512F1D">
          <w:fldChar w:fldCharType="begin" w:fldLock="1"/>
        </w:r>
        <w:r w:rsidDel="00512F1D">
          <w:del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Newton et al., 2011)", "plainTextFormattedCitation" : "(Newton et al., 2011)", "previouslyFormattedCitation" : "(Newton et al., 2011)" }, "properties" : {  }, "schema" : "https://github.com/citation-style-language/schema/raw/master/csl-citation.json" }</w:delInstrText>
        </w:r>
        <w:r w:rsidDel="00512F1D">
          <w:fldChar w:fldCharType="separate"/>
        </w:r>
        <w:r w:rsidRPr="00D66DE0" w:rsidDel="00512F1D">
          <w:rPr>
            <w:noProof/>
          </w:rPr>
          <w:delText>(Newton et al., 2011)</w:delText>
        </w:r>
        <w:r w:rsidDel="00512F1D">
          <w:fldChar w:fldCharType="end"/>
        </w:r>
        <w:r w:rsidDel="00512F1D">
          <w:delText xml:space="preserve"> and Greengenes (version 13_5) </w:delText>
        </w:r>
        <w:r w:rsidDel="00512F1D">
          <w:fldChar w:fldCharType="begin" w:fldLock="1"/>
        </w:r>
        <w:r w:rsidDel="00512F1D">
          <w:delInstrText>ADDIN CSL_CITATION { "citationItems" : [ { "id" : "ITEM-1", "itemData" : { "DOI" : "10.1128/AEM.03006-05", "ISBN" : "0099-2240", "ISSN" : "00992240", "PMID" : "16820507", "abstract" : "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 "author" : [ { "dropping-particle" : "", "family" : "DeSantis", "given" : "T. Z.", "non-dropping-particle" : "", "parse-names" : false, "suffix" : "" }, { "dropping-particle" : "", "family" : "Hugenholtz", "given" : "P.", "non-dropping-particle" : "", "parse-names" : false, "suffix" : "" }, { "dropping-particle" : "", "family" : "Larsen", "given" : "N.", "non-dropping-particle" : "", "parse-names" : false, "suffix" : "" }, { "dropping-particle" : "", "family" : "Rojas", "given" : "M.", "non-dropping-particle" : "", "parse-names" : false, "suffix" : "" }, { "dropping-particle" : "", "family" : "Brodie", "given" : "E. L.", "non-dropping-particle" : "", "parse-names" : false, "suffix" : "" }, { "dropping-particle" : "", "family" : "Keller", "given" : "K.", "non-dropping-particle" : "", "parse-names" : false, "suffix" : "" }, { "dropping-particle" : "", "family" : "Huber", "given" : "T.", "non-dropping-particle" : "", "parse-names" : false, "suffix" : "" }, { "dropping-particle" : "", "family" : "Dalevi", "given" : "D.", "non-dropping-particle" : "", "parse-names" : false, "suffix" : "" }, { "dropping-particle" : "", "family" : "Hu", "given" : "P.", "non-dropping-particle" : "", "parse-names" : false, "suffix" : "" }, { "dropping-particle" : "", "family" : "Andersen", "given" : "G. L.", "non-dropping-particle" : "", "parse-names" : false, "suffix" : "" } ], "container-title" : "Applied and Environmental Microbiology", "id" : "ITEM-1", "issue" : "7", "issued" : { "date-parts" : [ [ "2006" ] ] }, "page" : "5069-5072", "title" : "Greengenes, a chimera-checked 16S rRNA gene database and workbench compatible with ARB", "type" : "article-journal", "volume" : "72" }, "uris" : [ "http://www.mendeley.com/documents/?uuid=c0f3826e-9ad0-4a6e-9a2e-6f1b7d66e881" ] } ], "mendeley" : { "formattedCitation" : "(DeSantis et al., 2006)", "plainTextFormattedCitation" : "(DeSantis et al., 2006)", "previouslyFormattedCitation" : "(DeSantis et al., 2006)" }, "properties" : {  }, "schema" : "https://github.com/citation-style-language/schema/raw/master/csl-citation.json" }</w:delInstrText>
        </w:r>
        <w:r w:rsidDel="00512F1D">
          <w:fldChar w:fldCharType="separate"/>
        </w:r>
        <w:r w:rsidRPr="00D66DE0" w:rsidDel="00512F1D">
          <w:rPr>
            <w:noProof/>
          </w:rPr>
          <w:delText>(DeSantis et al., 2006)</w:delText>
        </w:r>
        <w:r w:rsidDel="00512F1D">
          <w:fldChar w:fldCharType="end"/>
        </w:r>
        <w:r w:rsidDel="00512F1D">
          <w:delText xml:space="preserve">.  </w:delText>
        </w:r>
      </w:del>
    </w:p>
    <w:p w:rsidR="00C50BFC" w:rsidRPr="00C50BFC" w:rsidRDefault="00C50BFC" w:rsidP="00C50BFC">
      <w:pPr>
        <w:rPr>
          <w:b/>
        </w:rPr>
      </w:pPr>
      <w:r>
        <w:rPr>
          <w:b/>
        </w:rPr>
        <w:t xml:space="preserve">Assembly and </w:t>
      </w:r>
      <w:r w:rsidR="00933DA9">
        <w:rPr>
          <w:b/>
        </w:rPr>
        <w:t>B</w:t>
      </w:r>
      <w:r>
        <w:rPr>
          <w:b/>
        </w:rPr>
        <w:t>inning</w:t>
      </w:r>
    </w:p>
    <w:p w:rsidR="008853A5" w:rsidRDefault="00BB48D4" w:rsidP="00DC3B2C">
      <w:pPr>
        <w:ind w:firstLine="720"/>
        <w:rPr>
          <w:ins w:id="115" w:author="Alexandra Linz" w:date="2018-09-20T13:50:00Z"/>
        </w:rPr>
      </w:pPr>
      <w:ins w:id="116" w:author="Alexandra Linz" w:date="2018-09-20T13:45:00Z">
        <w:r w:rsidRPr="00797487">
          <w:t>To recover MAGs</w:t>
        </w:r>
        <w:r>
          <w:t>, metagenomic reads from the same sampling sites (Mendota’s epilimnion, Trout Bog’s epilimnion, and Trout Bog’s hypolimnion) were pooled (Table S2)</w:t>
        </w:r>
        <w:r w:rsidRPr="00797487">
          <w:t xml:space="preserve"> and then assembled as previously described </w:t>
        </w:r>
        <w:r w:rsidRPr="00797487">
          <w:fldChar w:fldCharType="begin" w:fldLock="1"/>
        </w:r>
        <w:r w:rsidRPr="00797487">
          <w:instrText>ADDIN CSL_CITATION {"citationItems":[{"id":"ITEM-1","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1","issue":"7","issued":{"date-parts":[["2016","7","8"]]},"page":"1589-1601","publisher":"Nature Publishing Group","title":"Genome-wide selective sweeps and gene-specific sweeps in natural bacterial populations","type":"article-journal","volume":"10"},"uris":["http://www.mendeley.com/documents/?uuid=8ff8e59d-5d78-3317-9913-19e183ec5074"]},{"id":"ITEM-2","itemData":{"DOI":"10.1038/s41467-017-01086-2","ISBN":"2041-1723 (Electronic) 2041-1723 (Linking)","ISSN":"20411723","PMID":"29021524","abstract":"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author":[{"dropping-particle":"","family":"Roux","given":"Simon","non-dropping-particle":"","parse-names":false,"suffix":""},{"dropping-particle":"","family":"Chan","given":"Leong Keat","non-dropping-particle":"","parse-names":false,"suffix":""},{"dropping-particle":"","family":"Egan","given":"Rob","non-dropping-particle":"","parse-names":false,"suffix":""},{"dropping-particle":"","family":"Malmstrom","given":"Rex R.","non-dropping-particle":"","parse-names":false,"suffix":""},{"dropping-particle":"","family":"McMahon","given":"Katherine D.","non-dropping-particle":"","parse-names":false,"suffix":""},{"dropping-particle":"","family":"Sullivan","given":"Matthew B.","non-dropping-particle":"","parse-names":false,"suffix":""}],"container-title":"Nature Communications","id":"ITEM-2","issue":"1","issued":{"date-parts":[["2017"]]},"publisher":"Springer US","title":"Ecogenomics of virophages and their giant virus hosts assessed through time series metagenomics","type":"article-journal","volume":"8"},"uris":["http://www.mendeley.com/documents/?uuid=56f22456-4e07-44ce-8bbe-1adeb6b3b857","http://www.mendeley.com/documents/?uuid=1b3d46a9-a746-4225-a78f-a71d07bb01ac","http://www.mendeley.com/documents/?uuid=27dcb9da-b5be-4cde-9dfa-f3911ea14260"]}],"mendeley":{"formattedCitation":"(Bendall et al., 2016; Roux et al., 2017)","plainTextFormattedCitation":"(Bendall et al., 2016; Roux et al., 2017)","previouslyFormattedCitation":"(Bendall et al., 2016; Roux et al., 2017)"},"properties":{"noteIndex":0},"schema":"https://github.com/citation-style-language/schema/raw/master/csl-citation.json"}</w:instrText>
        </w:r>
        <w:r w:rsidRPr="00797487">
          <w:fldChar w:fldCharType="separate"/>
        </w:r>
        <w:r w:rsidRPr="00797487">
          <w:rPr>
            <w:noProof/>
          </w:rPr>
          <w:t>(Bendall et al., 2016; Roux et al., 2017)</w:t>
        </w:r>
        <w:r w:rsidRPr="00797487">
          <w:fldChar w:fldCharType="end"/>
        </w:r>
      </w:ins>
      <w:del w:id="117" w:author="Alexandra Linz" w:date="2018-09-20T13:45:00Z">
        <w:r w:rsidR="00046BFF" w:rsidDel="00BB48D4">
          <w:delText>To recover MAG</w:delText>
        </w:r>
        <w:r w:rsidR="00180B02" w:rsidDel="00BB48D4">
          <w:delText>s</w:delText>
        </w:r>
        <w:r w:rsidR="00046BFF" w:rsidDel="00BB48D4">
          <w:delText>, metagenomic reads were pooled by lake and layer and then assembled</w:delText>
        </w:r>
        <w:r w:rsidR="00D81AA1" w:rsidDel="00BB48D4">
          <w:delText xml:space="preserve"> as previously described </w:delText>
        </w:r>
        <w:r w:rsidR="00D81AA1" w:rsidDel="00BB48D4">
          <w:fldChar w:fldCharType="begin" w:fldLock="1"/>
        </w:r>
        <w:r w:rsidR="00AA5B67" w:rsidDel="00BB48D4">
          <w:del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id" : "ITEM-2", "itemData" : { "DOI" : "10.1038/s41467-017-01086-2", "ISBN" : "2041-1723 (Electronic) 2041-1723 (Linking)", "ISSN" : "20411723", "PMID" : "29021524", "abstract" : "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 "author" : [ { "dropping-particle" : "", "family" : "Roux", "given" : "Simon", "non-dropping-particle" : "", "parse-names" : false, "suffix" : "" }, { "dropping-particle" : "", "family" : "Chan", "given" : "Leong Keat", "non-dropping-particle" : "", "parse-names" : false, "suffix" : "" }, { "dropping-particle" : "", "family" : "Egan", "given" : "Rob", "non-dropping-particle" : "", "parse-names" : false, "suffix" : "" }, { "dropping-particle" : "", "family" : "Malmstrom", "given" : "Rex R.", "non-dropping-particle" : "", "parse-names" : false, "suffix" : "" }, { "dropping-particle" : "", "family" : "McMahon", "given" : "Katherine D.", "non-dropping-particle" : "", "parse-names" : false, "suffix" : "" }, { "dropping-particle" : "", "family" : "Sullivan", "given" : "Matthew B.", "non-dropping-particle" : "", "parse-names" : false, "suffix" : "" } ], "container-title" : "Nature Communications", "id" : "ITEM-2", "issue" : "1", "issued" : { "date-parts" : [ [ "2017" ] ] }, "publisher" : "Springer US", "title" : "Ecogenomics of virophages and their giant virus hosts assessed through time series metagenomics", "type" : "article-journal", "volume" : "8" }, "uris" : [ "http://www.mendeley.com/documents/?uuid=1b3d46a9-a746-4225-a78f-a71d07bb01ac" ] } ], "mendeley" : { "formattedCitation" : "(Bendall et al., 2016; Roux et al., 2017)", "plainTextFormattedCitation" : "(Bendall et al., 2016; Roux et al., 2017)", "previouslyFormattedCitation" : "(Bendall et al., 2016; Roux et al., 2017)" }, "properties" : {  }, "schema" : "https://github.com/citation-style-language/schema/raw/master/csl-citation.json" }</w:delInstrText>
        </w:r>
        <w:r w:rsidR="00D81AA1" w:rsidDel="00BB48D4">
          <w:fldChar w:fldCharType="separate"/>
        </w:r>
        <w:r w:rsidR="00D81AA1" w:rsidRPr="00D81AA1" w:rsidDel="00BB48D4">
          <w:rPr>
            <w:noProof/>
          </w:rPr>
          <w:delText>(Bendall et al., 2016; Roux et al., 2017)</w:delText>
        </w:r>
        <w:r w:rsidR="00D81AA1" w:rsidDel="00BB48D4">
          <w:fldChar w:fldCharType="end"/>
        </w:r>
        <w:r w:rsidR="00D81AA1" w:rsidDel="00BB48D4">
          <w:delText>.</w:delText>
        </w:r>
      </w:del>
      <w:r w:rsidR="00D81AA1">
        <w:t xml:space="preserve"> In</w:t>
      </w:r>
      <w:ins w:id="118" w:author="Alexandra Linz" w:date="2018-09-20T13:45:00Z">
        <w:r>
          <w:t xml:space="preserve"> metagenomes from</w:t>
        </w:r>
      </w:ins>
      <w:r w:rsidR="00D81AA1">
        <w:t xml:space="preserve"> Trout Bog, this assembly was performed</w:t>
      </w:r>
      <w:r w:rsidR="00046BFF">
        <w:t xml:space="preserve"> using SOAPdenovo</w:t>
      </w:r>
      <w:r w:rsidR="001D1459">
        <w:t>2</w:t>
      </w:r>
      <w:r w:rsidR="00D81AA1">
        <w:t xml:space="preserve"> at various k-</w:t>
      </w:r>
      <w:proofErr w:type="spellStart"/>
      <w:r w:rsidR="00D81AA1">
        <w:t>mer</w:t>
      </w:r>
      <w:proofErr w:type="spellEnd"/>
      <w:r w:rsidR="00D81AA1">
        <w:t xml:space="preserve"> sizes</w:t>
      </w:r>
      <w:r w:rsidR="00046BFF">
        <w:t xml:space="preserve"> </w:t>
      </w:r>
      <w:r w:rsidR="00D05772">
        <w:fldChar w:fldCharType="begin" w:fldLock="1"/>
      </w:r>
      <w:r w:rsidR="009E1F39">
        <w:instrText>ADDIN CSL_CITATION { "citationItems" : [ { "id" : "ITEM-1", "itemData" : { "DOI" : "10.1186/2047-217X-1-18", "ISBN" : "2047-217X (Electronic)\\n2047-217X (Linking)", "ISSN" : "2047-217X", "PMID" : "23587118", "abstract" : "BACKGROUND: There is a rapidly increasing amount of de novo genome assembly using next-generation sequencing (NGS) short reads; however, several big challenges remain to be overcome in order for this to be efficient and accurate. SOAPdenovo has been successfully applied to assemble many published genomes, but it still needs improvement in continuity, accuracy and coverage, especially in repeat regions.\\n\\nFINDINGS: To overcome these challenges, we have developed its successor, SOAPdenovo2, which has the advantage of a new algorithm design that reduces memory consumption in graph construction, resolves more repeat regions in contig assembly, increases coverage and length in scaffold construction, improves gap closing, and optimizes for large genome.\\n\\nCONCLUSIONS: Benchmark using the Assemblathon1 and GAGE datasets showed that SOAPdenovo2 greatly surpasses its predecessor SOAPdenovo and is competitive to other assemblers on both assembly length and accuracy. We also provide an updated assembly version of the 2008 Asian (YH) genome using SOAPdenovo2. Here, the contig and scaffold N50 of the YH genome were ~20.9 kbp and ~22 Mbp, respectively, which is 3-fold and 50-fold longer than the first published version. The genome coverage increased from 81.16% to 93.91%, and memory consumption was ~2/3 lower during the point of largest memory consumption.", "author" : [ { "dropping-particle" : "", "family" : "Luo", "given" : "Ruibang", "non-dropping-particle" : "", "parse-names" : false, "suffix" : "" }, { "dropping-particle" : "", "family" : "Liu", "given" : "Binghang", "non-dropping-particle" : "", "parse-names" : false, "suffix" : "" }, { "dropping-particle" : "", "family" : "Xie", "given" : "Yinlong", "non-dropping-particle" : "", "parse-names" : false, "suffix" : "" }, { "dropping-particle" : "", "family" : "Li", "given" : "Zhenyu", "non-dropping-particle" : "", "parse-names" : false, "suffix" : "" }, { "dropping-particle" : "", "family" : "Huang", "given" : "Weihua", "non-dropping-particle" : "", "parse-names" : false, "suffix" : "" }, { "dropping-particle" : "", "family" : "Yuan", "given" : "Jianying", "non-dropping-particle" : "", "parse-names" : false, "suffix" : "" }, { "dropping-particle" : "", "family" : "He", "given" : "Guangzhu", "non-dropping-particle" : "", "parse-names" : false, "suffix" : "" }, { "dropping-particle" : "", "family" : "Chen", "given" : "Yanxiang", "non-dropping-particle" : "", "parse-names" : false, "suffix" : "" }, { "dropping-particle" : "", "family" : "Pan", "given" : "Qi", "non-dropping-particle" : "", "parse-names" : false, "suffix" : "" }, { "dropping-particle" : "", "family" : "Liu", "given" : "Yunjie", "non-dropping-particle" : "", "parse-names" : false, "suffix" : "" }, { "dropping-particle" : "", "family" : "Tang", "given" : "Jingbo", "non-dropping-particle" : "", "parse-names" : false, "suffix" : "" }, { "dropping-particle" : "", "family" : "Wu", "given" : "Gengxiong", "non-dropping-particle" : "", "parse-names" : false, "suffix" : "" }, { "dropping-particle" : "", "family" : "Zhang", "given" : "Hao", "non-dropping-particle" : "", "parse-names" : false, "suffix" : "" }, { "dropping-particle" : "", "family" : "Shi", "given" : "Yujian", "non-dropping-particle" : "", "parse-names" : false, "suffix" : "" }, { "dropping-particle" : "", "family" : "Liu", "given" : "Yong", "non-dropping-particle" : "", "parse-names" : false, "suffix" : "" }, { "dropping-particle" : "", "family" : "Yu", "given" : "Chang", "non-dropping-particle" : "", "parse-names" : false, "suffix" : "" }, { "dropping-particle" : "", "family" : "Wang", "given" : "Bo", "non-dropping-particle" : "", "parse-names" : false, "suffix" : "" }, { "dropping-particle" : "", "family" : "Lu", "given" : "Yao", "non-dropping-particle" : "", "parse-names" : false, "suffix" : "" }, { "dropping-particle" : "", "family" : "Han", "given" : "Changlei", "non-dropping-particle" : "", "parse-names" : false, "suffix" : "" }, { "dropping-particle" : "", "family" : "Cheung", "given" : "David W", "non-dropping-particle" : "", "parse-names" : false, "suffix" : "" }, { "dropping-particle" : "", "family" : "Yiu", "given" : "Siu-Ming", "non-dropping-particle" : "", "parse-names" : false, "suffix" : "" }, { "dropping-particle" : "", "family" : "Peng", "given" : "Shaoliang", "non-dropping-particle" : "", "parse-names" : false, "suffix" : "" }, { "dropping-particle" : "", "family" : "Xiaoqian", "given" : "Zhu", "non-dropping-particle" : "", "parse-names" : false, "suffix" : "" }, { "dropping-particle" : "", "family" : "Liu", "given" : "Guangming", "non-dropping-particle" : "", "parse-names" : false, "suffix" : "" }, { "dropping-particle" : "", "family" : "Liao", "given" : "Xiangke", "non-dropping-particle" : "", "parse-names" : false, "suffix" : "" }, { "dropping-particle" : "", "family" : "Li", "given" : "Yingrui", "non-dropping-particle" : "", "parse-names" : false, "suffix" : "" }, { "dropping-particle" : "", "family" : "Yang", "given" : "Huanming", "non-dropping-particle" : "", "parse-names" : false, "suffix" : "" }, { "dropping-particle" : "", "family" : "Wang", "given" : "Jian", "non-dropping-particle" : "", "parse-names" : false, "suffix" : "" }, { "dropping-particle" : "", "family" : "Lam", "given" : "Tak-Wah", "non-dropping-particle" : "", "parse-names" : false, "suffix" : "" }, { "dropping-particle" : "", "family" : "Wang", "given" : "Jun", "non-dropping-particle" : "", "parse-names" : false, "suffix" : "" } ], "container-title" : "GigaScience", "id" : "ITEM-1", "issue" : "18", "issued" : { "date-parts" : [ [ "2012" ] ] }, "page" : "1-6", "title" : "SOAPdenovo2: an empirically improved memory-efficient short-read de novo assembler.", "type" : "article-journal", "volume" : "1" }, "uris" : [ "http://www.mendeley.com/documents/?uuid=a8d38e22-d36c-4c91-b726-268f72b698e7" ] } ], "mendeley" : { "formattedCitation" : "(Luo et al., 2012)", "plainTextFormattedCitation" : "(Luo et al., 2012)", "previouslyFormattedCitation" : "(Luo et al., 2012)" }, "properties" : {  }, "schema" : "https://github.com/citation-style-language/schema/raw/master/csl-citation.json" }</w:instrText>
      </w:r>
      <w:r w:rsidR="00D05772">
        <w:fldChar w:fldCharType="separate"/>
      </w:r>
      <w:r w:rsidR="00D05772" w:rsidRPr="00D05772">
        <w:rPr>
          <w:noProof/>
        </w:rPr>
        <w:t>(Luo et al., 2012)</w:t>
      </w:r>
      <w:r w:rsidR="00D05772">
        <w:fldChar w:fldCharType="end"/>
      </w:r>
      <w:r w:rsidR="00C60627">
        <w:t>,</w:t>
      </w:r>
      <w:r w:rsidR="00046BFF">
        <w:t xml:space="preserve"> and</w:t>
      </w:r>
      <w:r w:rsidR="00D81AA1">
        <w:t xml:space="preserve"> the resulting contigs were combined using</w:t>
      </w:r>
      <w:r w:rsidR="00046BFF">
        <w:t xml:space="preserve"> </w:t>
      </w:r>
      <w:proofErr w:type="spellStart"/>
      <w:r w:rsidR="00046BFF">
        <w:t>Minimus</w:t>
      </w:r>
      <w:proofErr w:type="spellEnd"/>
      <w:r w:rsidR="00D05772">
        <w:t xml:space="preserve"> </w:t>
      </w:r>
      <w:r w:rsidR="00D05772">
        <w:fldChar w:fldCharType="begin" w:fldLock="1"/>
      </w:r>
      <w:r w:rsidR="00751BEC">
        <w:instrText>ADDIN CSL_CITATION { "citationItems" : [ { "id" : "ITEM-1", "itemData" : { "DOI" : "10.1186/1471-2105-8-64", "ISBN" : "1471-2105 (Electronic)\\r1471-2105 (Linking)", "ISSN" : "14712105", "PMID" : "17324286", "abstract" : "Genome assemblers have grown very large and complex in response to the need for algorithms to handle the challenges of large whole-genome sequencing projects. Many of the most common uses of assemblers, however, are best served by a simpler type of assembler that requires fewer software components, uses less memory, and is far easier to install and run.", "author" : [ { "dropping-particle" : "", "family" : "Sommer", "given" : "Daniel D", "non-dropping-particle" : "", "parse-names" : false, "suffix" : "" }, { "dropping-particle" : "", "family" : "Delcher", "given" : "Arthur L", "non-dropping-particle" : "", "parse-names" : false, "suffix" : "" }, { "dropping-particle" : "", "family" : "Salzberg", "given" : "Steven L", "non-dropping-particle" : "", "parse-names" : false, "suffix" : "" }, { "dropping-particle" : "", "family" : "Pop", "given" : "Mihai", "non-dropping-particle" : "", "parse-names" : false, "suffix" : "" } ], "container-title" : "BMC Bioinformatics", "id" : "ITEM-1", "issued" : { "date-parts" : [ [ "2007" ] ] }, "page" : "64", "title" : "Minimus: a fast, lightweight genome assembler.", "type" : "article-journal", "volume" : "8" }, "uris" : [ "http://www.mendeley.com/documents/?uuid=d7624963-f272-4e47-b9a1-d34e45a098c5" ] } ], "mendeley" : { "formattedCitation" : "(Sommer et al., 2007)", "plainTextFormattedCitation" : "(Sommer et al., 2007)", "previouslyFormattedCitation" : "(Sommer et al., 2007)" }, "properties" : {  }, "schema" : "https://github.com/citation-style-language/schema/raw/master/csl-citation.json" }</w:instrText>
      </w:r>
      <w:r w:rsidR="00D05772">
        <w:fldChar w:fldCharType="separate"/>
      </w:r>
      <w:r w:rsidR="00D05772" w:rsidRPr="00D05772">
        <w:rPr>
          <w:noProof/>
        </w:rPr>
        <w:t>(Sommer et al., 2007)</w:t>
      </w:r>
      <w:r w:rsidR="00D05772">
        <w:fldChar w:fldCharType="end"/>
      </w:r>
      <w:r w:rsidR="00046BFF">
        <w:t xml:space="preserve">. </w:t>
      </w:r>
      <w:r w:rsidR="00D81AA1">
        <w:t>In</w:t>
      </w:r>
      <w:del w:id="119" w:author="Alexandra Linz [2]" w:date="2018-10-16T11:19:00Z">
        <w:r w:rsidR="00D81AA1" w:rsidDel="00B155B0">
          <w:delText xml:space="preserve"> Lake</w:delText>
        </w:r>
      </w:del>
      <w:r w:rsidR="00D81AA1">
        <w:t xml:space="preserve"> Mendota, merged reads were assembled using Ray v2.2</w:t>
      </w:r>
      <w:r w:rsidR="001D1459">
        <w:t>.</w:t>
      </w:r>
      <w:r w:rsidR="00D81AA1">
        <w:t>0 with a single k-</w:t>
      </w:r>
      <w:proofErr w:type="spellStart"/>
      <w:r w:rsidR="00D81AA1">
        <w:t>mer</w:t>
      </w:r>
      <w:proofErr w:type="spellEnd"/>
      <w:r w:rsidR="00D81AA1">
        <w:t xml:space="preserve"> size </w:t>
      </w:r>
      <w:r w:rsidR="00D81AA1">
        <w:fldChar w:fldCharType="begin" w:fldLock="1"/>
      </w:r>
      <w:r w:rsidR="00AA5B67">
        <w:instrText>ADDIN CSL_CITATION { "citationItems" : [ { "id" : "ITEM-1", "itemData" : { "DOI" : "10.1186/gb-2012-13-12-r122", "ISBN" : "1465-6914 (Electronic)\\n1465-6906 (Linking)", "ISSN" : "1474760X", "PMID" : "23259615", "abstract" : "Voluminous parallel sequencing datasets, especially metagenomic experiments, require distributed computing for de novo assembly and taxonomic profiling. Ray Meta is a massively distributed metagenome assembler that is coupled with Ray Communities, which profiles microbiomes based on uniquely-colored k-mers. It can accurately assemble and profile a three billion read metagenomic experiment representing 1,000 bacterial genomes of uneven proportions in 15 hours with 1,024 processor cores, using only 1.5 GB per core. The software will facilitate the processing of large and complex datasets, and will help in generating biological insights for specific environments. Ray Meta is open source and available at http://denovoassembler.sf.net.", "author" : [ { "dropping-particle" : "", "family" : "Boisvert", "given" : "S\u00e9bastien", "non-dropping-particle" : "", "parse-names" : false, "suffix" : "" }, { "dropping-particle" : "", "family" : "Raymond", "given" : "Fr\u00e9d\u00e9ric", "non-dropping-particle" : "", "parse-names" : false, "suffix" : "" }, { "dropping-particle" : "", "family" : "Godzaridis", "given" : "\u00c9l\u00e9nie", "non-dropping-particle" : "", "parse-names" : false, "suffix" : "" }, { "dropping-particle" : "", "family" : "Laviolette", "given" : "Fran\u00e7ois", "non-dropping-particle" : "", "parse-names" : false, "suffix" : "" }, { "dropping-particle" : "", "family" : "Corbeil", "given" : "Jacques", "non-dropping-particle" : "", "parse-names" : false, "suffix" : "" } ], "container-title" : "Genome Biology", "id" : "ITEM-1", "issue" : "12", "issued" : { "date-parts" : [ [ "2012" ] ] }, "page" : "1-13", "title" : "Ray Meta: scalable de novo metagenome assembly and profiling", "type" : "article-journal", "volume" : "13" }, "uris" : [ "http://www.mendeley.com/documents/?uuid=3f33d6b3-cab5-468b-9d2d-c3c7abd2143e" ] } ], "mendeley" : { "formattedCitation" : "(Boisvert et al., 2012)", "plainTextFormattedCitation" : "(Boisvert et al., 2012)", "previouslyFormattedCitation" : "(Boisvert et al., 2012)" }, "properties" : {  }, "schema" : "https://github.com/citation-style-language/schema/raw/master/csl-citation.json" }</w:instrText>
      </w:r>
      <w:r w:rsidR="00D81AA1">
        <w:fldChar w:fldCharType="separate"/>
      </w:r>
      <w:r w:rsidR="00D81AA1" w:rsidRPr="00D81AA1">
        <w:rPr>
          <w:noProof/>
        </w:rPr>
        <w:t>(Boisvert et al., 2012)</w:t>
      </w:r>
      <w:r w:rsidR="00D81AA1">
        <w:fldChar w:fldCharType="end"/>
      </w:r>
      <w:r w:rsidR="00D81AA1">
        <w:t>.</w:t>
      </w:r>
      <w:r w:rsidR="001D2345">
        <w:t xml:space="preserve"> </w:t>
      </w:r>
      <w:r w:rsidR="00046BFF">
        <w:t xml:space="preserve">Contigs from the combined assemblies were binned using </w:t>
      </w:r>
      <w:proofErr w:type="spellStart"/>
      <w:r w:rsidR="00046BFF">
        <w:t>MetaB</w:t>
      </w:r>
      <w:r w:rsidR="00180B02">
        <w:t>AT</w:t>
      </w:r>
      <w:proofErr w:type="spellEnd"/>
      <w:r w:rsidR="001D1459">
        <w:t xml:space="preserve"> (-</w:t>
      </w:r>
      <w:proofErr w:type="spellStart"/>
      <w:r w:rsidR="001D1459">
        <w:t>veryspecific</w:t>
      </w:r>
      <w:proofErr w:type="spellEnd"/>
      <w:r w:rsidR="001D1459">
        <w:t xml:space="preserve"> settings, minimum bin size of 20kb, and minimum contig size of 2.5kb)</w:t>
      </w:r>
      <w:r w:rsidR="00046BFF">
        <w:t xml:space="preserve"> </w:t>
      </w:r>
      <w:r w:rsidR="00046BFF">
        <w:fldChar w:fldCharType="begin" w:fldLock="1"/>
      </w:r>
      <w:r w:rsidR="00046BFF">
        <w:instrText>ADDIN CSL_CITATION { "citationItems" : [ { "id" : "ITEM-1", "itemData" : { "DOI" : "10.7717/peerj.1165", "ISBN" : "2167-8359 (Electronic)", "ISSN" : "2167-8359", "PMID" : "26336640", "abstract" : "Grouping large genomic fragments assembled fromshotgunmetagenomic sequences to deconvolute complex microbial communities, or metagenome binning, enables the study of individual organisms and their interactions. Because of the complex nature of these communities, existing metagenome binning methods often miss a large number of microbial species. In addition, most of the tools are not scalable to large datasets.Herewe introduce automated software calledMetaBAT that integrates empirical probabilistic distances of genome abundance and tetranucleotide frequency for accurate metagenome binning. MetaBAT outperforms alternative methods in accuracy and computational efficiency on both synthetic and real metagenome datasets. It automatically forms hundreds of high quality genome bins on a very large assembly consisting millions of contigs in a matter of hours on a single node.MetaBAT is open source software and available at https://bitbucket.org/ berkeleylab/metabat.", "author" : [ { "dropping-particle" : "", "family" : "Kang", "given" : "Dongwan D", "non-dropping-particle" : "", "parse-names" : false, "suffix" : "" }, { "dropping-particle" : "", "family" : "Froula", "given" : "Jeff", "non-dropping-particle" : "", "parse-names" : false, "suffix" : "" }, { "dropping-particle" : "", "family" : "Egan", "given" : "Rob", "non-dropping-particle" : "", "parse-names" : false, "suffix" : "" }, { "dropping-particle" : "", "family" : "Wang", "given" : "Zhong", "non-dropping-particle" : "", "parse-names" : false, "suffix" : "" } ], "container-title" : "PeerJ", "id" : "ITEM-1", "issued" : { "date-parts" : [ [ "2015" ] ] }, "page" : "e1165", "title" : "MetaBAT, an efficient tool for accurately reconstructing single genomes from complex microbial communities", "type" : "article-journal", "volume" : "3" }, "uris" : [ "http://www.mendeley.com/documents/?uuid=1c947493-65c8-4b59-84bb-cf5ba1da1770" ] } ], "mendeley" : { "formattedCitation" : "(Kang et al., 2015)", "plainTextFormattedCitation" : "(Kang et al., 2015)", "previouslyFormattedCitation" : "(Kang et al., 2015)" }, "properties" : {  }, "schema" : "https://github.com/citation-style-language/schema/raw/master/csl-citation.json" }</w:instrText>
      </w:r>
      <w:r w:rsidR="00046BFF">
        <w:fldChar w:fldCharType="separate"/>
      </w:r>
      <w:r w:rsidR="00046BFF" w:rsidRPr="00046BFF">
        <w:rPr>
          <w:noProof/>
        </w:rPr>
        <w:t>(Kang et al., 2015)</w:t>
      </w:r>
      <w:r w:rsidR="00046BFF">
        <w:fldChar w:fldCharType="end"/>
      </w:r>
      <w:r w:rsidR="00C60627">
        <w:t>,</w:t>
      </w:r>
      <w:r w:rsidR="00046BFF">
        <w:t xml:space="preserve"> and reads </w:t>
      </w:r>
      <w:r w:rsidR="00180B02">
        <w:t xml:space="preserve">from </w:t>
      </w:r>
      <w:ins w:id="120" w:author="Alexandra Linz" w:date="2018-10-01T13:33:00Z">
        <w:r w:rsidR="00CD3AF8">
          <w:t>individual</w:t>
        </w:r>
      </w:ins>
      <w:del w:id="121" w:author="Alexandra Linz" w:date="2018-10-01T13:33:00Z">
        <w:r w:rsidR="00180B02" w:rsidDel="00CD3AF8">
          <w:delText>unpooled</w:delText>
        </w:r>
      </w:del>
      <w:r w:rsidR="00180B02">
        <w:t xml:space="preserve"> metagenomes </w:t>
      </w:r>
      <w:r w:rsidR="00046BFF">
        <w:t>were mapped to the assembled contigs using the Burrows-Wheeler Aligner</w:t>
      </w:r>
      <w:r w:rsidR="001D1459">
        <w:t xml:space="preserve"> (≥ 95% sequence identity, n = 0.05)</w:t>
      </w:r>
      <w:r w:rsidR="00046BFF">
        <w:t xml:space="preserve"> </w:t>
      </w:r>
      <w:r w:rsidR="00046BFF">
        <w:fldChar w:fldCharType="begin" w:fldLock="1"/>
      </w:r>
      <w:r w:rsidR="00046BFF">
        <w:instrText>ADDIN CSL_CITATION { "citationItems" : [ { "id" : "ITEM-1", "itemData" : { "DOI" : "10.1093/bioinformatics/btp698", "ISBN" : "1367-4811 (Electronic)\\n1367-4803 (Linking)", "ISSN" : "13674803", "PMID" : "20080505", "abstract" : "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 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 AVAILABILITY: http://bio-bwa.sourceforge.net", "author" : [ { "dropping-particle" : "", "family" : "Li", "given" : "Heng", "non-dropping-particle" : "", "parse-names" : false, "suffix" : "" }, { "dropping-particle" : "", "family" : "Durbin", "given" : "Richard", "non-dropping-particle" : "", "parse-names" : false, "suffix" : "" } ], "container-title" : "Bioinformatics", "id" : "ITEM-1", "issue" : "5", "issued" : { "date-parts" : [ [ "2010" ] ] }, "page" : "589-595", "title" : "Fast and accurate long-read alignment with Burrows-Wheeler transform", "type" : "article-journal", "volume" : "26" }, "uris" : [ "http://www.mendeley.com/documents/?uuid=2e4d5004-ee38-49e6-8f4f-8234153d357d" ] } ], "mendeley" : { "formattedCitation" : "(Li &amp; Durbin, 2010)", "plainTextFormattedCitation" : "(Li &amp; Durbin, 2010)", "previouslyFormattedCitation" : "(Li &amp; Durbin, 2010)" }, "properties" : {  }, "schema" : "https://github.com/citation-style-language/schema/raw/master/csl-citation.json" }</w:instrText>
      </w:r>
      <w:r w:rsidR="00046BFF">
        <w:fldChar w:fldCharType="separate"/>
      </w:r>
      <w:r w:rsidR="00046BFF" w:rsidRPr="00046BFF">
        <w:rPr>
          <w:noProof/>
        </w:rPr>
        <w:t>(Li &amp; Durbin, 2010)</w:t>
      </w:r>
      <w:r w:rsidR="00046BFF">
        <w:fldChar w:fldCharType="end"/>
      </w:r>
      <w:r w:rsidR="00046BFF">
        <w:t xml:space="preserve">, </w:t>
      </w:r>
      <w:r w:rsidR="00443746">
        <w:t>which allowed</w:t>
      </w:r>
      <w:r w:rsidR="00046BFF">
        <w:t xml:space="preserve"> time-series resolved binning</w:t>
      </w:r>
      <w:r w:rsidR="00180B02">
        <w:t xml:space="preserve"> (Table S2)</w:t>
      </w:r>
      <w:r w:rsidR="00046BFF">
        <w:t>. DOE JGI’s Integrated Microbial Genome (IMG) database tool</w:t>
      </w:r>
      <w:r w:rsidR="00180B02">
        <w:t xml:space="preserve"> (https://img.jgi.doe.gov/mer/)</w:t>
      </w:r>
      <w:r w:rsidR="00046BFF">
        <w:t xml:space="preserve"> </w:t>
      </w:r>
      <w:r w:rsidR="00046BFF">
        <w:fldChar w:fldCharType="begin" w:fldLock="1"/>
      </w:r>
      <w:r w:rsidR="00046BFF">
        <w:instrText>ADDIN CSL_CITATION { "citationItems" : [ { "id" : "ITEM-1", "itemData" : { "DOI" : "10.1093/nar/gkr1044", "ISBN" : "1362-4962 (Electronic)\\r0305-1048 (Linking)", "ISSN" : "03051048", "PMID" : "22194640", "abstract" : "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 "author" : [ { "dropping-particle" : "", "family" : "Markowitz", "given" : "Victor M.", "non-dropping-particle" : "", "parse-names" : false, "suffix" : "" }, { "dropping-particle" : "", "family" : "Chen", "given" : "I. Min A.", "non-dropping-particle" : "", "parse-names" : false, "suffix" : "" }, { "dropping-particle" : "", "family" : "Palaniappan", "given" : "Krishna", "non-dropping-particle" : "", "parse-names" : false, "suffix" : "" }, { "dropping-particle" : "", "family" : "Chu", "given" : "Ken", "non-dropping-particle" : "", "parse-names" : false, "suffix" : "" }, { "dropping-particle" : "", "family" : "Szeto", "given" : "Ernest", "non-dropping-particle" : "", "parse-names" : false, "suffix" : "" }, { "dropping-particle" : "", "family" : "Grechkin", "given" : "Yuri", "non-dropping-particle" : "", "parse-names" : false, "suffix" : "" }, { "dropping-particle" : "", "family" : "Ratner", "given" : "Anna", "non-dropping-particle" : "", "parse-names" : false, "suffix" : "" }, { "dropping-particle" : "", "family" : "Jacob", "given" : "Biju", "non-dropping-particle" : "", "parse-names" : false, "suffix" : "" }, { "dropping-particle" : "", "family" : "Huang", "given" : "Jinghua", "non-dropping-particle" : "", "parse-names" : false, "suffix" : "" }, { "dropping-particle" : "", "family" : "Williams", "given" : "Peter", "non-dropping-particle" : "", "parse-names" : false, "suffix" : "" }, { "dropping-particle" : "", "family" : "Huntemann", "given" : "Marcel", "non-dropping-particle" : "", "parse-names" : false, "suffix" : "" }, { "dropping-particle" : "", "family" : "Anderson", "given" : "Iain", "non-dropping-particle" : "", "parse-names" : false, "suffix" : "" }, { "dropping-particle" : "", "family" : "Mavromatis", "given" : "Konstantinos", "non-dropping-particle" : "", "parse-names" : false, "suffix" : "" }, { "dropping-particle" : "", "family" : "Ivanova", "given" : "Natalia N.", "non-dropping-particle" : "", "parse-names" : false, "suffix" : "" }, { "dropping-particle" : "", "family" : "Kyrpides", "given" : "Nikos C.", "non-dropping-particle" : "", "parse-names" : false, "suffix" : "" } ], "container-title" : "Nucleic Acids Research", "id" : "ITEM-1", "issue" : "D1", "issued" : { "date-parts" : [ [ "2012" ] ] }, "page" : "115-122", "title" : "IMG: The integrated microbial genomes database and comparative analysis system", "type" : "article-journal", "volume" : "40" }, "uris" : [ "http://www.mendeley.com/documents/?uuid=c1ac4811-e7ee-4b7c-a80d-8127d03c69d1" ] } ], "mendeley" : { "formattedCitation" : "(Markowitz et al., 2012)", "plainTextFormattedCitation" : "(Markowitz et al., 2012)", "previouslyFormattedCitation" : "(Markowitz et al., 2012)" }, "properties" : {  }, "schema" : "https://github.com/citation-style-language/schema/raw/master/csl-citation.json" }</w:instrText>
      </w:r>
      <w:r w:rsidR="00046BFF">
        <w:fldChar w:fldCharType="separate"/>
      </w:r>
      <w:r w:rsidR="00046BFF" w:rsidRPr="00046BFF">
        <w:rPr>
          <w:noProof/>
        </w:rPr>
        <w:t>(Markowitz et al., 2012)</w:t>
      </w:r>
      <w:r w:rsidR="00046BFF">
        <w:fldChar w:fldCharType="end"/>
      </w:r>
      <w:r w:rsidR="00046BFF">
        <w:t xml:space="preserve"> was used for gene prediction</w:t>
      </w:r>
      <w:r w:rsidR="00180B02">
        <w:t xml:space="preserve"> and annotation</w:t>
      </w:r>
      <w:r w:rsidR="00046BFF">
        <w:t xml:space="preserve">. </w:t>
      </w:r>
      <w:r w:rsidR="001D2345">
        <w:t xml:space="preserve">Annotated MAGs can be retrieved directly from the IMG database and JGI’s Genome Portal using the IMG Genome ID provided (also known as IMG Taxon ID). </w:t>
      </w:r>
      <w:r w:rsidR="00046BFF">
        <w:t>MAG completeness</w:t>
      </w:r>
      <w:r w:rsidR="00B32BF2">
        <w:t xml:space="preserve"> and contamination/redundancy</w:t>
      </w:r>
      <w:r w:rsidR="00046BFF">
        <w:t xml:space="preserve"> was estimated based on the presence of a core set of genes with </w:t>
      </w:r>
      <w:proofErr w:type="spellStart"/>
      <w:r w:rsidR="00046BFF">
        <w:t>CheckM</w:t>
      </w:r>
      <w:proofErr w:type="spellEnd"/>
      <w:r w:rsidR="00046BFF">
        <w:t xml:space="preserve"> </w:t>
      </w:r>
      <w:r w:rsidR="00046BFF">
        <w:fldChar w:fldCharType="begin" w:fldLock="1"/>
      </w:r>
      <w:r w:rsidR="009E1F39">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page" : "1043-1055", "title" : "CheckM: assessing the quality of microbial genomes recovered from isolates, single cells, and metagenomes", "type" : "article-journal", "volume" : "25" }, "uris" : [ "http://www.mendeley.com/documents/?uuid=49d8d2db-0ec6-46ec-92b8-8852aa4601ee" ] }, { "id" : "ITEM-2", "itemData" : { "DOI" : "10.1038/nature12352", "ISBN" : "1476-4687 (Electronic)\\r0028-0836 (Linking)", "ISSN" : "1476-4687", "PMID" : "23851394", "abstract" : "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 "author" : [ { "dropping-particle" : "", "family" : "Rinke", "given" : "Christian", "non-dropping-particle" : "", "parse-names" : false, "suffix" : "" }, { "dropping-particle" : "", "family" : "Schwientek", "given" : "Patrick", "non-dropping-particle" : "", "parse-names" : false, "suffix" : "" }, { "dropping-particle" : "", "family" : "Sczyrba", "given" : "Alexander", "non-dropping-particle" : "", "parse-names" : false, "suffix" : "" }, { "dropping-particle" : "", "family" : "Ivanova", "given" : "Natalia N", "non-dropping-particle" : "", "parse-names" : false, "suffix" : "" }, { "dropping-particle" : "", "family" : "Anderson", "given" : "Iain J", "non-dropping-particle" : "", "parse-names" : false, "suffix" : "" }, { "dropping-particle" : "", "family" : "Cheng", "given" : "Jan-Fang", "non-dropping-particle" : "", "parse-names" : false, "suffix" : "" }, { "dropping-particle" : "", "family" : "Darling", "given" : "Aaron E", "non-dropping-particle" : "", "parse-names" : false, "suffix" : "" }, { "dropping-particle" : "", "family" : "Malfatti", "given" : "Stephanie", "non-dropping-particle" : "", "parse-names" : false, "suffix" : "" }, { "dropping-particle" : "", "family" : "Swan", "given" : "Brandon K", "non-dropping-particle" : "", "parse-names" : false, "suffix" : "" }, { "dropping-particle" : "", "family" : "Gies", "given" : "Esther a", "non-dropping-particle" : "", "parse-names" : false, "suffix" : "" }, { "dropping-particle" : "", "family" : "Dodsworth", "given" : "Jeremy a", "non-dropping-particle" : "", "parse-names" : false, "suffix" : "" }, { "dropping-particle" : "", "family" : "Hedlund", "given" : "Brian P", "non-dropping-particle" : "", "parse-names" : false, "suffix" : "" }, { "dropping-particle" : "", "family" : "Tsiamis", "given" : "George", "non-dropping-particle" : "", "parse-names" : false, "suffix" : "" }, { "dropping-particle" : "", "family" : "Sievert", "given" : "Stefan M", "non-dropping-particle" : "", "parse-names" : false, "suffix" : "" }, { "dropping-particle" : "", "family" : "Liu", "given" : "Wen-Tso", "non-dropping-particle" : "", "parse-names" : false, "suffix" : "" }, { "dropping-particle" : "", "family" : "Eisen", "given" : "Jonathan a", "non-dropping-particle" : "", "parse-names" : false, "suffix" : "" }, { "dropping-particle" : "", "family" : "Hallam", "given" : "Steven J",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Rubin", "given" : "Edward M", "non-dropping-particle" : "", "parse-names" : false, "suffix" : "" }, { "dropping-particle" : "", "family" : "Hugenholtz", "given" : "Philip", "non-dropping-particle" : "", "parse-names" : false, "suffix" : "" }, { "dropping-particle" : "", "family" : "Woyke", "given" : "Tanja", "non-dropping-particle" : "", "parse-names" : false, "suffix" : "" } ], "container-title" : "Nature", "id" : "ITEM-2", "issue" : "7459", "issued" : { "date-parts" : [ [ "2013" ] ] }, "page" : "431-437", "publisher" : "Nature Publishing Group", "title" : "Insights into the phylogeny and coding potential of microbial dark matter.", "type" : "article-journal", "volume" : "499" }, "uris" : [ "http://www.mendeley.com/documents/?uuid=f0e1e30a-7e4e-486a-a85b-f670d9cc2c8f" ] } ], "mendeley" : { "formattedCitation" : "(Rinke et al., 2013; Parks et al., 2015)", "plainTextFormattedCitation" : "(Rinke et al., 2013; Parks et al., 2015)", "previouslyFormattedCitation" : "(Rinke et al., 2013; Parks et al., 2015)" }, "properties" : {  }, "schema" : "https://github.com/citation-style-language/schema/raw/master/csl-citation.json" }</w:instrText>
      </w:r>
      <w:r w:rsidR="00046BFF">
        <w:fldChar w:fldCharType="separate"/>
      </w:r>
      <w:r w:rsidR="00046BFF" w:rsidRPr="00046BFF">
        <w:rPr>
          <w:noProof/>
        </w:rPr>
        <w:t>(Rinke et al., 2013; Parks et al., 2015)</w:t>
      </w:r>
      <w:r w:rsidR="00046BFF">
        <w:fldChar w:fldCharType="end"/>
      </w:r>
      <w:r w:rsidR="00046BFF">
        <w:t xml:space="preserve">, and MAGs were </w:t>
      </w:r>
      <w:ins w:id="122" w:author="Alexandra Linz" w:date="2018-10-01T13:35:00Z">
        <w:r w:rsidR="00CD3AF8">
          <w:t xml:space="preserve">taxonomically </w:t>
        </w:r>
      </w:ins>
      <w:r w:rsidR="00046BFF">
        <w:t xml:space="preserve">classified using </w:t>
      </w:r>
      <w:proofErr w:type="spellStart"/>
      <w:r w:rsidR="00046BFF">
        <w:t>Phylosift</w:t>
      </w:r>
      <w:proofErr w:type="spellEnd"/>
      <w:r w:rsidR="00046BFF">
        <w:t xml:space="preserve"> </w:t>
      </w:r>
      <w:r w:rsidR="00046BFF">
        <w:fldChar w:fldCharType="begin" w:fldLock="1"/>
      </w:r>
      <w:r w:rsidR="00046BFF">
        <w:instrText>ADDIN CSL_CITATION { "citationItems" : [ { "id" : "ITEM-1", "itemData" : { "DOI" : "10.7717/peerj.243", "ISBN" : "2167-8359 (Electronic)", "ISSN" : "2167-8359", "PMID" : "24482762", "abstract" : "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 ] }, "page" : "e243", "title" : "PhyloSift: phylogenetic analysis of genomes and metagenomes.", "type" : "article-journal", "volume" : "2" }, "uris" : [ "http://www.mendeley.com/documents/?uuid=d3a147d6-2405-46ed-b4f8-2c49215ea283" ] } ], "mendeley" : { "formattedCitation" : "(Darling et al., 2014)", "plainTextFormattedCitation" : "(Darling et al., 2014)", "previouslyFormattedCitation" : "(Darling et al., 2014)" }, "properties" : {  }, "schema" : "https://github.com/citation-style-language/schema/raw/master/csl-citation.json" }</w:instrText>
      </w:r>
      <w:r w:rsidR="00046BFF">
        <w:fldChar w:fldCharType="separate"/>
      </w:r>
      <w:r w:rsidR="00046BFF" w:rsidRPr="00046BFF">
        <w:rPr>
          <w:noProof/>
        </w:rPr>
        <w:t>(Darling et al., 2014)</w:t>
      </w:r>
      <w:r w:rsidR="00046BFF">
        <w:fldChar w:fldCharType="end"/>
      </w:r>
      <w:r w:rsidR="003D1D4E">
        <w:t xml:space="preserve"> or the phylogeny-based “guilt by association” method (Hamilton et al., 2017)</w:t>
      </w:r>
      <w:r w:rsidR="00046BFF">
        <w:t xml:space="preserve">. </w:t>
      </w:r>
      <w:ins w:id="123" w:author="Alexandra Linz" w:date="2018-10-01T13:35:00Z">
        <w:r w:rsidR="00CD3AF8">
          <w:t>As recommend by Bowers et al., 2017, o</w:t>
        </w:r>
      </w:ins>
      <w:ins w:id="124" w:author="Alexandra Linz" w:date="2018-09-20T13:46:00Z">
        <w:r w:rsidRPr="002C4D58">
          <w:t xml:space="preserve">nly MAGs </w:t>
        </w:r>
        <w:r>
          <w:t xml:space="preserve">that were </w:t>
        </w:r>
        <w:r w:rsidRPr="002C4D58">
          <w:t>at least 50% complete with less than 10% estimated contamination</w:t>
        </w:r>
      </w:ins>
      <w:ins w:id="125" w:author="Alexandra Linz" w:date="2018-10-01T16:34:00Z">
        <w:r w:rsidR="00692562">
          <w:t>/redundancy</w:t>
        </w:r>
      </w:ins>
      <w:ins w:id="126" w:author="Alexandra Linz" w:date="2018-09-20T13:46:00Z">
        <w:r w:rsidRPr="002C4D58">
          <w:t xml:space="preserve"> (meeting the MIMARKS definition of a medium</w:t>
        </w:r>
        <w:r>
          <w:t xml:space="preserve"> or high</w:t>
        </w:r>
        <w:r w:rsidRPr="002C4D58">
          <w:t xml:space="preserve"> quality MAG) </w:t>
        </w:r>
      </w:ins>
      <w:ins w:id="127" w:author="Alexandra Linz" w:date="2018-10-01T16:34:00Z">
        <w:r w:rsidR="00692562">
          <w:fldChar w:fldCharType="begin" w:fldLock="1"/>
        </w:r>
        <w:r w:rsidR="00692562">
          <w:instrText>ADDIN CSL_CITATION {"citationItems":[{"id":"ITEM-1","itemData":{"DOI":"10.1038/nbt.3893","ISBN":"1546-1696 (Electronic) 1087-0156 (Linking)","ISSN":"15461696","PMID":"28787424","abstract":"Standards for sequencing the microbial 'uncultivated majority', namely bacterial and archaeal single-cell genome sequences, and genome sequences from metagenomic datasets, are proposed.","author":[{"dropping-particle":"","family":"Bowers","given":"Robert M.","non-dropping-particle":"","parse-names":false,"suffix":""},{"dropping-particle":"","family":"Kyrpides","given":"Nikos C.","non-dropping-particle":"","parse-names":false,"suffix":""},{"dropping-particle":"","family":"Stepanauskas","given":"Ramunas","non-dropping-particle":"","parse-names":false,"suffix":""},{"dropping-particle":"","family":"Harmon-Smith","given":"Miranda","non-dropping-particle":"","parse-names":false,"suffix":""},{"dropping-particle":"","family":"Doud","given":"Devin","non-dropping-particle":"","parse-names":false,"suffix":""},{"dropping-particle":"","family":"Reddy","given":"T. B.K.","non-dropping-particle":"","parse-names":false,"suffix":""},{"dropping-particle":"","family":"Schulz","given":"Frederik","non-dropping-particle":"","parse-names":false,"suffix":""},{"dropping-particle":"","family":"Jarett","given":"Jessica","non-dropping-particle":"","parse-names":false,"suffix":""},{"dropping-particle":"","family":"Rivers","given":"Adam R.","non-dropping-particle":"","parse-names":false,"suffix":""},{"dropping-particle":"","family":"Eloe-Fadrosh","given":"Emiley A.","non-dropping-particle":"","parse-names":false,"suffix":""},{"dropping-particle":"","family":"Tringe","given":"Susannah G.","non-dropping-particle":"","parse-names":false,"suffix":""},{"dropping-particle":"","family":"Ivanova","given":"Natalia N.","non-dropping-particle":"","parse-names":false,"suffix":""},{"dropping-particle":"","family":"Copeland","given":"Alex","non-dropping-particle":"","parse-names":false,"suffix":""},{"dropping-particle":"","family":"Clum","given":"Alicia","non-dropping-particle":"","parse-names":false,"suffix":""},{"dropping-particle":"","family":"Becraft","given":"Eric D.","non-dropping-particle":"","parse-names":false,"suffix":""},{"dropping-particle":"","family":"Malmstrom","given":"Rex R.","non-dropping-particle":"","parse-names":false,"suffix":""},{"dropping-particle":"","family":"Birren","given":"Bruce","non-dropping-particle":"","parse-names":false,"suffix":""},{"dropping-particle":"","family":"Podar","given":"Mircea","non-dropping-particle":"","parse-names":false,"suffix":""},{"dropping-particle":"","family":"Bork","given":"Peer","non-dropping-particle":"","parse-names":false,"suffix":""},{"dropping-particle":"","family":"Weinstock","given":"George M.","non-dropping-particle":"","parse-names":false,"suffix":""},{"dropping-particle":"","family":"Garrity","given":"George M.","non-dropping-particle":"","parse-names":false,"suffix":""},{"dropping-particle":"","family":"Dodsworth","given":"Jeremy A.","non-dropping-particle":"","parse-names":false,"suffix":""},{"dropping-particle":"","family":"Yooseph","given":"Shibu","non-dropping-particle":"","parse-names":false,"suffix":""},{"dropping-particle":"","family":"Sutton","given":"Granger","non-dropping-particle":"","parse-names":false,"suffix":""},{"dropping-particle":"","family":"Glöckner","given":"Frank O.","non-dropping-particle":"","parse-names":false,"suffix":""},{"dropping-particle":"","family":"Gilbert","given":"Jack A.","non-dropping-particle":"","parse-names":false,"suffix":""},{"dropping-particle":"","family":"Nelson","given":"William C.","non-dropping-particle":"","parse-names":false,"suffix":""},{"dropping-particle":"","family":"Hallam","given":"Steven J.","non-dropping-particle":"","parse-names":false,"suffix":""},{"dropping-particle":"","family":"Jungbluth","given":"Sean P.","non-dropping-particle":"","parse-names":false,"suffix":""},{"dropping-particle":"","family":"Ettema","given":"Thijs J.G.","non-dropping-particle":"","parse-names":false,"suffix":""},{"dropping-particle":"","family":"Tighe","given":"Scott","non-dropping-particle":"","parse-names":false,"suffix":""},{"dropping-particle":"","family":"Konstantinidis","given":"Konstantinos T.","non-dropping-particle":"","parse-names":false,"suffix":""},{"dropping-particle":"","family":"Liu","given":"Wen Tso","non-dropping-particle":"","parse-names":false,"suffix":""},{"dropping-particle":"","family":"Baker","given":"Brett J.","non-dropping-particle":"","parse-names":false,"suffix":""},{"dropping-particle":"","family":"Rattei","given":"Thomas","non-dropping-particle":"","parse-names":false,"suffix":""},{"dropping-particle":"","family":"Eisen","given":"Jonathan A.","non-dropping-particle":"","parse-names":false,"suffix":""},{"dropping-particle":"","family":"Hedlund","given":"Brian","non-dropping-particle":"","parse-names":false,"suffix":""},{"dropping-particle":"","family":"McMahon","given":"Katherine D.","non-dropping-particle":"","parse-names":false,"suffix":""},{"dropping-particle":"","family":"Fierer","given":"Noah","non-dropping-particle":"","parse-names":false,"suffix":""},{"dropping-particle":"","family":"Knight","given":"Rob","non-dropping-particle":"","parse-names":false,"suffix":""},{"dropping-particle":"","family":"Finn","given":"Rob","non-dropping-particle":"","parse-names":false,"suffix":""},{"dropping-particle":"","family":"Cochrane","given":"Guy","non-dropping-particle":"","parse-names":false,"suffix":""},{"dropping-particle":"","family":"Karsch-Mizrachi","given":"Ilene","non-dropping-particle":"","parse-names":false,"suffix":""},{"dropping-particle":"","family":"Tyson","given":"Gene W.","non-dropping-particle":"","parse-names":false,"suffix":""},{"dropping-particle":"","family":"Rinke","given":"Christian","non-dropping-particle":"","parse-names":false,"suffix":""},{"dropping-particle":"","family":"Lapidus","given":"Alla","non-dropping-particle":"","parse-names":false,"suffix":""},{"dropping-particle":"","family":"Meyer","given":"Folker","non-dropping-particle":"","parse-names":false,"suffix":""},{"dropping-particle":"","family":"Yilmaz","given":"Pelin","non-dropping-particle":"","parse-names":false,"suffix":""},{"dropping-particle":"","family":"Parks","given":"Donovan H.","non-dropping-particle":"","parse-names":false,"suffix":""},{"dropping-particle":"","family":"Eren","given":"A. M.","non-dropping-particle":"","parse-names":false,"suffix":""},{"dropping-particle":"","family":"Schriml","given":"Lynn","non-dropping-particle":"","parse-names":false,"suffix":""},{"dropping-particle":"","family":"Banfield","given":"Jillian F.","non-dropping-particle":"","parse-names":false,"suffix":""},{"dropping-particle":"","family":"Hugenholtz","given":"Philip","non-dropping-particle":"","parse-names":false,"suffix":""},{"dropping-particle":"","family":"Woyke","given":"Tanja","non-dropping-particle":"","parse-names":false,"suffix":""}],"container-title":"Nature Biotechnology","id":"ITEM-1","issue":"8","issued":{"date-parts":[["2017"]]},"page":"725-731","title":"Minimum information about a single amplified genome (MISAG) and a metagenome-assembled genome (MIMAG) of bacteria and archaea","type":"article-journal","volume":"35"},"uris":["http://www.mendeley.com/documents/?uuid=421679fa-ae58-4047-a9a9-6abb4b56d8da","http://www.mendeley.com/documents/?uuid=575dc8b8-83c0-45a1-a766-6fb5b1db2364"]}],"mendeley":{"formattedCitation":"(Bowers et al., 2017)","plainTextFormattedCitation":"(Bowers et al., 2017)","previouslyFormattedCitation":"(Bowers et al., 2017)"},"properties":{"noteIndex":0},"schema":"https://github.com/citation-style-language/schema/raw/master/csl-citation.json"}</w:instrText>
        </w:r>
        <w:r w:rsidR="00692562">
          <w:fldChar w:fldCharType="separate"/>
        </w:r>
        <w:r w:rsidR="00692562" w:rsidRPr="001D2345">
          <w:rPr>
            <w:noProof/>
          </w:rPr>
          <w:t>(Bowers et al., 2017)</w:t>
        </w:r>
        <w:r w:rsidR="00692562">
          <w:fldChar w:fldCharType="end"/>
        </w:r>
        <w:r w:rsidR="00692562">
          <w:t xml:space="preserve"> </w:t>
        </w:r>
      </w:ins>
      <w:ins w:id="128" w:author="Alexandra Linz" w:date="2018-09-20T13:46:00Z">
        <w:r w:rsidRPr="002C4D58">
          <w:t>were included in t</w:t>
        </w:r>
        <w:r w:rsidR="00CD3AF8">
          <w:t>h</w:t>
        </w:r>
      </w:ins>
      <w:ins w:id="129" w:author="Alexandra Linz" w:date="2018-10-01T13:36:00Z">
        <w:r w:rsidR="00CD3AF8">
          <w:t>e</w:t>
        </w:r>
      </w:ins>
      <w:ins w:id="130" w:author="Alexandra Linz" w:date="2018-09-20T13:46:00Z">
        <w:r w:rsidRPr="002C4D58">
          <w:t xml:space="preserve"> study</w:t>
        </w:r>
        <w:r>
          <w:t xml:space="preserve"> </w:t>
        </w:r>
      </w:ins>
    </w:p>
    <w:p w:rsidR="00FC2C3B" w:rsidRDefault="00FC2C3B" w:rsidP="00DC3B2C">
      <w:pPr>
        <w:ind w:firstLine="720"/>
      </w:pPr>
      <w:ins w:id="131" w:author="Alexandra Linz" w:date="2018-09-20T13:50:00Z">
        <w:r>
          <w:t xml:space="preserve">A total of 193 medium to high quality bacterial MAGs were recovered from the three combined time series metagenomes in Trout Bog and </w:t>
        </w:r>
        <w:del w:id="132" w:author="Alexandra Linz [2]" w:date="2018-10-16T11:19:00Z">
          <w:r w:rsidDel="00B155B0">
            <w:delText xml:space="preserve">Lake </w:delText>
          </w:r>
        </w:del>
        <w:r>
          <w:t xml:space="preserve">Mendota: 99 from </w:t>
        </w:r>
        <w:del w:id="133" w:author="Alexandra Linz [2]" w:date="2018-10-16T11:19:00Z">
          <w:r w:rsidDel="00B155B0">
            <w:delText xml:space="preserve">Lake </w:delText>
          </w:r>
        </w:del>
        <w:r>
          <w:t xml:space="preserve">Mendota, 31 from Trout </w:t>
        </w:r>
        <w:r>
          <w:lastRenderedPageBreak/>
          <w:t xml:space="preserve">Bog’s epilimnion, and 63 from </w:t>
        </w:r>
        <w:r w:rsidR="00B9401B">
          <w:t>Trout Bog’s hypolimnion (Data S</w:t>
        </w:r>
      </w:ins>
      <w:ins w:id="134" w:author="Alexandra Linz" w:date="2018-09-25T15:29:00Z">
        <w:r w:rsidR="00B9401B">
          <w:t>2</w:t>
        </w:r>
      </w:ins>
      <w:ins w:id="135" w:author="Alexandra Linz" w:date="2018-09-20T13:50:00Z">
        <w:r>
          <w:t xml:space="preserve">). These population genomes ranged in estimated completeness from 50 to 99% based on </w:t>
        </w:r>
        <w:proofErr w:type="spellStart"/>
        <w:r>
          <w:t>CheckM</w:t>
        </w:r>
        <w:proofErr w:type="spellEnd"/>
        <w:r>
          <w:t xml:space="preserve"> estimates. Several MAGs from Trout Bog’s epilimnion and hypolimnion appeared to belong to the same population based on average nucleotide identities greater than 99% calculated using D</w:t>
        </w:r>
        <w:r w:rsidR="00B9401B">
          <w:t>OE JGI’s ANI calculator (Data S</w:t>
        </w:r>
      </w:ins>
      <w:ins w:id="136" w:author="Alexandra Linz" w:date="2018-09-25T15:29:00Z">
        <w:r w:rsidR="00B9401B">
          <w:t>3</w:t>
        </w:r>
      </w:ins>
      <w:ins w:id="137" w:author="Alexandra Linz" w:date="2018-09-20T13:50:00Z">
        <w:r>
          <w:t xml:space="preserve">) </w:t>
        </w:r>
        <w:r>
          <w:fldChar w:fldCharType="begin" w:fldLock="1"/>
        </w:r>
        <w:r>
          <w:instrText>ADDIN CSL_CITATION {"citationItems":[{"id":"ITEM-1","itemData":{"DOI":"10.1093/nar/gkv657","ISBN":"1362-4962 (Electronic)\\r0305-1048 (Linking)","ISSN":"1362-4962","PMID":"26150420","abstract":"Increased sequencing of microbial genomes has revealed that prevailing prokaryotic species assignments can be inconsistent with whole genome information for a significant number of species. The long-standing need for a systematic and scalable species assignment technique can be met by the genome-wide Average Nucleotide Identity (gANI) metric, which is widely acknowledged as a robust measure of genomic relatedness. In this work, we demonstrate that the combination of gANI and the alignment fraction (AF) between two genomes accurately reflects their genomic relatedness. We introduce an efficient implementation of AF,gANI and discuss its successful application to 86.5M genome pairs between 13,151 prokaryotic genomes assigned to 3032 species. Subsequently, by comparing the genome clusters obtained from complete linkage clustering of these pairs to existing taxonomy, we observed that nearly 18% of all prokaryotic species suffer from anomalies in species definition. Our results can be used to explore central questions such as whether microorganisms form a continuum of genetic diversity or distinct species represented by distinct genetic signatures. We propose that this precise and objective AF,gANI-based species definition: the MiSI (Microbial Species Identifier) method, be used to address previous inconsistencies in species classification and as the primary guide for new taxonomic species assignment, supplemented by the traditional polyphasic approach, as required.","author":[{"dropping-particle":"","family":"Varghese","given":"Neha J","non-dropping-particle":"","parse-names":false,"suffix":""},{"dropping-particle":"","family":"Mukherjee","given":"Supratim","non-dropping-particle":"","parse-names":false,"suffix":""},{"dropping-particle":"","family":"Ivanova","given":"Natalia","non-dropping-particle":"","parse-names":false,"suffix":""},{"dropping-particle":"","family":"Konstantinidis","given":"Konstantinos T","non-dropping-particle":"","parse-names":false,"suffix":""},{"dropping-particle":"","family":"Mavrommatis","given":"Kostas","non-dropping-particle":"","parse-names":false,"suffix":""},{"dropping-particle":"","family":"Kyrpides","given":"Nikos C","non-dropping-particle":"","parse-names":false,"suffix":""},{"dropping-particle":"","family":"Pati","given":"Amrita","non-dropping-particle":"","parse-names":false,"suffix":""}],"container-title":"Nucleic Acids Research","id":"ITEM-1","issue":"14","issued":{"date-parts":[["2015"]]},"page":"gkv657-","title":"Microbial species delineation using whole genome sequences.","type":"article-journal","volume":"43"},"uris":["http://www.mendeley.com/documents/?uuid=8191a265-0b5a-46ba-99da-fd974ad4027b","http://www.mendeley.com/documents/?uuid=f114f5e4-153d-4dcb-972d-c524e1984366"]}],"mendeley":{"formattedCitation":"(Varghese et al., 2015)","plainTextFormattedCitation":"(Varghese et al., 2015)","previouslyFormattedCitation":"(Varghese et al., 2015)"},"properties":{"noteIndex":0},"schema":"https://github.com/citation-style-language/schema/raw/master/csl-citation.json"}</w:instrText>
        </w:r>
        <w:r>
          <w:fldChar w:fldCharType="separate"/>
        </w:r>
        <w:r w:rsidRPr="005F572D">
          <w:rPr>
            <w:noProof/>
          </w:rPr>
          <w:t>(Varghese et al., 2015)</w:t>
        </w:r>
        <w:r>
          <w:fldChar w:fldCharType="end"/>
        </w:r>
        <w:r>
          <w:t>. This is likely because assembly and binning were carried out separately for each thermal layer, even though some populations were present throughout the water column.</w:t>
        </w:r>
      </w:ins>
    </w:p>
    <w:p w:rsidR="00C50BFC" w:rsidRPr="00C50BFC" w:rsidRDefault="00C50BFC" w:rsidP="00C50BFC">
      <w:pPr>
        <w:rPr>
          <w:b/>
        </w:rPr>
      </w:pPr>
      <w:r>
        <w:rPr>
          <w:b/>
        </w:rPr>
        <w:t xml:space="preserve">Functional </w:t>
      </w:r>
      <w:r w:rsidR="00933DA9">
        <w:rPr>
          <w:b/>
        </w:rPr>
        <w:t>M</w:t>
      </w:r>
      <w:r>
        <w:rPr>
          <w:b/>
        </w:rPr>
        <w:t xml:space="preserve">arker </w:t>
      </w:r>
      <w:r w:rsidR="00933DA9">
        <w:rPr>
          <w:b/>
        </w:rPr>
        <w:t>G</w:t>
      </w:r>
      <w:r>
        <w:rPr>
          <w:b/>
        </w:rPr>
        <w:t xml:space="preserve">ene </w:t>
      </w:r>
      <w:r w:rsidR="00933DA9">
        <w:rPr>
          <w:b/>
        </w:rPr>
        <w:t>A</w:t>
      </w:r>
      <w:r>
        <w:rPr>
          <w:b/>
        </w:rPr>
        <w:t>nalysis</w:t>
      </w:r>
    </w:p>
    <w:p w:rsidR="00C50BFC" w:rsidRDefault="00C50BFC" w:rsidP="00C50BFC">
      <w:pPr>
        <w:ind w:firstLine="720"/>
        <w:rPr>
          <w:ins w:id="138" w:author="Alexandra Linz" w:date="2018-09-20T13:06:00Z"/>
        </w:rPr>
      </w:pPr>
      <w:r>
        <w:t xml:space="preserve">To analyze functional marker genes in the unassembled, </w:t>
      </w:r>
      <w:proofErr w:type="spellStart"/>
      <w:r>
        <w:t>unpooled</w:t>
      </w:r>
      <w:proofErr w:type="spellEnd"/>
      <w:r>
        <w:t xml:space="preserve"> metagenomes, we used a cu</w:t>
      </w:r>
      <w:r w:rsidR="001D1459">
        <w:t>rated</w:t>
      </w:r>
      <w:r>
        <w:t xml:space="preserve"> database of reference protein sequences (Data S</w:t>
      </w:r>
      <w:ins w:id="139" w:author="Alexandra Linz" w:date="2018-09-25T15:29:00Z">
        <w:r w:rsidR="00B9401B">
          <w:t>4</w:t>
        </w:r>
      </w:ins>
      <w:del w:id="140" w:author="Alexandra Linz" w:date="2018-09-25T15:29:00Z">
        <w:r w:rsidDel="00B9401B">
          <w:delText>2</w:delText>
        </w:r>
      </w:del>
      <w:r>
        <w:t>)</w:t>
      </w:r>
      <w:r w:rsidR="001D1459">
        <w:t xml:space="preserve"> </w:t>
      </w:r>
      <w:r w:rsidR="001D1459">
        <w:fldChar w:fldCharType="begin" w:fldLock="1"/>
      </w:r>
      <w:r w:rsidR="001D1459">
        <w:instrText>ADDIN CSL_CITATION { "citationItems" : [ { "id" : "ITEM-1", "itemData" : { "DOI" : "10.1038/ncomms13219", "ISBN" : "2041-1723 (Electronic) 2041-1723 (Linking)", "ISSN" : "20411723", "PMID" : "27774985", "abstract" : "The subterranean world hosts up to one-fifth of all biomass, including microbial communities that drive transformations central to Earth\u2019s biogeochemical cycles. However, little is known about how complex microbial communities in such environments are structured, and how inter-organism interactions shape ecosystem function. Here we apply terabase-scale cultivation-independent metagenomics to aquifer sediments and groundwater, and reconstruct 2,540 draft-quality, near-complete and complete strain-resolved genomes that represent the majority of known bacterial phyla as well as 47 newly discovered phylum-level lineages. Metabolic analyses spanning this vast phylogenetic diversity and representing up to 36% of organisms detected in the system are used to document the distribution of pathways in coexisting organisms. Consistent with prior findings indicating metabolic handoffs in simple consortia, we find that few organisms within the community can conduct multiple sequential redox transformations. As environmental conditions change, different assemblages of organisms are selected for, altering linkages among the major biogeochemical cycles. 1", "author" : [ { "dropping-particle" : "", "family" : "Anantharaman", "given" : "Karthik", "non-dropping-particle" : "", "parse-names" : false, "suffix" : "" }, { "dropping-particle" : "", "family" : "Brown", "given" : "Christopher T.", "non-dropping-particle" : "", "parse-names" : false, "suffix" : "" }, { "dropping-particle" : "", "family" : "Hug", "given" : "Laura A.", "non-dropping-particle" : "", "parse-names" : false, "suffix" : "" }, { "dropping-particle" : "", "family" : "Sharon", "given" : "Itai", "non-dropping-particle" : "", "parse-names" : false, "suffix" : "" }, { "dropping-particle" : "", "family" : "Castelle", "given" : "Cindy J.", "non-dropping-particle" : "", "parse-names" : false, "suffix" : "" }, { "dropping-particle" : "", "family" : "Probst", "given" : "Alexander J.", "non-dropping-particle" : "", "parse-names" : false, "suffix" : "" }, { "dropping-particle" : "", "family" : "Thomas", "given" : "Brian C.", "non-dropping-particle" : "", "parse-names" : false, "suffix" : "" }, { "dropping-particle" : "", "family" : "Singh", "given" : "Andrea", "non-dropping-particle" : "", "parse-names" : false, "suffix" : "" }, { "dropping-particle" : "", "family" : "Wilkins", "given" : "Michael J.", "non-dropping-particle" : "", "parse-names" : false, "suffix" : "" }, { "dropping-particle" : "", "family" : "Karaoz", "given" : "Ulas", "non-dropping-particle" : "", "parse-names" : false, "suffix" : "" }, { "dropping-particle" : "", "family" : "Brodie", "given" : "Eoin L.", "non-dropping-particle" : "", "parse-names" : false, "suffix" : "" }, { "dropping-particle" : "", "family" : "Williams", "given" : "Kenneth H.", "non-dropping-particle" : "", "parse-names" : false, "suffix" : "" }, { "dropping-particle" : "", "family" : "Hubbard", "given" : "Susan S.", "non-dropping-particle" : "", "parse-names" : false, "suffix" : "" }, { "dropping-particle" : "", "family" : "Banfield", "given" : "Jillian F.", "non-dropping-particle" : "", "parse-names" : false, "suffix" : "" } ], "container-title" : "Nature Communications", "id" : "ITEM-1", "issued" : { "date-parts" : [ [ "2016" ] ] }, "page" : "1-11", "publisher" : "Nature Publishing Group", "title" : "Thousands of microbial genomes shed light on interconnected biogeochemical processes in an aquifer system", "type" : "article-journal", "volume" : "7" }, "uris" : [ "http://www.mendeley.com/documents/?uuid=14b10daf-520b-49dc-baea-a62b47ce1e03" ] } ], "mendeley" : { "formattedCitation" : "(Anantharaman et al., 2016)", "plainTextFormattedCitation" : "(Anantharaman et al., 2016)", "previouslyFormattedCitation" : "(Anantharaman et al., 2016)" }, "properties" : {  }, "schema" : "https://github.com/citation-style-language/schema/raw/master/csl-citation.json" }</w:instrText>
      </w:r>
      <w:r w:rsidR="001D1459">
        <w:fldChar w:fldCharType="separate"/>
      </w:r>
      <w:r w:rsidR="001D1459" w:rsidRPr="001D1459">
        <w:rPr>
          <w:noProof/>
        </w:rPr>
        <w:t>(Anantharaman et al., 2016)</w:t>
      </w:r>
      <w:r w:rsidR="001D1459">
        <w:fldChar w:fldCharType="end"/>
      </w:r>
      <w:r>
        <w:t xml:space="preserve"> and identified open reading frames (ORFs) in our unassembled metagenomic time series using Prodigal </w:t>
      </w:r>
      <w:r>
        <w:fldChar w:fldCharType="begin" w:fldLock="1"/>
      </w:r>
      <w:r>
        <w:instrText>ADDIN CSL_CITATION { "citationItems" : [ { "id" : "ITEM-1", "itemData" : { "DOI" : "10.1186/1471-2105-11-119", "ISBN" : "1471-2105 (Electronic)\\r1471-2105 (Linking)", "ISSN" : "14712105", "PMID" : "20211023", "abstract" : "BACKGROUND 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 RESULTS With our years of experience in manually curating genomes for the Joint Genome Institute, we developed a new gene prediction algorithm called Prodigal (PROkaryotic DYnamic programming Gene-finding ALgorithm). With Prodigal, we focused specifically on the three goals of improved gene structure prediction, improved translation initiation site recognition, and reduced false positives. We compared the results of Prodigal to existing gene-finding methods to demonstrate that it met each of these objectives. CONCLUSION We built a fast, lightweight, open source gene prediction program called Prodigal http://compbio.ornl.gov/prodigal/. Prodigal achieved good results compared to existing methods, and we believe it will be a valuable asset to automated microbial annotation pipelines.", "author" : [ { "dropping-particle" : "", "family" : "Hyatt", "given" : "Doug", "non-dropping-particle" : "", "parse-names" : false, "suffix" : "" }, { "dropping-particle" : "", "family" : "Chen", "given" : "Gwo Liang", "non-dropping-particle" : "", "parse-names" : false, "suffix" : "" }, { "dropping-particle" : "", "family" : "LoCascio", "given" : "Philip F.", "non-dropping-particle" : "", "parse-names" : false, "suffix" : "" }, { "dropping-particle" : "", "family" : "Land", "given" : "Miriam L.", "non-dropping-particle" : "", "parse-names" : false, "suffix" : "" }, { "dropping-particle" : "", "family" : "Larimer", "given" : "Frank W.", "non-dropping-particle" : "", "parse-names" : false, "suffix" : "" }, { "dropping-particle" : "", "family" : "Hauser", "given" : "Loren J.", "non-dropping-particle" : "", "parse-names" : false, "suffix" : "" } ], "container-title" : "BMC Bioinformatics", "id" : "ITEM-1", "issued" : { "date-parts" : [ [ "2010" ] ] }, "title" : "Prodigal: Prokaryotic gene recognition and translation initiation site identification", "type" : "article-journal", "volume" : "11" }, "uris" : [ "http://www.mendeley.com/documents/?uuid=98dd1bfc-870d-40bf-b8b5-8d4c04417fef" ] } ], "mendeley" : { "formattedCitation" : "(Hyatt et al., 2010)", "plainTextFormattedCitation" : "(Hyatt et al., 2010)", "previouslyFormattedCitation" : "(Hyatt et al., 2010)" }, "properties" : {  }, "schema" : "https://github.com/citation-style-language/schema/raw/master/csl-citation.json" }</w:instrText>
      </w:r>
      <w:r>
        <w:fldChar w:fldCharType="separate"/>
      </w:r>
      <w:r w:rsidRPr="00D05772">
        <w:rPr>
          <w:noProof/>
        </w:rPr>
        <w:t>(Hyatt et al., 2010)</w:t>
      </w:r>
      <w:r>
        <w:fldChar w:fldCharType="end"/>
      </w:r>
      <w:r>
        <w:t xml:space="preserve">. This analysis was conducted on merged reads. The protein sequences and ORFs were compared using </w:t>
      </w:r>
      <w:proofErr w:type="spellStart"/>
      <w:r>
        <w:t>BLASTx</w:t>
      </w:r>
      <w:proofErr w:type="spellEnd"/>
      <w:r>
        <w:t xml:space="preserve"> </w:t>
      </w:r>
      <w:r>
        <w:fldChar w:fldCharType="begin" w:fldLock="1"/>
      </w:r>
      <w:r>
        <w:instrText>ADDIN CSL_CITATION { "citationItems" : [ { "id" : "ITEM-1", "itemData" : { "DOI" : "Artn 421\\nDoi 10.1186/1471-2105-10-421", "ISBN" : "1471-2105",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 : "421", "issued" : { "date-parts" : [ [ "2009" ] ] }, "page" : "1-9", "title" : "BLAST plus : architecture and applications", "type" : "article-journal", "volume" : "10" }, "uris" : [ "http://www.mendeley.com/documents/?uuid=903dd26a-870a-4ccf-ab0f-296c21fd1ff4" ] } ], "mendeley" : { "formattedCitation" : "(Camacho et al., 2009)", "plainTextFormattedCitation" : "(Camacho et al., 2009)", "previouslyFormattedCitation" : "(Camacho et al., 2009)" }, "properties" : {  }, "schema" : "https://github.com/citation-style-language/schema/raw/master/csl-citation.json" }</w:instrText>
      </w:r>
      <w:r>
        <w:fldChar w:fldCharType="separate"/>
      </w:r>
      <w:r w:rsidRPr="00D05772">
        <w:rPr>
          <w:noProof/>
        </w:rPr>
        <w:t>(Camacho et al., 2009)</w:t>
      </w:r>
      <w:r>
        <w:fldChar w:fldCharType="end"/>
      </w:r>
      <w:r>
        <w:t xml:space="preserve"> with a cutoff of 30</w:t>
      </w:r>
      <w:r w:rsidR="00C60627">
        <w:t>%</w:t>
      </w:r>
      <w:r w:rsidR="00443746">
        <w:t xml:space="preserve"> identity</w:t>
      </w:r>
      <w:r>
        <w:t xml:space="preserve">. </w:t>
      </w:r>
      <w:del w:id="141" w:author="Alexandra Linz" w:date="2018-09-20T10:04:00Z">
        <w:r w:rsidDel="008D14F1">
          <w:delText xml:space="preserve">Significant differences in gene frequency between sites were </w:delText>
        </w:r>
        <w:r w:rsidR="00443746" w:rsidDel="008D14F1">
          <w:delText>identified</w:delText>
        </w:r>
        <w:r w:rsidDel="008D14F1">
          <w:delText xml:space="preserve"> using LEfSE </w:delText>
        </w:r>
        <w:r w:rsidDel="008D14F1">
          <w:fldChar w:fldCharType="begin" w:fldLock="1"/>
        </w:r>
        <w:r w:rsidDel="008D14F1">
          <w:delInstrText>ADDIN CSL_CITATION { "citationItems" : [ { "id" : "ITEM-1", "itemData" : { "DOI" : "10.1038/nmeth.2066", "ISBN" : "1548-7091", "ISSN" : "1548-7105", "PMID" : "22688413", "abstract" : "Metagenomic shotgun sequencing data can identify microbes populating a microbial community and their proportions, but existing taxonomic profiling methods are inefficient for increasingly large data sets. We present an approach that uses clade-specific marker genes to unambiguously assign reads to microbial clades more accurately and &gt;50\u00d7 faster than current approaches. We validated our metagenomic phylogenetic analysis tool, MetaPhlAn, on terabases of short reads and provide the largest metagenomic profiling to date of the human gut. It can be accessed at http://huttenhower.sph.harvard.edu/metaphlan/.", "author" : [ { "dropping-particle" : "", "family" : "Segata", "given" : "Nicola", "non-dropping-particle" : "", "parse-names" : false, "suffix" : "" }, { "dropping-particle" : "", "family" : "Waldron", "given" : "Levi", "non-dropping-particle" : "", "parse-names" : false, "suffix" : "" }, { "dropping-particle" : "", "family" : "Ballarini", "given" : "Annalisa", "non-dropping-particle" : "", "parse-names" : false, "suffix" : "" }, { "dropping-particle" : "", "family" : "Narasimhan", "given" : "Vagheesh", "non-dropping-particle" : "", "parse-names" : false, "suffix" : "" }, { "dropping-particle" : "", "family" : "Jousson", "given" : "Olivier", "non-dropping-particle" : "", "parse-names" : false, "suffix" : "" }, { "dropping-particle" : "", "family" : "Huttenhower", "given" : "Curtis", "non-dropping-particle" : "", "parse-names" : false, "suffix" : "" } ], "container-title" : "Nature Methods", "id" : "ITEM-1", "issue" : "8", "issued" : { "date-parts" : [ [ "2012" ] ] }, "page" : "811-4", "title" : "Metagenomic microbial community profiling using unique clade-specific marker genes", "type" : "article-journal", "volume" : "9" }, "uris" : [ "http://www.mendeley.com/documents/?uuid=5431de9a-29e1-43b3-9458-a74df3ea015e" ] } ], "mendeley" : { "formattedCitation" : "(Segata et al., 2012)", "plainTextFormattedCitation" : "(Segata et al., 2012)", "previouslyFormattedCitation" : "(Segata et al., 2012)" }, "properties" : {  }, "schema" : "https://github.com/citation-style-language/schema/raw/master/csl-citation.json" }</w:delInstrText>
        </w:r>
        <w:r w:rsidDel="008D14F1">
          <w:fldChar w:fldCharType="separate"/>
        </w:r>
        <w:r w:rsidRPr="00D05772" w:rsidDel="008D14F1">
          <w:rPr>
            <w:noProof/>
          </w:rPr>
          <w:delText>(Segata et al., 2012)</w:delText>
        </w:r>
        <w:r w:rsidDel="008D14F1">
          <w:fldChar w:fldCharType="end"/>
        </w:r>
        <w:r w:rsidDel="008D14F1">
          <w:delText xml:space="preserve">. </w:delText>
        </w:r>
      </w:del>
      <w:r>
        <w:t>Read abundance was normalized by metagenome size for plotting.</w:t>
      </w:r>
      <w:r w:rsidRPr="00180B02">
        <w:t xml:space="preserve"> </w:t>
      </w:r>
      <w:r>
        <w:t>We chose to perform this analysis because gene content in unassembled metagenomes is likely more quantitative and more representative of the entire microbial community than gene content in the MAGs</w:t>
      </w:r>
      <w:ins w:id="142" w:author="Alexandra Linz" w:date="2018-10-01T16:35:00Z">
        <w:r w:rsidR="00692562">
          <w:t>, due to limitations of assembly and binning algorithms</w:t>
        </w:r>
        <w:del w:id="143" w:author="Alexandra Linz [2]" w:date="2018-10-16T11:20:00Z">
          <w:r w:rsidR="00692562" w:rsidRPr="00797487" w:rsidDel="00B155B0">
            <w:delText>.</w:delText>
          </w:r>
        </w:del>
      </w:ins>
      <w:r>
        <w:t>.</w:t>
      </w:r>
    </w:p>
    <w:p w:rsidR="00B24DBF" w:rsidRDefault="00B24DBF" w:rsidP="00C50BFC">
      <w:pPr>
        <w:ind w:firstLine="720"/>
      </w:pPr>
      <w:ins w:id="144" w:author="Alexandra Linz" w:date="2018-09-20T13:06:00Z">
        <w:r>
          <w:t xml:space="preserve">These comparisons were run between the </w:t>
        </w:r>
        <w:proofErr w:type="spellStart"/>
        <w:r w:rsidR="00692562">
          <w:t>epilimnia</w:t>
        </w:r>
        <w:proofErr w:type="spellEnd"/>
        <w:r w:rsidR="00692562">
          <w:t xml:space="preserve"> of Trout Bog and</w:t>
        </w:r>
      </w:ins>
      <w:ins w:id="145" w:author="Alexandra Linz" w:date="2018-10-01T16:38:00Z">
        <w:r w:rsidR="00692562">
          <w:t xml:space="preserve"> </w:t>
        </w:r>
      </w:ins>
      <w:ins w:id="146" w:author="Alexandra Linz" w:date="2018-09-20T13:06:00Z">
        <w:r>
          <w:t>Mendota, and between the epilimnion and hypolimnion of Trout Bog. We did not compare Mendota</w:t>
        </w:r>
      </w:ins>
      <w:ins w:id="147" w:author="Alexandra Linz" w:date="2018-10-01T16:37:00Z">
        <w:r w:rsidR="00692562">
          <w:t>’s epilimnion</w:t>
        </w:r>
      </w:ins>
      <w:ins w:id="148" w:author="Alexandra Linz" w:date="2018-09-20T13:06:00Z">
        <w:r w:rsidR="00692562">
          <w:t xml:space="preserve"> to </w:t>
        </w:r>
        <w:r>
          <w:t>Trout Bog</w:t>
        </w:r>
      </w:ins>
      <w:ins w:id="149" w:author="Alexandra Linz" w:date="2018-10-01T16:37:00Z">
        <w:r w:rsidR="00692562">
          <w:t>’s hypolimnion</w:t>
        </w:r>
      </w:ins>
      <w:ins w:id="150" w:author="Alexandra Linz" w:date="2018-09-20T13:06:00Z">
        <w:r>
          <w:t xml:space="preserve">, as the multitude of factors differing between these two sites make this comparison illogical. We aggregated marker genes by function (as several marker genes from a phylogenetic range were included in the database for each type of function) and tested for </w:t>
        </w:r>
        <w:r>
          <w:lastRenderedPageBreak/>
          <w:t>significant differences in distribution between lakes and layers using a Wilcoxon rank sum test with a Bonferroni correction for multiple pairwise testing.</w:t>
        </w:r>
      </w:ins>
    </w:p>
    <w:p w:rsidR="00C50BFC" w:rsidRPr="00C50BFC" w:rsidRDefault="00C50BFC" w:rsidP="00C50BFC">
      <w:pPr>
        <w:rPr>
          <w:b/>
        </w:rPr>
      </w:pPr>
      <w:r>
        <w:rPr>
          <w:b/>
        </w:rPr>
        <w:t xml:space="preserve">Pathway </w:t>
      </w:r>
      <w:r w:rsidR="00933DA9">
        <w:rPr>
          <w:b/>
        </w:rPr>
        <w:t>P</w:t>
      </w:r>
      <w:r>
        <w:rPr>
          <w:b/>
        </w:rPr>
        <w:t>rediction</w:t>
      </w:r>
    </w:p>
    <w:p w:rsidR="00B32BF2" w:rsidRDefault="00046BFF" w:rsidP="002C4D58">
      <w:pPr>
        <w:pStyle w:val="NoSpacing"/>
        <w:spacing w:line="480" w:lineRule="auto"/>
      </w:pPr>
      <w:r w:rsidRPr="002C4D58">
        <w:tab/>
      </w:r>
      <w:del w:id="151" w:author="Alexandra Linz" w:date="2018-09-20T13:46:00Z">
        <w:r w:rsidRPr="002C4D58" w:rsidDel="00BB48D4">
          <w:delText xml:space="preserve">Only MAGs </w:delText>
        </w:r>
        <w:r w:rsidR="00443746" w:rsidDel="00BB48D4">
          <w:delText xml:space="preserve">that were </w:delText>
        </w:r>
        <w:r w:rsidRPr="002C4D58" w:rsidDel="00BB48D4">
          <w:delText xml:space="preserve">at least 50% complete </w:delText>
        </w:r>
        <w:r w:rsidR="00832F7B" w:rsidRPr="002C4D58" w:rsidDel="00BB48D4">
          <w:delText>with</w:delText>
        </w:r>
        <w:r w:rsidRPr="002C4D58" w:rsidDel="00BB48D4">
          <w:delText xml:space="preserve"> less than </w:delText>
        </w:r>
        <w:r w:rsidR="005F1EC7" w:rsidRPr="002C4D58" w:rsidDel="00BB48D4">
          <w:delText>10</w:delText>
        </w:r>
        <w:r w:rsidRPr="002C4D58" w:rsidDel="00BB48D4">
          <w:delText>% estimated contamination</w:delText>
        </w:r>
        <w:r w:rsidR="005F1EC7" w:rsidRPr="002C4D58" w:rsidDel="00BB48D4">
          <w:delText xml:space="preserve"> (meeting the MIMARKS definition of a medium</w:delText>
        </w:r>
        <w:r w:rsidR="00443746" w:rsidDel="00BB48D4">
          <w:delText xml:space="preserve"> or high</w:delText>
        </w:r>
        <w:r w:rsidR="005F1EC7" w:rsidRPr="002C4D58" w:rsidDel="00BB48D4">
          <w:delText xml:space="preserve"> quality MAG)</w:delText>
        </w:r>
        <w:r w:rsidRPr="002C4D58" w:rsidDel="00BB48D4">
          <w:delText xml:space="preserve"> were included in this study</w:delText>
        </w:r>
        <w:r w:rsidR="001D2345" w:rsidDel="00BB48D4">
          <w:delText xml:space="preserve"> </w:delText>
        </w:r>
        <w:r w:rsidR="001D2345" w:rsidDel="00BB48D4">
          <w:fldChar w:fldCharType="begin" w:fldLock="1"/>
        </w:r>
        <w:r w:rsidR="001D2345" w:rsidRPr="00BB48D4" w:rsidDel="00BB48D4">
          <w:delInstrText>ADDIN CSL_CITATION { "citationItems" : [ { "id" : "ITEM-1", "itemData" : { "DOI" : "10.1038/nbt.3893", "ISBN" : "1546-1696 (Electronic) 1087-0156 (Linking)", "ISSN" : "15461696", "PMID" : "28787424", "abstract" : "Standards for sequencing the microbial 'uncultivated majority', namely bacterial and archaeal single-cell genome sequences, and genome sequences from metagenomic datasets, are proposed.", "author" : [ { "dropping-particle" : "", "family" : "Bowers", "given" : "Robert M.", "non-dropping-particle" : "", "parse-names" : false, "suffix" : "" }, { "dropping-particle" : "", "family" : "Kyrpides", "given" : "Nikos C.", "non-dropping-particle" : "", "parse-names" : false, "suffix" : "" }, { "droppin</w:delInstrText>
        </w:r>
        <w:r w:rsidR="001D2345" w:rsidRPr="00FC2C3B" w:rsidDel="00BB48D4">
          <w:delInstrText>g-particle" : "", "family" : "Stepanauskas", "given" : "Ramunas", "non-dropping-particle" : "", "parse-names" : false, "suffix" : "" }, { "dropping-particle" : "", "family" : "Harmon-Smith", "given" : "Miranda", "non-dropping-particle" : "", "parse-names" : false, "suffix" : "" }, { "dropping-particle" : "", "family" : "Doud", "given" : "Devin", "non-dropping-particle" : "", "parse-names" : false, "suffix" : "" }, { "dropping-particle" : "", "family" : "Reddy", "given" : "T. B.K.", "non-dropping-particle" : "", "parse-names" : false, "suffix" : "" }, { "dropping-particle" : "", "family" : "Schulz", "given" : "Frederik", "non-dropping-particle" : "", "parse-names" : false, "suffix" : "" }, { "dropping-particle" : "", "family" : "Jarett", "given" : "Jessica", "non-dropping-particle" : "", "parse-names" : false, "suffix" : "" }, { "dropping-particle" : "", "family" : "Rivers", "given" : "Adam R.", "non-dropping-particle" : "", "parse-names" : false, "suffix" : "" }, { "dropping-particle" : "", "family" : "Eloe-Fadrosh", "given" : "Emiley A.", "non-dropping-particle" : "", "parse-names" : false, "suffix" : "" }, { "dropping-particle" : "", "family" : "Tringe", "given" : "Susannah G.", "non-dropping-particle" : "", "parse-names" : false, "suffix" : "" }, { "droppin</w:delInstrText>
        </w:r>
        <w:r w:rsidR="001D2345" w:rsidRPr="00AB1E2D" w:rsidDel="00BB48D4">
          <w:delInstrText>g-particle" : "", "family" : "Ivanova", "given" : "Natalia N.", "non-dropping-particle" : "", "parse-names" : false, "suffix" : "" }, { "dropping-particle" : "", "family" : "Copeland", "given" : "Alex", "non-dropping-particle" : "", "parse-names" : false, "suffix" : "" }, { "dropping-particle" : "", "family" : "Clum", "given" : "Alicia", "non-dropping-particle" : "", "parse-names" : false, "suffix" : "" }, { "dropping-particle" : "", "family" : "Becraft", "given" : "Eric D.", "non-dropping-particle" : "", "parse-names" : false, "suffix" : "" }, { "dropping-particle" : "", "family" : "Malmstrom", "given" : "Rex R.", "non-dropping-particle" : "", "parse-names" : false, "suffix" : "" }, { "dropping-particle" : "", "family" : "Birren", "given" : "Bruce", "non-dropping-particle" : "", "parse-names" : false, "suffix" : "" }, { "dropping-particle" : "", "family" : "Podar", "given" : "Mircea", "non-dropping-particle" : "", "parse-names" : false, "suffix" : "" }, { "dropping-particle" : "", "family" : "Bork", "given" : "Peer", "non-dropping-particle" : "", "parse-names" : false, "suffix" : "" }, { "dropping-particle" : "", "family" : "Weinstock", "given" : "George M.", "non-dropping-particle" : "", "parse-names" : false, "suffix" : "" }, { "dropping-particle" : "", "family" : "Garrity", "given" : "George M.", "non-dropping-particle" : "", "parse-names" : false, "suffix" : "" }, { "dropping-particle" : "", "family" : "Dodsworth", "given" : "Jeremy A.", "non-dropping-particle" : "", "parse-names" : false, "suffix" : "" }, { "dropping-particle" : "", "family" : "Yooseph", "given" : "Shibu", "non-dropping-particle" : "", "parse-names" : false, "suffix" : "" }, { "dropping-particle" : "", "family" : "Sutton", "given" : "Granger", "non-dropping-particle" : "", "parse-names" : false, "suffix" : "" }, { "dropping-particle" : "", "family" : "Gl\u00f6ckner", "given" : "Frank O.", "non-dropping-particle" : "", "parse-names" : false, "suffix" : "" }, { "dropping-particle" : "", "family" : "Gilbert", "given" : "Jack A.", "non-dropping-particle" : "", "parse-names" : false, "suffix" : "" }, { "dropping-particle" : "", "family" : "Nelson", "given" : "William C.", "non-dropping-particle" : "", "parse-names" : false, "suffix" : "" }, { "dropping-particle" : "", "family" : "Hallam", "given" : "Steven J.", "non-dropping-particle" : "", "parse-names" : false, "suffix" : "" }, { "dropping-particle" : "", "family" : "Jungbluth", "given" : "Sean P.", "non-dropping-particle" : "", "parse-names" : false, "suffix" : "" }, { "dropping-particle" : "", "family" : "Ettema", "given" : "Thijs J.G.", "non-dropping-particle" : "", "parse-names" : false, "suffix" : "" }, { "dropping-particle" : "", "family" : "Tighe", "given" : "Scott", "non-dropping-particle" : "", "parse-names" : false, "suffix" : "" }, { "dropping-particle" : "", "family" : "Konstantinidis", "given" : "Konstantinos T.", "non-dropping-particle" : "", "parse-names" : false, "suffix" : "" }, { "dropping-particle" : "", "family" : "Liu", "given" : "Wen Tso", "non-dropping-particle" : "", "parse-names" : false, "suffix" : "" }, { "dropping-particle" : "", "family" : "Baker", "given" : "Brett J.", "non-dropping-particle" : "", "parse-names" : false, "suffix" : "" }, { "dropping-particle" : "", "family" : "Rattei", "given" : "Thomas", "non-dropping-particle" : "", "parse-names" : false, "suffix" : "" }, { "dropping-particle" : "", "family" : "Eisen", "given" : "Jonathan A.", "non-dropping-particle" : "", "parse-names" : false, "suffix" : "" }, { "dropping-particle" : "", "family" : "Hedlund", "given" : "Brian", "non-dropping-particle" : "", "parse-names" : false, "suffix" : "" }, { "dropping-particle" : "", "family" : "McMahon", "given" : "Katherine D.", "non-dropping-particle" : "", "parse-names" : false, "suffix" : "" }, { "dropping-particle" : "", "family" : "Fierer", "given" : "Noah", "non-dropping-particle" : "", "parse-names" : false, "suffix" : "" }, { "dropping-particle" : "", "family" : "Knight", "given" : "Rob", "non-dropping-particle" : "", "parse-names" : false, "suffix" : "" }, { "dropping-particle" : "", "family" : "Finn", "given" : "Rob", "non-dropping-particle" : "", "parse-names" : false, "suffix" : "" }, { "dropping-particle" : "", "family" : "Cochrane", "given" : "Guy", "non-dropping-particle" : "", "parse-names" : false, "suffix" : "" }, { "dropping-particle" : "", "family" : "Karsch-Mizrachi", "given" : "Ilene", "non-dropping-particle" : "", "parse-names" : false, "suffix" : "" }, { "dropping-particle" : "", "family" : "Tyson", "given" : "Gene W.", "non-dropping-particle" : "", "parse-names" : false, "suffix" : "" }, { "dropping-particle" : "", "family" : "Rinke", "given" : "Christian", "non-dropping-particle" : "", "parse-names" : false, "suffix" : "" }, { "dropping-particle" : "", "family" : "Lapidus", "given" : "Alla", "non-dropping-particle" : "", "parse-names" : false, "suffix" : "" }, { "dropping-particle" : "", "family" : "Meyer", "given" : "Folker", "non-dropping-particle" : "", "parse-names" : false, "suffix" : "" }, { "dropping-particle" : "", "family" : "Yilmaz", "given" : "Pelin", "non-dropping-particle" : "", "parse-names" : false, "suffix" : "" }, { "dropping-particle" : "", "family" : "Parks", "given" : "Donovan H.", "non-dropping-particle" : "", "parse-names" : false, "suffix" : "" }, { "dropping-particle" : "", "family" : "Eren", "given" : "A. M.", "non-dropping-particle" : "", "parse-names" : false, "suffix" : "" }, { "dropping-particle" : "", "family" : "Schriml", "given" : "Lynn", "non-dropping-particle" : "", "parse-names" : false, "suffix" : "" }, { "dropping-particle" : "", "family" : "Banfield", "given" : "Jillian F.", "non-dropping-particle" : "", "parse-names" : false, "suffix" : "" }, { "dropping-particle" : "", "family" : "Hugenholtz", "given" : "Philip", "non-dropping-particle" : "", "parse-names" : false, "suffix" : "" }, { "dropping-particle" : "", "family" : "Woyke", "given" : "Tanja", "non-dropping-particle" : "", "parse-names" : false, "suffix" : "" } ], "container-title" : "Nature Biotechnology", "id" : "ITEM-1", "issue" : "8", "issued" : { "date-parts" : [ [ "2017" ] ] }, "page" : "725-731", "title" : "Minimum information about a single amplified genome (MISAG) and a metagenome-assembled genome (MIMAG) of bacteria and archaea", "type" : "article-journal", "volume" : "35" }, "uris" : [ "http://www.mendeley.com/documents/?uuid=421679fa-ae58-4047-a9a9-6abb4b56d8da" ] } ], "mendeley" : { "formattedCitation" : "(Bowers et al., 2017)", "plainTextFormattedCitation" : "(Bowers et al., 2017)", "previouslyFormattedCitation" : "(Bowers et al., 2017)" }, "properties" : {  }, "schema" : "https://github.com/citation-style-language/schema/raw/master/csl-citation.json" }</w:delInstrText>
        </w:r>
        <w:r w:rsidR="001D2345" w:rsidDel="00BB48D4">
          <w:fldChar w:fldCharType="separate"/>
        </w:r>
        <w:r w:rsidR="001D2345" w:rsidRPr="00BB48D4" w:rsidDel="00BB48D4">
          <w:rPr>
            <w:noProof/>
          </w:rPr>
          <w:delText>(Bowers et al., 2017)</w:delText>
        </w:r>
        <w:r w:rsidR="001D2345" w:rsidDel="00BB48D4">
          <w:fldChar w:fldCharType="end"/>
        </w:r>
        <w:r w:rsidRPr="002C4D58" w:rsidDel="00BB48D4">
          <w:delText xml:space="preserve">. </w:delText>
        </w:r>
        <w:r w:rsidR="00443746" w:rsidDel="00BB48D4">
          <w:delText xml:space="preserve">Taxonomy was assigned to MAGs using Phylosift </w:delText>
        </w:r>
        <w:r w:rsidR="00443746" w:rsidDel="00BB48D4">
          <w:fldChar w:fldCharType="begin" w:fldLock="1"/>
        </w:r>
        <w:r w:rsidR="00443746" w:rsidDel="00BB48D4">
          <w:delInstrText>ADDIN CSL_CITATION { "citationItems" : [ { "id" : "ITEM-1", "itemData" : { "DOI" : "10.7717/peerj.243", "ISBN" : "2167-8359 (Electronic)", "ISSN" : "2167-8359", "PMID" : "24482762", "abstract" : "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 ] }, "page" : "e243", "title" : "PhyloSift: phylogenetic analysis of genomes and metagenomes.", "type" : "article-journal", "volume" : "2" }, "uris" : [ "http://www.mendeley.com/documents/?uuid=d3a147d6-2405-46ed-b4f8-2c49215ea283" ] } ], "mendeley" : { "formattedCitation" : "(Darling et al., 2014)", "plainTextFormattedCitation" : "(Darling et al., 2014)", "previouslyFormattedCitation" : "(Darling et al., 2014)" }, "properties" : {  }, "schema" : "https://github.com/citation-style-language/schema/raw/master/csl-citation.json" }</w:delInstrText>
        </w:r>
        <w:r w:rsidR="00443746" w:rsidDel="00BB48D4">
          <w:fldChar w:fldCharType="separate"/>
        </w:r>
        <w:r w:rsidR="00443746" w:rsidRPr="00443746" w:rsidDel="00BB48D4">
          <w:rPr>
            <w:noProof/>
          </w:rPr>
          <w:delText>(Darling et al., 2014)</w:delText>
        </w:r>
        <w:r w:rsidR="00443746" w:rsidDel="00BB48D4">
          <w:fldChar w:fldCharType="end"/>
        </w:r>
        <w:r w:rsidR="00443746" w:rsidDel="00BB48D4">
          <w:delText xml:space="preserve">. </w:delText>
        </w:r>
      </w:del>
      <w:r w:rsidRPr="002C4D58">
        <w:t xml:space="preserve">Pathways were analyzed by exporting IMG’s functional annotations for the MAGs, including KEGG, COG, </w:t>
      </w:r>
      <w:r w:rsidR="00087969" w:rsidRPr="002C4D58">
        <w:t>PFAM</w:t>
      </w:r>
      <w:r w:rsidRPr="002C4D58">
        <w:t>, and TIGR</w:t>
      </w:r>
      <w:r w:rsidR="00B32BF2">
        <w:t>FAM</w:t>
      </w:r>
      <w:r w:rsidRPr="002C4D58">
        <w:t xml:space="preserve"> annotations and</w:t>
      </w:r>
      <w:r w:rsidR="00B32BF2">
        <w:t xml:space="preserve"> mapped to pathways in the KEGG and </w:t>
      </w:r>
      <w:proofErr w:type="spellStart"/>
      <w:r w:rsidR="00B32BF2">
        <w:t>MetaCyc</w:t>
      </w:r>
      <w:proofErr w:type="spellEnd"/>
      <w:r w:rsidR="00B32BF2">
        <w:t xml:space="preserve"> databases as previously describe</w:t>
      </w:r>
      <w:r w:rsidR="00443746">
        <w:t>d</w:t>
      </w:r>
      <w:r w:rsidR="00B32BF2">
        <w:t xml:space="preserve"> </w:t>
      </w:r>
      <w:r w:rsidR="00B32BF2">
        <w:fldChar w:fldCharType="begin" w:fldLock="1"/>
      </w:r>
      <w:r w:rsidR="00B32BF2">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B32BF2">
        <w:fldChar w:fldCharType="separate"/>
      </w:r>
      <w:r w:rsidR="00B32BF2" w:rsidRPr="00B32BF2">
        <w:rPr>
          <w:noProof/>
        </w:rPr>
        <w:t>(He et al., 2017)</w:t>
      </w:r>
      <w:r w:rsidR="00B32BF2">
        <w:fldChar w:fldCharType="end"/>
      </w:r>
      <w:r w:rsidR="00B32BF2">
        <w:t>.</w:t>
      </w:r>
      <w:r w:rsidRPr="002C4D58">
        <w:t xml:space="preserve"> To </w:t>
      </w:r>
      <w:r w:rsidR="005555E0" w:rsidRPr="002C4D58">
        <w:t>score presence</w:t>
      </w:r>
      <w:r w:rsidRPr="002C4D58">
        <w:t xml:space="preserve">, a pathway </w:t>
      </w:r>
      <w:r w:rsidR="00443746">
        <w:t>needed</w:t>
      </w:r>
      <w:r w:rsidRPr="002C4D58">
        <w:t xml:space="preserve"> at least 50% of the required enzymes encoded by genes in a MAG and if there were steps unique to a pathway, at least one gene encoding </w:t>
      </w:r>
      <w:r w:rsidR="00443746">
        <w:t>each</w:t>
      </w:r>
      <w:r w:rsidRPr="002C4D58">
        <w:t xml:space="preserve"> unique step. </w:t>
      </w:r>
      <w:r w:rsidR="00B32BF2">
        <w:t>Putative pathway presence</w:t>
      </w:r>
      <w:del w:id="152" w:author="Alexandra Linz" w:date="2018-09-20T16:56:00Z">
        <w:r w:rsidR="00B32BF2" w:rsidDel="000A57D4">
          <w:delText>s</w:delText>
        </w:r>
      </w:del>
      <w:r w:rsidR="00B32BF2">
        <w:t xml:space="preserve"> was aggregated by lake and phylum in order to link potential functions identified in the metagenomes to taxonomic groups that may perform those functions in each lake.</w:t>
      </w:r>
      <w:r w:rsidRPr="002C4D58">
        <w:t xml:space="preserve"> Glycoside hydrolases were annotated using dbCAN</w:t>
      </w:r>
      <w:ins w:id="153" w:author="Alexandra Linz" w:date="2018-09-20T16:33:00Z">
        <w:r w:rsidR="00AB1E2D">
          <w:t xml:space="preserve">2’s implementation of HMMER </w:t>
        </w:r>
      </w:ins>
      <w:del w:id="154" w:author="Alexandra Linz" w:date="2018-09-20T16:33:00Z">
        <w:r w:rsidR="00B32BF2" w:rsidDel="00AB1E2D">
          <w:delText xml:space="preserve"> (http://csbl.bmb.uga.edu/dbCAN)</w:delText>
        </w:r>
        <w:r w:rsidR="00832F7B" w:rsidRPr="002C4D58" w:rsidDel="00AB1E2D">
          <w:delText xml:space="preserve"> </w:delText>
        </w:r>
      </w:del>
      <w:ins w:id="155" w:author="Alexandra Linz" w:date="2018-09-20T16:33:00Z">
        <w:r w:rsidR="00AB1E2D">
          <w:t>(Zhang et al., 2018)</w:t>
        </w:r>
      </w:ins>
      <w:del w:id="156" w:author="Alexandra Linz" w:date="2018-09-20T16:33:00Z">
        <w:r w:rsidR="00832F7B" w:rsidRPr="002C4D58" w:rsidDel="00AB1E2D">
          <w:fldChar w:fldCharType="begin" w:fldLock="1"/>
        </w:r>
        <w:r w:rsidR="00832F7B" w:rsidRPr="00AB1E2D" w:rsidDel="00AB1E2D">
          <w:delInstrText>ADDIN CSL_CITATION { "citationItems" : [ { "id" : "ITEM-1", "itemData" : { "DOI" : "10.1093/nar/gks479", "ISBN" : "0305-1048", "ISSN" : "03051048", "PMID" : "22645317", "abstract" : "Carbohydrate-active enzymes (CAZymes) are very important to the biotech industry, particularly the emerging biofuel industry because CAZymes are responsible for the synthesis, degradation and modification of all the carbohydrates on Earth. We have developed a web resource, dbCAN (http://csbl.bmb.uga.edu/dbCAN/annotate.php), to provide a capability for automated CAZyme signature domain-based annotation for any given protein data set (e.g. proteins from a newly sequenced genome) submitted to our server. To accomplish this, we have explicitly defined a signature domain for every CAZyme family, derived based on the CDD (conserved domain database) search and literature curation. We have also constructed a hidden Markov model to represent the signature domain of each CAZyme family. These CAZyme family-specific HMMs are our key contribution and the foundation for the automated CAZyme annotation.", "author" : [ { "dropping-particle" : "", "family" : "Yin", "given" : "Yanbin", "non-dropping-particle" : "", "parse-names" : false, "suffix" : "" }, { "dropping-particle" : "", "family" : "Mao", "given" : "Xizeng", "non-dropping-particle" : "", "parse-names" : false, "suffix" : "" }, { "dropping-particle" : "", "family" : "Yang", "given" : "Jincai", "non-dropping-particle" : "", "parse-names" : false, "suffix" : "" }, { "dropping-particle" : "", "family" : "Chen", "given" : "Xin", "non-dropping-particle" : "", "parse-names" : false, "suffix" : "" }, { "dropping-particle" : "", "family" : "Mao", "given" : "Fenglou", "non-dropping-particle" : "", "parse-names" : false, "suffix" : "" }, { "dropping-particle" : "", "family" : "Xu", "given" : "Ying", "non-dropping-particle" : "", "parse-names" : false, "suffix" : "" } ], "container-title" : "Nucleic Acids Research", "id" : "ITEM-1", "issue" : "W1", "issued" : { "date-parts" : [ [ "2012" ] ] }, "page" : "445-451", "title" : "DbCAN: A web resource for automated carbohydrate-active enzyme annotation", "type" : "article-journal", "volume" : "40" }, "uris" : [ "http://www.mendeley.com/documents/?uuid=0b037019-6ead-4073-9c61-47aff5472e0f" ] } ], "mendeley" : { "formattedCitation" : "(Yin et al., 2012)", "plainTextFormattedCitation" : "(Yin et al., 2012)", "previouslyFormattedCitation" : "(Yin et al., 2012)" }, "properties" : {  }, "schema" : "https://github.com/citation-style-language/schema/raw/master/csl-citation.json" }</w:delInstrText>
        </w:r>
        <w:r w:rsidR="00832F7B" w:rsidRPr="002C4D58" w:rsidDel="00AB1E2D">
          <w:fldChar w:fldCharType="separate"/>
        </w:r>
        <w:r w:rsidR="00832F7B" w:rsidRPr="00AB1E2D" w:rsidDel="00AB1E2D">
          <w:rPr>
            <w:noProof/>
          </w:rPr>
          <w:delText>(Yin et al., 2012)</w:delText>
        </w:r>
        <w:r w:rsidR="00832F7B" w:rsidRPr="002C4D58" w:rsidDel="00AB1E2D">
          <w:fldChar w:fldCharType="end"/>
        </w:r>
      </w:del>
      <w:r w:rsidRPr="002C4D58">
        <w:t xml:space="preserve">. </w:t>
      </w:r>
      <w:r w:rsidR="00564BB8">
        <w:t>Nitrogen usage in amino acids</w:t>
      </w:r>
      <w:r w:rsidR="00B32BF2">
        <w:t xml:space="preserve"> was calculated </w:t>
      </w:r>
      <w:r w:rsidR="00B353E1">
        <w:t>by taking the average number of nitrogen atoms</w:t>
      </w:r>
      <w:r w:rsidR="00B32BF2">
        <w:t xml:space="preserve"> </w:t>
      </w:r>
      <w:r w:rsidR="00B353E1">
        <w:t>i</w:t>
      </w:r>
      <w:r w:rsidR="00B32BF2">
        <w:t>n translated ORF sequences</w:t>
      </w:r>
      <w:r w:rsidR="00B353E1">
        <w:t xml:space="preserve"> across each MAG</w:t>
      </w:r>
      <w:r w:rsidR="00B32BF2">
        <w:t xml:space="preserve">. </w:t>
      </w:r>
    </w:p>
    <w:p w:rsidR="008853A5" w:rsidRPr="002C4D58" w:rsidRDefault="00046BFF" w:rsidP="00B32BF2">
      <w:pPr>
        <w:pStyle w:val="NoSpacing"/>
        <w:spacing w:line="480" w:lineRule="auto"/>
        <w:ind w:firstLine="720"/>
        <w:rPr>
          <w:color w:val="000000"/>
          <w:bdr w:val="none" w:sz="0" w:space="0" w:color="auto" w:frame="1"/>
        </w:rPr>
      </w:pPr>
      <w:r w:rsidRPr="002C4D58">
        <w:t>Data formatting and plotting was performed in R</w:t>
      </w:r>
      <w:r w:rsidR="00751BEC" w:rsidRPr="002C4D58">
        <w:t xml:space="preserve"> (</w:t>
      </w:r>
      <w:r w:rsidR="00751BEC" w:rsidRPr="002C4D58">
        <w:rPr>
          <w:color w:val="000000"/>
          <w:bdr w:val="none" w:sz="0" w:space="0" w:color="auto" w:frame="1"/>
        </w:rPr>
        <w:t>R Core Team (2017). R: A language and environm</w:t>
      </w:r>
      <w:r w:rsidR="002C4D58">
        <w:rPr>
          <w:color w:val="000000"/>
          <w:bdr w:val="none" w:sz="0" w:space="0" w:color="auto" w:frame="1"/>
        </w:rPr>
        <w:t>e</w:t>
      </w:r>
      <w:r w:rsidR="00751BEC" w:rsidRPr="002C4D58">
        <w:rPr>
          <w:color w:val="000000"/>
          <w:bdr w:val="none" w:sz="0" w:space="0" w:color="auto" w:frame="1"/>
        </w:rPr>
        <w:t>nt for statistical computing. R Foundation for</w:t>
      </w:r>
      <w:r w:rsidR="002C4D58">
        <w:rPr>
          <w:color w:val="000000"/>
          <w:bdr w:val="none" w:sz="0" w:space="0" w:color="auto" w:frame="1"/>
        </w:rPr>
        <w:t xml:space="preserve"> </w:t>
      </w:r>
      <w:r w:rsidR="00751BEC" w:rsidRPr="002C4D58">
        <w:rPr>
          <w:color w:val="000000"/>
          <w:bdr w:val="none" w:sz="0" w:space="0" w:color="auto" w:frame="1"/>
        </w:rPr>
        <w:t>Statistical Computing, Vienna, Austria. URL https://www.R-project.org/</w:t>
      </w:r>
      <w:r w:rsidR="002C4D58">
        <w:rPr>
          <w:color w:val="000000"/>
          <w:bdr w:val="none" w:sz="0" w:space="0" w:color="auto" w:frame="1"/>
        </w:rPr>
        <w:t>.</w:t>
      </w:r>
      <w:r w:rsidR="00751BEC" w:rsidRPr="002C4D58">
        <w:t>)</w:t>
      </w:r>
      <w:r w:rsidRPr="002C4D58">
        <w:t xml:space="preserve"> using the following packages: ggplot2</w:t>
      </w:r>
      <w:r w:rsidR="00751BEC" w:rsidRPr="002C4D58">
        <w:t xml:space="preserve"> (</w:t>
      </w:r>
      <w:r w:rsidR="00751BEC" w:rsidRPr="002C4D58">
        <w:rPr>
          <w:rStyle w:val="gnkrckgcgsb"/>
          <w:color w:val="000000"/>
          <w:bdr w:val="none" w:sz="0" w:space="0" w:color="auto" w:frame="1"/>
        </w:rPr>
        <w:t>H. Wickham. ggplot2: Elegant Graphics for Data Analysis. Springer-Verlag New York, 2009.</w:t>
      </w:r>
      <w:r w:rsidR="00751BEC" w:rsidRPr="002C4D58">
        <w:t>)</w:t>
      </w:r>
      <w:r w:rsidR="00832F7B" w:rsidRPr="002C4D58">
        <w:t>,</w:t>
      </w:r>
      <w:r w:rsidRPr="002C4D58">
        <w:t xml:space="preserve"> </w:t>
      </w:r>
      <w:proofErr w:type="spellStart"/>
      <w:r w:rsidRPr="002C4D58">
        <w:t>cowplot</w:t>
      </w:r>
      <w:proofErr w:type="spellEnd"/>
      <w:r w:rsidR="00751BEC" w:rsidRPr="002C4D58">
        <w:t xml:space="preserve"> (</w:t>
      </w:r>
      <w:r w:rsidR="00751BEC" w:rsidRPr="002C4D58">
        <w:rPr>
          <w:rStyle w:val="gnkrckgcgsb"/>
          <w:color w:val="000000"/>
          <w:bdr w:val="none" w:sz="0" w:space="0" w:color="auto" w:frame="1"/>
        </w:rPr>
        <w:t xml:space="preserve">Claus O. Wilke (2017). </w:t>
      </w:r>
      <w:proofErr w:type="spellStart"/>
      <w:r w:rsidR="002C4D58">
        <w:rPr>
          <w:rStyle w:val="gnkrckgcgsb"/>
          <w:color w:val="000000"/>
          <w:bdr w:val="none" w:sz="0" w:space="0" w:color="auto" w:frame="1"/>
        </w:rPr>
        <w:t>c</w:t>
      </w:r>
      <w:r w:rsidR="00751BEC" w:rsidRPr="002C4D58">
        <w:rPr>
          <w:rStyle w:val="gnkrckgcgsb"/>
          <w:color w:val="000000"/>
          <w:bdr w:val="none" w:sz="0" w:space="0" w:color="auto" w:frame="1"/>
        </w:rPr>
        <w:t>owplot</w:t>
      </w:r>
      <w:proofErr w:type="spellEnd"/>
      <w:r w:rsidR="00751BEC" w:rsidRPr="002C4D58">
        <w:rPr>
          <w:rStyle w:val="gnkrckgcgsb"/>
          <w:color w:val="000000"/>
          <w:bdr w:val="none" w:sz="0" w:space="0" w:color="auto" w:frame="1"/>
        </w:rPr>
        <w:t>: Streamlined Plot Theme and Plot Annotations for 'ggplot2'. R</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package version 0.9.2. https://CRAN.R-project.org/package=cowplot</w:t>
      </w:r>
      <w:r w:rsidR="00751BEC" w:rsidRPr="002C4D58">
        <w:t>)</w:t>
      </w:r>
      <w:r w:rsidRPr="002C4D58">
        <w:t>, reshape2</w:t>
      </w:r>
      <w:r w:rsidR="00751BEC" w:rsidRPr="002C4D58">
        <w:t xml:space="preserve"> (</w:t>
      </w:r>
      <w:r w:rsidR="00751BEC" w:rsidRPr="002C4D58">
        <w:rPr>
          <w:rStyle w:val="gnkrckgcgsb"/>
          <w:color w:val="000000"/>
          <w:bdr w:val="none" w:sz="0" w:space="0" w:color="auto" w:frame="1"/>
        </w:rPr>
        <w:t>Hadley Wickham (2007). Reshaping Data with the reshape Package. Journal of Statistical Software,</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21(12), 1-20. URL http://www.jstatsoft.org/v21/i12/.</w:t>
      </w:r>
      <w:r w:rsidR="00751BEC" w:rsidRPr="002C4D58">
        <w:t>)</w:t>
      </w:r>
      <w:r w:rsidRPr="002C4D58">
        <w:t>, and APE</w:t>
      </w:r>
      <w:r w:rsidR="00751BEC" w:rsidRPr="002C4D58">
        <w:t xml:space="preserve"> (</w:t>
      </w:r>
      <w:r w:rsidR="00751BEC" w:rsidRPr="002C4D58">
        <w:rPr>
          <w:rStyle w:val="gnkrckgcgsb"/>
          <w:color w:val="000000"/>
          <w:bdr w:val="none" w:sz="0" w:space="0" w:color="auto" w:frame="1"/>
        </w:rPr>
        <w:t>Paradis E., Claude J. &amp; Strimmer K. 2004. APE: analyses of phylogenetics and evolution in R language. Bioinformatics 20: 289-290.</w:t>
      </w:r>
      <w:r w:rsidR="00751BEC" w:rsidRPr="002C4D58">
        <w:t>)</w:t>
      </w:r>
      <w:r w:rsidRPr="002C4D58">
        <w:t>.</w:t>
      </w:r>
      <w:r w:rsidRPr="002C4D58">
        <w:rPr>
          <w:color w:val="000000"/>
        </w:rPr>
        <w:t xml:space="preserve"> </w:t>
      </w:r>
      <w:r w:rsidRPr="002C4D58">
        <w:t xml:space="preserve">The datasets, scripts, and intermediate files used to predict pathway presence and absence are available at </w:t>
      </w:r>
      <w:r w:rsidRPr="002C4D58">
        <w:lastRenderedPageBreak/>
        <w:t>&lt;https://github.com/</w:t>
      </w:r>
      <w:r w:rsidR="00715556" w:rsidRPr="002C4D58">
        <w:t>McMahonLab/</w:t>
      </w:r>
      <w:r w:rsidRPr="002C4D58">
        <w:t>MAGstravaganza&gt;.</w:t>
      </w:r>
      <w:r w:rsidR="005555E0" w:rsidRPr="002C4D58">
        <w:t xml:space="preserve"> Any </w:t>
      </w:r>
      <w:r w:rsidR="00751BEC" w:rsidRPr="002C4D58">
        <w:t xml:space="preserve">future </w:t>
      </w:r>
      <w:r w:rsidR="005555E0" w:rsidRPr="002C4D58">
        <w:t>updates or refinements to this dataset will be available at this link.</w:t>
      </w:r>
    </w:p>
    <w:p w:rsidR="008853A5" w:rsidRDefault="00046BFF" w:rsidP="00DC3B2C">
      <w:pPr>
        <w:pStyle w:val="Heading1"/>
        <w:spacing w:before="0"/>
      </w:pPr>
      <w:r>
        <w:t>Results/Discussion</w:t>
      </w:r>
    </w:p>
    <w:p w:rsidR="008853A5" w:rsidRDefault="00B32BF2" w:rsidP="00DC3B2C">
      <w:pPr>
        <w:pStyle w:val="Heading2"/>
      </w:pPr>
      <w:bookmarkStart w:id="157" w:name="_wkxuqpnkgwuw" w:colFirst="0" w:colLast="0"/>
      <w:bookmarkEnd w:id="157"/>
      <w:r>
        <w:t xml:space="preserve">Community </w:t>
      </w:r>
      <w:r w:rsidR="00046BFF">
        <w:t>Functional Marker Gene Analysis</w:t>
      </w:r>
    </w:p>
    <w:p w:rsidR="008853A5" w:rsidRDefault="00046BFF" w:rsidP="00443746">
      <w:r>
        <w:tab/>
      </w:r>
      <w:ins w:id="158" w:author="Alexandra Linz" w:date="2018-10-01T15:36:00Z">
        <w:r w:rsidR="00FF5880">
          <w:t xml:space="preserve">Due to the contrasting water chemistry of </w:t>
        </w:r>
      </w:ins>
      <w:ins w:id="159" w:author="Alexandra Linz" w:date="2018-09-20T10:26:00Z">
        <w:r w:rsidR="00217012">
          <w:t>Mendota and Trout Bog</w:t>
        </w:r>
      </w:ins>
      <w:ins w:id="160" w:author="Alexandra Linz" w:date="2018-10-01T16:38:00Z">
        <w:r w:rsidR="00692562">
          <w:t xml:space="preserve"> (Table 1, Table S1)</w:t>
        </w:r>
      </w:ins>
      <w:ins w:id="161" w:author="Alexandra Linz" w:date="2018-09-20T10:26:00Z">
        <w:r w:rsidR="00217012">
          <w:t xml:space="preserve">, we expected that microbial metabolisms would differ between lakes, and that these differences would be reflected in metagenomic gene content. </w:t>
        </w:r>
      </w:ins>
      <w:r>
        <w:t xml:space="preserve">To assess potential differences in microbial metabolisms between </w:t>
      </w:r>
      <w:del w:id="162" w:author="Alexandra Linz [2]" w:date="2018-10-16T11:22:00Z">
        <w:r w:rsidDel="005B0D44">
          <w:delText xml:space="preserve">Lake </w:delText>
        </w:r>
      </w:del>
      <w:r>
        <w:t>Mendota and Trout Bog, we tested whether functional marker genes</w:t>
      </w:r>
      <w:r w:rsidR="001D2345">
        <w:t xml:space="preserve"> identified in the unassembled merged metagenomic reads</w:t>
      </w:r>
      <w:r>
        <w:t xml:space="preserve"> appeared more frequently in one lake or layer compared to the others. </w:t>
      </w:r>
      <w:del w:id="163" w:author="Alexandra Linz" w:date="2018-09-20T13:06:00Z">
        <w:r w:rsidDel="00B24DBF">
          <w:delText>These comparisons were run between the epilimnia of Trout Bog and Lake Mendota, and between the epilimnion and hypolimnion of Trout Bog. We did not compare the epilimnion of Lake Mendota to the hypolimnion of Trout Bog, as the m</w:delText>
        </w:r>
        <w:r w:rsidR="005555E0" w:rsidDel="00B24DBF">
          <w:delText>ultitude of</w:delText>
        </w:r>
        <w:r w:rsidDel="00B24DBF">
          <w:delText xml:space="preserve"> factors differing between these two sites make </w:delText>
        </w:r>
        <w:r w:rsidR="00DB387B" w:rsidDel="00B24DBF">
          <w:delText>this</w:delText>
        </w:r>
        <w:r w:rsidDel="00B24DBF">
          <w:delText xml:space="preserve"> comparison </w:delText>
        </w:r>
        <w:r w:rsidR="001D2345" w:rsidDel="00B24DBF">
          <w:delText>illogical</w:delText>
        </w:r>
        <w:r w:rsidDel="00B24DBF">
          <w:delText xml:space="preserve">. </w:delText>
        </w:r>
      </w:del>
      <w:del w:id="164" w:author="Alexandra Linz" w:date="2018-09-20T10:04:00Z">
        <w:r w:rsidDel="008D14F1">
          <w:delText>Many genes differed significantly by site, indicating contrasting gene content between lakes and layers (</w:delText>
        </w:r>
        <w:r w:rsidR="009E6A17" w:rsidDel="008D14F1">
          <w:delText>Data S3</w:delText>
        </w:r>
        <w:r w:rsidDel="008D14F1">
          <w:delText>). To further infer differences in microbial metabolism, w</w:delText>
        </w:r>
      </w:del>
      <w:del w:id="165" w:author="Alexandra Linz" w:date="2018-09-20T13:06:00Z">
        <w:r w:rsidDel="00B24DBF">
          <w:delText xml:space="preserve">e aggregated marker genes by function (as several marker genes from a phylogenetic range were included in the database for each type of function) and tested </w:delText>
        </w:r>
        <w:r w:rsidR="005555E0" w:rsidDel="00B24DBF">
          <w:delText xml:space="preserve">for </w:delText>
        </w:r>
        <w:r w:rsidDel="00B24DBF">
          <w:delText xml:space="preserve">significant differences in distribution between lakes and layers using a Wilcoxon rank sum test with a Bonferroni correction for multiple pairwise testing. </w:delText>
        </w:r>
      </w:del>
      <w:r w:rsidR="00443746">
        <w:t xml:space="preserve">Many functional markers were found to be significantly more abundant in specific sites; more will be reported in each of the following sections </w:t>
      </w:r>
      <w:r>
        <w:t xml:space="preserve">(Figure 1, </w:t>
      </w:r>
      <w:r w:rsidR="00F90674">
        <w:t>Table S3</w:t>
      </w:r>
      <w:r>
        <w:t>). These contrast</w:t>
      </w:r>
      <w:r w:rsidR="00443746">
        <w:t xml:space="preserve">ing </w:t>
      </w:r>
      <w:r>
        <w:t>abundance</w:t>
      </w:r>
      <w:r w:rsidR="00443746">
        <w:t>s</w:t>
      </w:r>
      <w:r>
        <w:t xml:space="preserve"> of functional marker genes suggest</w:t>
      </w:r>
      <w:ins w:id="166" w:author="Alexandra Linz" w:date="2018-10-01T16:40:00Z">
        <w:r w:rsidR="0071524A">
          <w:t>ed</w:t>
        </w:r>
      </w:ins>
      <w:r>
        <w:t xml:space="preserve"> significant differences in</w:t>
      </w:r>
      <w:del w:id="167" w:author="Alexandra Linz" w:date="2018-10-01T16:40:00Z">
        <w:r w:rsidDel="0071524A">
          <w:delText xml:space="preserve"> the</w:delText>
        </w:r>
      </w:del>
      <w:r>
        <w:t xml:space="preserve"> </w:t>
      </w:r>
      <w:del w:id="168" w:author="Alexandra Linz" w:date="2018-10-01T16:40:00Z">
        <w:r w:rsidDel="0071524A">
          <w:delText>metabolisms of microbial communities</w:delText>
        </w:r>
      </w:del>
      <w:ins w:id="169" w:author="Alexandra Linz" w:date="2018-10-01T16:40:00Z">
        <w:r w:rsidR="0071524A">
          <w:t>microbial community metabolisms</w:t>
        </w:r>
      </w:ins>
      <w:r>
        <w:t xml:space="preserve"> </w:t>
      </w:r>
      <w:r w:rsidR="00443746">
        <w:t>across lake environments</w:t>
      </w:r>
      <w:r>
        <w:t xml:space="preserve">. </w:t>
      </w:r>
    </w:p>
    <w:p w:rsidR="008853A5" w:rsidRDefault="00933DA9" w:rsidP="00DC3B2C">
      <w:pPr>
        <w:pStyle w:val="Heading2"/>
      </w:pPr>
      <w:del w:id="170" w:author="Alexandra Linz" w:date="2018-09-20T13:05:00Z">
        <w:r w:rsidDel="00D720E0">
          <w:delText>How Representative are the MAGs?</w:delText>
        </w:r>
      </w:del>
      <w:ins w:id="171" w:author="Alexandra Linz" w:date="2018-09-20T13:05:00Z">
        <w:r w:rsidR="00D720E0">
          <w:t>Overview of the MAGs Dataset</w:t>
        </w:r>
      </w:ins>
    </w:p>
    <w:p w:rsidR="008853A5" w:rsidRDefault="00443746" w:rsidP="008C29DF">
      <w:pPr>
        <w:ind w:firstLine="720"/>
      </w:pPr>
      <w:r>
        <w:t xml:space="preserve">To identify the </w:t>
      </w:r>
      <w:del w:id="172" w:author="Alexandra Linz" w:date="2018-10-01T16:41:00Z">
        <w:r w:rsidDel="0071524A">
          <w:delText xml:space="preserve">phylogenies </w:delText>
        </w:r>
      </w:del>
      <w:ins w:id="173" w:author="Alexandra Linz" w:date="2018-10-01T16:41:00Z">
        <w:r w:rsidR="0071524A">
          <w:t xml:space="preserve">phylogenetic </w:t>
        </w:r>
        <w:del w:id="174" w:author="Alexandra Linz [2]" w:date="2018-10-16T11:22:00Z">
          <w:r w:rsidR="0071524A" w:rsidDel="005B0D44">
            <w:delText>affialations</w:delText>
          </w:r>
        </w:del>
      </w:ins>
      <w:ins w:id="175" w:author="Alexandra Linz [2]" w:date="2018-10-16T11:22:00Z">
        <w:r w:rsidR="005B0D44">
          <w:t>affiliations</w:t>
        </w:r>
      </w:ins>
      <w:ins w:id="176" w:author="Alexandra Linz" w:date="2018-10-01T16:41:00Z">
        <w:r w:rsidR="0071524A">
          <w:t xml:space="preserve"> </w:t>
        </w:r>
      </w:ins>
      <w:r>
        <w:t>of the microbes carrying marker genes and the co-</w:t>
      </w:r>
      <w:r w:rsidR="008C29DF">
        <w:t>occurrences</w:t>
      </w:r>
      <w:r>
        <w:t xml:space="preserve"> of </w:t>
      </w:r>
      <w:ins w:id="177" w:author="Alexandra Linz" w:date="2018-10-01T16:41:00Z">
        <w:r w:rsidR="0071524A">
          <w:t xml:space="preserve">key </w:t>
        </w:r>
      </w:ins>
      <w:r>
        <w:t xml:space="preserve">marker genes within the same population genomes, we used metagenome-assembled genomes (MAGs) from each metagenomic time series to predict metabolic pathways based on </w:t>
      </w:r>
      <w:r w:rsidR="008C29DF">
        <w:t xml:space="preserve">genomic content. </w:t>
      </w:r>
      <w:del w:id="178" w:author="Alexandra Linz" w:date="2018-10-01T13:38:00Z">
        <w:r w:rsidR="00046BFF" w:rsidDel="00CD3AF8">
          <w:delText>A total of 19</w:delText>
        </w:r>
        <w:r w:rsidR="00B32BF2" w:rsidDel="00CD3AF8">
          <w:delText>3</w:delText>
        </w:r>
        <w:r w:rsidR="005F1EC7" w:rsidDel="00CD3AF8">
          <w:delText xml:space="preserve"> medium to</w:delText>
        </w:r>
        <w:r w:rsidR="00046BFF" w:rsidDel="00CD3AF8">
          <w:delText xml:space="preserve"> high quality bacterial MAGs were recovered from the t</w:delText>
        </w:r>
        <w:r w:rsidR="00B32BF2" w:rsidDel="00CD3AF8">
          <w:delText xml:space="preserve">hree combined </w:delText>
        </w:r>
        <w:r w:rsidR="00046BFF" w:rsidDel="00CD3AF8">
          <w:delText>time series</w:delText>
        </w:r>
        <w:r w:rsidR="00B32BF2" w:rsidDel="00CD3AF8">
          <w:delText xml:space="preserve"> metagenomes</w:delText>
        </w:r>
        <w:r w:rsidR="00046BFF" w:rsidDel="00CD3AF8">
          <w:delText xml:space="preserve"> in Trout Bog and Lake Mendota</w:delText>
        </w:r>
        <w:r w:rsidR="008C29DF" w:rsidDel="00CD3AF8">
          <w:delText>: 99 from Lake Mendota, 31 from Trout Bog’s epilimnion, and 63 from Trout Bog’s hypolimnion</w:delText>
        </w:r>
        <w:r w:rsidR="00326033" w:rsidDel="00CD3AF8">
          <w:delText xml:space="preserve"> (Data S</w:delText>
        </w:r>
      </w:del>
      <w:del w:id="179" w:author="Alexandra Linz" w:date="2018-09-25T15:30:00Z">
        <w:r w:rsidR="00326033" w:rsidDel="00B9401B">
          <w:delText>4</w:delText>
        </w:r>
      </w:del>
      <w:del w:id="180" w:author="Alexandra Linz" w:date="2018-10-01T13:38:00Z">
        <w:r w:rsidR="005F572D" w:rsidDel="00CD3AF8">
          <w:delText>)</w:delText>
        </w:r>
        <w:r w:rsidR="00046BFF" w:rsidDel="00CD3AF8">
          <w:delText xml:space="preserve">. These </w:delText>
        </w:r>
        <w:r w:rsidR="008C29DF" w:rsidDel="00CD3AF8">
          <w:delText xml:space="preserve">population </w:delText>
        </w:r>
        <w:r w:rsidR="00046BFF" w:rsidDel="00CD3AF8">
          <w:delText xml:space="preserve">genomes ranged in </w:delText>
        </w:r>
        <w:r w:rsidR="001D2345" w:rsidDel="00CD3AF8">
          <w:delText xml:space="preserve">estimated </w:delText>
        </w:r>
        <w:r w:rsidR="00046BFF" w:rsidDel="00CD3AF8">
          <w:delText>completeness from 50</w:delText>
        </w:r>
        <w:r w:rsidR="001D2345" w:rsidDel="00CD3AF8">
          <w:delText xml:space="preserve"> to </w:delText>
        </w:r>
        <w:r w:rsidR="00046BFF" w:rsidDel="00CD3AF8">
          <w:delText>99%</w:delText>
        </w:r>
        <w:r w:rsidR="00A33EF6" w:rsidDel="00CD3AF8">
          <w:delText xml:space="preserve"> based on CheckM estimates </w:delText>
        </w:r>
        <w:r w:rsidR="00A33EF6" w:rsidDel="00CD3AF8">
          <w:fldChar w:fldCharType="begin" w:fldLock="1"/>
        </w:r>
        <w:r w:rsidR="00A33EF6" w:rsidRPr="00CD3AF8" w:rsidDel="00CD3AF8">
          <w:delInstrText>ADDIN CSL_CITATION { "citationItems" : [ { "id" : "ITEM-1", "itemData" : { "author" : [ { "dropping-particle" : "", "family" : "Parks", "given" : "Donovan H", "non-dropping-particle" : "", "parse-names" : false, "suffix" : "" }, { "dropping-particle" : "", "family" : "Imelfort",</w:delInstrText>
        </w:r>
        <w:r w:rsidR="00A33EF6" w:rsidRPr="00D254E4" w:rsidDel="00CD3AF8">
          <w:delInstrText xml:space="preserve"> "given" : "Michael", "non-dropping-particle" : "", "parse-names" : false, "suffix" : "" }, { "dropping-particle" : "", "family" : "Skennerton", "given" : "Connor T", "non-dropping-particle" : "", "parse-names" : false, "suff</w:delInstrText>
        </w:r>
        <w:r w:rsidR="00A33EF6" w:rsidRPr="00B80701" w:rsidDel="00CD3AF8">
          <w:delInstrText>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page" : "1043-1055", "title" : "CheckM: assessing the quality of microbial genomes recovered from isolates, single cells, and metagenomes", "type" : "article-journal", "volume" : "25" }, "uris" : [ "http://www.mendeley.com/documents/?uuid=49d8d2db-0ec6-46ec-92b8-8852aa4601ee" ] } ], "mendeley" : { "formattedCitation" : "(Parks et al., 2015)", "plainText</w:delInstrText>
        </w:r>
        <w:r w:rsidR="00A33EF6" w:rsidRPr="00914E94" w:rsidDel="00CD3AF8">
          <w:delInstrText>FormattedCitation" : "(Parks et al., 2015)", "previouslyFormattedCitation" : "(Parks et al., 2015)" }, "properties" : {  }, "schema" : "https://github.com/citation-style-language/schema/raw/master/csl-citation.json" }</w:delInstrText>
        </w:r>
        <w:r w:rsidR="00A33EF6" w:rsidDel="00CD3AF8">
          <w:fldChar w:fldCharType="separate"/>
        </w:r>
        <w:r w:rsidR="00A33EF6" w:rsidRPr="00A33EF6" w:rsidDel="00CD3AF8">
          <w:rPr>
            <w:noProof/>
          </w:rPr>
          <w:delText>(Parks et al., 2015)</w:delText>
        </w:r>
        <w:r w:rsidR="00A33EF6" w:rsidDel="00CD3AF8">
          <w:fldChar w:fldCharType="end"/>
        </w:r>
        <w:r w:rsidR="005F572D" w:rsidDel="00CD3AF8">
          <w:delText xml:space="preserve">. </w:delText>
        </w:r>
      </w:del>
      <w:del w:id="181" w:author="Alexandra Linz" w:date="2018-10-01T13:39:00Z">
        <w:r w:rsidR="00046BFF" w:rsidDel="00CD3AF8">
          <w:delText xml:space="preserve">Several MAGs </w:delText>
        </w:r>
        <w:r w:rsidR="001D2345" w:rsidDel="00CD3AF8">
          <w:delText>from</w:delText>
        </w:r>
        <w:r w:rsidR="00046BFF" w:rsidDel="00CD3AF8">
          <w:delText xml:space="preserve"> </w:delText>
        </w:r>
        <w:r w:rsidR="001D2345" w:rsidDel="00CD3AF8">
          <w:delText>Trout Bog</w:delText>
        </w:r>
        <w:r w:rsidR="008C29DF" w:rsidDel="00CD3AF8">
          <w:delText>’s</w:delText>
        </w:r>
        <w:r w:rsidR="00046BFF" w:rsidDel="00CD3AF8">
          <w:delText xml:space="preserve"> epilimnion and hypolimnion appeared to </w:delText>
        </w:r>
        <w:r w:rsidR="008C29DF" w:rsidDel="00CD3AF8">
          <w:delText>belong to the</w:delText>
        </w:r>
        <w:r w:rsidR="00046BFF" w:rsidDel="00CD3AF8">
          <w:delText xml:space="preserve"> same population based on average nucleotide identities greater than 99%</w:delText>
        </w:r>
        <w:r w:rsidR="008C29DF" w:rsidDel="00CD3AF8">
          <w:delText xml:space="preserve"> calculated</w:delText>
        </w:r>
        <w:r w:rsidR="00046BFF" w:rsidDel="00CD3AF8">
          <w:delText xml:space="preserve"> using </w:delText>
        </w:r>
        <w:r w:rsidR="00C60627" w:rsidDel="00CD3AF8">
          <w:delText xml:space="preserve">DOE </w:delText>
        </w:r>
        <w:r w:rsidR="00046BFF" w:rsidDel="00CD3AF8">
          <w:delText>JGI’s ANI calculator</w:delText>
        </w:r>
        <w:r w:rsidR="005F572D" w:rsidDel="00CD3AF8">
          <w:delText xml:space="preserve"> (Data S6)</w:delText>
        </w:r>
        <w:r w:rsidR="00046BFF" w:rsidDel="00CD3AF8">
          <w:delText xml:space="preserve"> </w:delText>
        </w:r>
        <w:r w:rsidR="005F572D" w:rsidDel="00CD3AF8">
          <w:fldChar w:fldCharType="begin" w:fldLock="1"/>
        </w:r>
        <w:r w:rsidR="00751BEC" w:rsidDel="00CD3AF8">
          <w:delInstrText>ADDIN CSL_CITATION { "citationItems" : [ { "id" : "ITEM-1", "itemData" : { "DOI" : "10.1093/nar/gkv657", "ISBN" : "1362-4962 (Electronic)\\r0305-1048 (Linking)", "ISSN" : "1362-4962", "PMID" : "26150420", "abstract" : "Increased sequencing of microbial genomes has revealed that prevailing prokaryotic species assignments can be inconsistent with whole genome information for a significant number of species. The long-standing need for a systematic and scalable species assignment technique can be met by the genome-wide Average Nucleotide Identity (gANI) metric, which is widely acknowledged as a robust measure of genomic relatedness. In this work, we demonstrate that the combination of gANI and the alignment fraction (AF) between two genomes accurately reflects their genomic relatedness. We introduce an efficient implementation of AF,gANI and discuss its successful application to 86.5M genome pairs between 13,151 prokaryotic genomes assigned to 3032 species. Subsequently, by comparing the genome clusters obtained from complete linkage clustering of these pairs to existing taxonomy, we observed that nearly 18% of all prokaryotic species suffer from anomalies in species definition. Our results can be used to explore central questions such as whether microorganisms form a continuum of genetic diversity or distinct species represented by distinct genetic signatures. We propose that this precise and objective AF,gANI-based species definition: the MiSI (Microbial Species Identifier) method, be used to address previous inconsistencies in species classification and as the primary guide for new taxonomic species assignment, supplemented by the traditional polyphasic approach, as required.", "author" : [ { "dropping-particle" : "", "family" : "Varghese", "given" : "Neha J", "non-dropping-particle" : "", "parse-names" : false, "suffix" : "" }, { "dropping-particle" : "", "family" : "Mukherjee", "given" : "Supratim", "non-dropping-particle" : "", "parse-names" : false, "suffix" : "" }, { "dropping-particle" : "", "family" : "Ivanova", "given" : "Natalia", "non-dropping-particle" : "", "parse-names" : false, "suffix" : "" }, { "dropping-particle" : "", "family" : "Konstantinidis", "given" : "Konstantinos T", "non-dropping-particle" : "", "parse-names" : false, "suffix" : "" }, { "dropping-particle" : "", "family" : "Mavrommatis", "given" : "Kostas", "non-dropping-particle" : "", "parse-names" : false, "suffix" : "" }, { "dropping-particle" : "", "family" : "Kyrpides", "given" : "Nikos C", "non-dropping-particle" : "", "parse-names" : false, "suffix" : "" }, { "dropping-particle" : "", "family" : "Pati", "given" : "Amrita", "non-dropping-particle" : "", "parse-names" : false, "suffix" : "" } ], "container-title" : "Nucleic Acids Research", "id" : "ITEM-1", "issue" : "14", "issued" : { "date-parts" : [ [ "2015" ] ] }, "page" : "gkv657-", "title" : "Microbial species delineation using whole genome sequences.", "type" : "article-journal", "volume" : "43" }, "uris" : [ "http://www.mendeley.com/documents/?uuid=8191a265-0b5a-46ba-99da-fd974ad4027b" ] } ], "mendeley" : { "formattedCitation" : "(Varghese et al., 2015)", "plainTextFormattedCitation" : "(Varghese et al., 2015)", "previouslyFormattedCitation" : "(Varghese et al., 2015)" }, "properties" : {  }, "schema" : "https://github.com/citation-style-language/schema/raw/master/csl-citation.json" }</w:delInstrText>
        </w:r>
        <w:r w:rsidR="005F572D" w:rsidDel="00CD3AF8">
          <w:fldChar w:fldCharType="separate"/>
        </w:r>
        <w:r w:rsidR="005F572D" w:rsidRPr="005F572D" w:rsidDel="00CD3AF8">
          <w:rPr>
            <w:noProof/>
          </w:rPr>
          <w:delText>(Varghese et al., 2015)</w:delText>
        </w:r>
        <w:r w:rsidR="005F572D" w:rsidDel="00CD3AF8">
          <w:fldChar w:fldCharType="end"/>
        </w:r>
        <w:r w:rsidR="005F572D" w:rsidDel="00CD3AF8">
          <w:delText xml:space="preserve">. </w:delText>
        </w:r>
        <w:r w:rsidR="00046BFF" w:rsidDel="00CD3AF8">
          <w:delText xml:space="preserve">This is likely because </w:delText>
        </w:r>
        <w:r w:rsidR="001D2345" w:rsidDel="00CD3AF8">
          <w:delText>assembly and binning were carried out separately for each thermal layer, even though some populations were present throughout the water column</w:delText>
        </w:r>
        <w:r w:rsidR="00046BFF" w:rsidDel="00CD3AF8">
          <w:delText xml:space="preserve">. </w:delText>
        </w:r>
      </w:del>
      <w:r w:rsidR="005F572D">
        <w:t>To assess the diversity of our MAGs, we constructed a</w:t>
      </w:r>
      <w:r w:rsidR="00046BFF">
        <w:t xml:space="preserve">n approximate maximum likelihood tree of all the MAGs in </w:t>
      </w:r>
      <w:proofErr w:type="spellStart"/>
      <w:r w:rsidR="00046BFF">
        <w:t>FastTree</w:t>
      </w:r>
      <w:proofErr w:type="spellEnd"/>
      <w:r w:rsidR="00046BFF">
        <w:t xml:space="preserve"> </w:t>
      </w:r>
      <w:r w:rsidR="005F572D">
        <w:fldChar w:fldCharType="begin" w:fldLock="1"/>
      </w:r>
      <w:r w:rsidR="009E1F39">
        <w:instrText>ADDIN CSL_CITATION { "citationItems" : [ { "id" : "ITEM-1", "itemData" : { "DOI" : "10.1371/journal.pone.0009490", "ISBN" : "1932-6203", "ISSN" : "19326203", "PMID" : "20224823", "abstract" : "We recently described FastTree, a tool for inferring phylogenies for alignments with up to hundreds of thousands of sequences. Here, we describe improvements to FastTree that improve its accuracy without sacrificing scalability.", "author" : [ { "dropping-particle" : "", "family" : "Price", "given" : "Morgan N.", "non-dropping-particle" : "", "parse-names" : false, "suffix" : "" }, { "dropping-particle" : "", "family" : "Dehal", "given" : "Paramvir S.", "non-dropping-particle" : "", "parse-names" : false, "suffix" : "" }, { "dropping-particle" : "", "family" : "Arkin", "given" : "Adam P.", "non-dropping-particle" : "", "parse-names" : false, "suffix" : "" } ], "container-title" : "PLOS ONE", "id" : "ITEM-1", "issue" : "3", "issued" : { "date-parts" : [ [ "2010" ] ] }, "title" : "FastTree 2 - Approximately maximum-likelihood trees for large alignments", "type" : "article-journal", "volume" : "5" }, "uris" : [ "http://www.mendeley.com/documents/?uuid=d0868eb2-5566-40ba-aaa0-778d0a3939ad" ] } ], "mendeley" : { "formattedCitation" : "(Price, Dehal &amp; Arkin, 2010)", "plainTextFormattedCitation" : "(Price, Dehal &amp; Arkin, 2010)", "previouslyFormattedCitation" : "(Price, Dehal &amp; Arkin, 2010)" }, "properties" : {  }, "schema" : "https://github.com/citation-style-language/schema/raw/master/csl-citation.json" }</w:instrText>
      </w:r>
      <w:r w:rsidR="005F572D">
        <w:fldChar w:fldCharType="separate"/>
      </w:r>
      <w:r w:rsidR="005F572D" w:rsidRPr="005F572D">
        <w:rPr>
          <w:noProof/>
        </w:rPr>
        <w:t>(Price, Dehal &amp; Arkin, 2010)</w:t>
      </w:r>
      <w:r w:rsidR="005F572D">
        <w:fldChar w:fldCharType="end"/>
      </w:r>
      <w:r w:rsidR="005F572D">
        <w:t xml:space="preserve"> </w:t>
      </w:r>
      <w:r w:rsidR="00046BFF">
        <w:t>using whole genome alignments</w:t>
      </w:r>
      <w:r w:rsidR="005F572D">
        <w:t xml:space="preserve"> (Figure S1)</w:t>
      </w:r>
      <w:r w:rsidR="00046BFF">
        <w:t xml:space="preserve">. </w:t>
      </w:r>
      <w:r w:rsidR="001D2345">
        <w:t>The tree</w:t>
      </w:r>
      <w:r w:rsidR="00046BFF">
        <w:t xml:space="preserve"> is not intended to infer </w:t>
      </w:r>
      <w:r w:rsidR="001D2345">
        <w:t xml:space="preserve">detailed </w:t>
      </w:r>
      <w:r w:rsidR="00046BFF">
        <w:t xml:space="preserve">evolutionary history, </w:t>
      </w:r>
      <w:r w:rsidR="001D2345">
        <w:t>but to provide an overall picture of</w:t>
      </w:r>
      <w:r w:rsidR="00046BFF">
        <w:t xml:space="preserve"> similarity between genomes.</w:t>
      </w:r>
      <w:r w:rsidR="00933DA9">
        <w:t xml:space="preserve"> </w:t>
      </w:r>
      <w:ins w:id="182" w:author="Alexandra Linz" w:date="2018-10-01T16:41:00Z">
        <w:r w:rsidR="0071524A">
          <w:t xml:space="preserve">The recovered </w:t>
        </w:r>
      </w:ins>
      <w:r w:rsidR="00933DA9">
        <w:t xml:space="preserve">MAGs </w:t>
      </w:r>
      <w:del w:id="183" w:author="Alexandra Linz" w:date="2018-10-01T16:42:00Z">
        <w:r w:rsidR="00933DA9" w:rsidDel="0071524A">
          <w:delText>recovered are</w:delText>
        </w:r>
      </w:del>
      <w:ins w:id="184" w:author="Alexandra Linz" w:date="2018-10-01T16:42:00Z">
        <w:r w:rsidR="0071524A">
          <w:t>represent</w:t>
        </w:r>
      </w:ins>
      <w:r w:rsidR="00933DA9">
        <w:t xml:space="preserve"> a diverse set of genomes assigned to </w:t>
      </w:r>
      <w:del w:id="185" w:author="Alexandra Linz" w:date="2018-10-01T16:42:00Z">
        <w:r w:rsidR="00933DA9" w:rsidDel="0071524A">
          <w:delText xml:space="preserve">taxa </w:delText>
        </w:r>
      </w:del>
      <w:ins w:id="186" w:author="Alexandra Linz" w:date="2018-10-01T16:42:00Z">
        <w:r w:rsidR="0071524A">
          <w:t xml:space="preserve">taxonomic groups </w:t>
        </w:r>
      </w:ins>
      <w:r w:rsidR="00933DA9">
        <w:t>typically observed in freshwater</w:t>
      </w:r>
      <w:ins w:id="187" w:author="Alexandra Linz" w:date="2018-09-20T16:57:00Z">
        <w:r w:rsidR="000A57D4">
          <w:t xml:space="preserve"> (Figure S2)</w:t>
        </w:r>
      </w:ins>
      <w:r w:rsidR="00933DA9">
        <w:t>.</w:t>
      </w:r>
    </w:p>
    <w:p w:rsidR="00D81AA1" w:rsidRPr="00D81AA1" w:rsidRDefault="00B870DF" w:rsidP="00EC7C8E">
      <w:pPr>
        <w:ind w:firstLine="720"/>
      </w:pPr>
      <w:ins w:id="188" w:author="Alexandra Linz" w:date="2018-09-20T10:53:00Z">
        <w:r>
          <w:lastRenderedPageBreak/>
          <w:t xml:space="preserve">We also </w:t>
        </w:r>
        <w:del w:id="189" w:author="Alexandra Linz [2]" w:date="2018-10-16T10:34:00Z">
          <w:r w:rsidDel="00E962F5">
            <w:delText>performed</w:delText>
          </w:r>
        </w:del>
      </w:ins>
      <w:ins w:id="190" w:author="Alexandra Linz [2]" w:date="2018-10-16T10:34:00Z">
        <w:r w:rsidR="00E962F5">
          <w:t>compared</w:t>
        </w:r>
      </w:ins>
      <w:ins w:id="191" w:author="Alexandra Linz" w:date="2018-09-20T10:53:00Z">
        <w:r>
          <w:t xml:space="preserve"> 16S rRNA gene amplicon sequencing</w:t>
        </w:r>
      </w:ins>
      <w:ins w:id="192" w:author="Alexandra Linz [2]" w:date="2018-10-16T10:35:00Z">
        <w:r w:rsidR="00E962F5">
          <w:t xml:space="preserve"> data</w:t>
        </w:r>
      </w:ins>
      <w:ins w:id="193" w:author="Alexandra Linz" w:date="2018-09-20T10:53:00Z">
        <w:r>
          <w:t xml:space="preserve"> </w:t>
        </w:r>
        <w:del w:id="194" w:author="Alexandra Linz [2]" w:date="2018-10-16T10:35:00Z">
          <w:r w:rsidDel="00E962F5">
            <w:delText>on the same DNA samples used for</w:delText>
          </w:r>
        </w:del>
      </w:ins>
      <w:ins w:id="195" w:author="Alexandra Linz [2]" w:date="2018-10-16T10:35:00Z">
        <w:r w:rsidR="00E962F5">
          <w:t xml:space="preserve">from the same timeframe as the </w:t>
        </w:r>
      </w:ins>
      <w:ins w:id="196" w:author="Alexandra Linz" w:date="2018-09-20T10:53:00Z">
        <w:del w:id="197" w:author="Alexandra Linz [2]" w:date="2018-10-16T10:35:00Z">
          <w:r w:rsidDel="00E962F5">
            <w:delText xml:space="preserve"> </w:delText>
          </w:r>
        </w:del>
        <w:r>
          <w:t>metagenom</w:t>
        </w:r>
      </w:ins>
      <w:ins w:id="198" w:author="Alexandra Linz [2]" w:date="2018-10-16T10:35:00Z">
        <w:r w:rsidR="00E962F5">
          <w:t>es</w:t>
        </w:r>
      </w:ins>
      <w:ins w:id="199" w:author="Alexandra Linz" w:date="2018-09-20T10:53:00Z">
        <w:del w:id="200" w:author="Alexandra Linz [2]" w:date="2018-10-16T10:35:00Z">
          <w:r w:rsidDel="00E962F5">
            <w:delText>ic</w:delText>
          </w:r>
        </w:del>
        <w:r>
          <w:t xml:space="preserve"> </w:t>
        </w:r>
        <w:del w:id="201" w:author="Alexandra Linz [2]" w:date="2018-10-16T10:35:00Z">
          <w:r w:rsidDel="00E962F5">
            <w:delText xml:space="preserve">sequencing </w:delText>
          </w:r>
        </w:del>
        <w:r>
          <w:t>to confirm that the microbial community composition for these lakes and years was not “abnormal” compared to previous published studies (Figure S3</w:t>
        </w:r>
      </w:ins>
      <w:ins w:id="202" w:author="Alexandra Linz" w:date="2018-09-25T15:30:00Z">
        <w:r w:rsidR="00B9401B">
          <w:t>, Data S5</w:t>
        </w:r>
      </w:ins>
      <w:ins w:id="203" w:author="Alexandra Linz" w:date="2018-09-20T10:53:00Z">
        <w:r>
          <w:t xml:space="preserve">). </w:t>
        </w:r>
      </w:ins>
      <w:del w:id="204" w:author="Alexandra Linz" w:date="2018-09-20T10:51:00Z">
        <w:r w:rsidR="00D81AA1" w:rsidDel="00B870DF">
          <w:delText xml:space="preserve">The phylum-level assignments of our MAGs largely </w:delText>
        </w:r>
        <w:r w:rsidR="008C29DF" w:rsidDel="00B870DF">
          <w:delText>matched</w:delText>
        </w:r>
        <w:r w:rsidR="00D81AA1" w:rsidDel="00B870DF">
          <w:delText xml:space="preserve"> the classifications of 16S rRNA gene amplicon sequencing results</w:delText>
        </w:r>
        <w:r w:rsidR="00B32BF2" w:rsidDel="00B870DF">
          <w:delText xml:space="preserve"> averaged across the time series</w:delText>
        </w:r>
        <w:r w:rsidR="00D81AA1" w:rsidDel="00B870DF">
          <w:delText xml:space="preserve">, </w:delText>
        </w:r>
        <w:r w:rsidR="008C29DF" w:rsidDel="00B870DF">
          <w:delText>consistent with a higher likelihood of recovering MAGs from the most</w:delText>
        </w:r>
        <w:r w:rsidR="00D81AA1" w:rsidDel="00B870DF">
          <w:delText xml:space="preserve"> abundant populations in the community (Figure </w:delText>
        </w:r>
        <w:r w:rsidR="00326033" w:rsidDel="00B870DF">
          <w:delText>S</w:delText>
        </w:r>
        <w:r w:rsidR="00D81AA1" w:rsidDel="00B870DF">
          <w:delText xml:space="preserve">2, </w:delText>
        </w:r>
        <w:r w:rsidR="00326033" w:rsidDel="00B870DF">
          <w:delText>Data S5</w:delText>
        </w:r>
        <w:r w:rsidR="00D81AA1" w:rsidDel="00B870DF">
          <w:delText xml:space="preserve">). </w:delText>
        </w:r>
        <w:r w:rsidR="008C29DF" w:rsidDel="00B870DF">
          <w:delText>However, s</w:delText>
        </w:r>
        <w:r w:rsidR="00D81AA1" w:rsidDel="00B870DF">
          <w:delText xml:space="preserve">ome </w:delText>
        </w:r>
        <w:r w:rsidR="00CC5549" w:rsidDel="00B870DF">
          <w:delText>taxa</w:delText>
        </w:r>
        <w:r w:rsidR="008C29DF" w:rsidDel="00B870DF">
          <w:delText>, including</w:delText>
        </w:r>
        <w:r w:rsidR="00D81AA1" w:rsidDel="00B870DF">
          <w:delText xml:space="preserve"> </w:delText>
        </w:r>
        <w:r w:rsidR="00D81AA1" w:rsidRPr="00C60627" w:rsidDel="00B870DF">
          <w:rPr>
            <w:i/>
          </w:rPr>
          <w:delText xml:space="preserve">Tenericutes, Ignavibacteria, </w:delText>
        </w:r>
        <w:r w:rsidR="00CC5549" w:rsidRPr="00C60627" w:rsidDel="00B870DF">
          <w:rPr>
            <w:i/>
          </w:rPr>
          <w:delText>Epsilonproteobacteria</w:delText>
        </w:r>
        <w:r w:rsidR="00CC5549" w:rsidDel="00B870DF">
          <w:delText xml:space="preserve">, </w:delText>
        </w:r>
        <w:r w:rsidR="00D81AA1" w:rsidDel="00B870DF">
          <w:delText xml:space="preserve">and </w:delText>
        </w:r>
        <w:r w:rsidR="00D81AA1" w:rsidRPr="00C60627" w:rsidDel="00B870DF">
          <w:rPr>
            <w:i/>
          </w:rPr>
          <w:delText>Chlamydiae</w:delText>
        </w:r>
        <w:r w:rsidR="008C29DF" w:rsidDel="00B870DF">
          <w:delText>,</w:delText>
        </w:r>
        <w:r w:rsidR="00D81AA1" w:rsidDel="00B870DF">
          <w:delText xml:space="preserve"> were represented by MAGs but</w:delText>
        </w:r>
        <w:r w:rsidR="008C29DF" w:rsidDel="00B870DF">
          <w:delText xml:space="preserve"> not identified in the 16S gene amplicon datasets</w:delText>
        </w:r>
        <w:r w:rsidR="00D81AA1" w:rsidDel="00B870DF">
          <w:delText xml:space="preserve">. </w:delText>
        </w:r>
        <w:r w:rsidR="00D81AA1" w:rsidRPr="00C60627" w:rsidDel="00B870DF">
          <w:rPr>
            <w:i/>
          </w:rPr>
          <w:delText>Chlorobi</w:delText>
        </w:r>
        <w:r w:rsidR="00D81AA1" w:rsidDel="00B870DF">
          <w:delText xml:space="preserve"> </w:delText>
        </w:r>
        <w:r w:rsidR="008C29DF" w:rsidDel="00B870DF">
          <w:delText>was</w:delText>
        </w:r>
        <w:r w:rsidR="00D81AA1" w:rsidDel="00B870DF">
          <w:delText xml:space="preserve"> overrepresented by MAG coverage compared to 16S rRNA gene counts, while </w:delText>
        </w:r>
        <w:r w:rsidR="00D81AA1" w:rsidRPr="00C60627" w:rsidDel="00B870DF">
          <w:rPr>
            <w:i/>
          </w:rPr>
          <w:delText>Proteobacteri</w:delText>
        </w:r>
        <w:r w:rsidR="008C29DF" w:rsidRPr="00C60627" w:rsidDel="00B870DF">
          <w:rPr>
            <w:i/>
          </w:rPr>
          <w:delText>a</w:delText>
        </w:r>
        <w:r w:rsidR="008C29DF" w:rsidDel="00B870DF">
          <w:delText xml:space="preserve"> was overrepresented by</w:delText>
        </w:r>
        <w:r w:rsidR="00D81AA1" w:rsidDel="00B870DF">
          <w:delText xml:space="preserve"> 16S</w:delText>
        </w:r>
        <w:r w:rsidR="008C29DF" w:rsidDel="00B870DF">
          <w:delText xml:space="preserve"> rRNA gene counts</w:delText>
        </w:r>
        <w:r w:rsidR="00D81AA1" w:rsidDel="00B870DF">
          <w:delText xml:space="preserve"> </w:delText>
        </w:r>
        <w:r w:rsidR="008C29DF" w:rsidDel="00B870DF">
          <w:delText>compared to</w:delText>
        </w:r>
        <w:r w:rsidR="00D81AA1" w:rsidDel="00B870DF">
          <w:delText xml:space="preserve"> MAG coverage. These discrepancies could be explained by bias in the 16S primer sets </w:delText>
        </w:r>
        <w:r w:rsidR="00D81AA1" w:rsidDel="00B870DF">
          <w:fldChar w:fldCharType="begin" w:fldLock="1"/>
        </w:r>
        <w:r w:rsidR="009E1F39" w:rsidRPr="00B870DF" w:rsidDel="00B870DF">
          <w:delInstrText>ADDIN CSL_CITATION { "citationItems" : [ { "id" : "ITEM-1", "itemData" : { "DOI" : "10.1038/ismej.2009.89", "ISBN" : "1751-7370 (Electronic)", "ISSN" : "17517362", "PMID" : "19693101", "abstract" : "The rRNA approach is the principal tool to study microbial diversity, but it has important biases. These include polymerase chain reaction (PCR) primers bias, and relative inefficiency of DNA extraction techniques. Such sources of potential undersampling of microbial diversity are well known, but the scale of the undersampling has not been quantified. Using a marine tidal flat bacterial community as a model, we show that even with unlimited sampling and sequencing effort, a single combination of PCR primers/DNA extraction technique enables theoretical recovery of only half of the richness recoverable with three such combinations. This shows that different combinations of PCR primers/DNA extraction techniques recover in principle different species, as well as higher taxa. The majority of earlier estimates of microbial richness seem to be underestimates. The combined use of multiple PCR primer sets, multiple DNA extraction techniques, and deep community sequencing will minimize the biases and recover substantially more species than prior studies, but we caution that even this--yet to be used--approach may still leave an unknown number of species and higher taxa undetected.", "author" : [ { "dropping-particle" : "", "family" : "Hong", "given" : "Sunhee", "non-dropping-particle" : "", "parse-names" : false, "suffix" : "" }, { "dropping-particle" : "", "family" : "Bunge", "given" : "John", "non-dropping-particle" : "", "parse-names" : false, "suffix" : "" }, { "dropping-particle" : "", "family" : "Leslin", "given" : "Chesley", "non-dropping-particle" :</w:delInstrText>
        </w:r>
        <w:r w:rsidR="009E1F39" w:rsidRPr="00EC7C8E" w:rsidDel="00B870DF">
          <w:delInstrText xml:space="preserve"> "", "parse-names" : false, "suffix" : "" }, { "dropping-particle" : "", "family" : "Jeon", "given" : "Sunok", "non-dropping-particle" : "", "parse-names" : false, "suffix" : "" }, { "dropping-particle" : "", "family" : "Epstein", "given" : "Slava S.", "non-dropping-particle" : "", "parse-names" : false, "suffix" : "" } ], "container-title" : "The ISME Journal", "id" : "ITEM-1", "issue" : "12", "issued" : { "date-parts" : [ [ "2009" ] ] }, "page" : "1365-1373", "publisher" : "Nature Publishing Group", "title" : "Polymerase chain reaction primers miss half of rRNA microbial diversity", "type" : "article-journal", "volume" : "3" }, "uris" : [ "http://www.mendeley.com/documents/?uuid=671c84e3-cf59-4cfb-8c23-825509ebb8ae" ] } ], "mendeley" : { "formattedCitation" : "(Hong et al., 2009)", "plainTextFormattedCitation" : "(Hong et al., 2009)", "previouslyFormattedCitation" : "(Hong et al., 2009)" }, "properties" : {  }, "schema" : "https://github.com/citation-style-language/schema/raw/master/csl-citation.json" }</w:delInstrText>
        </w:r>
        <w:r w:rsidR="00D81AA1" w:rsidDel="00B870DF">
          <w:fldChar w:fldCharType="separate"/>
        </w:r>
        <w:r w:rsidR="00D81AA1" w:rsidRPr="00B870DF" w:rsidDel="00B870DF">
          <w:rPr>
            <w:noProof/>
          </w:rPr>
          <w:delText>(Hong et al., 2009)</w:delText>
        </w:r>
        <w:r w:rsidR="00D81AA1" w:rsidDel="00B870DF">
          <w:fldChar w:fldCharType="end"/>
        </w:r>
        <w:r w:rsidR="00D81AA1" w:rsidDel="00B870DF">
          <w:delText xml:space="preserve"> </w:delText>
        </w:r>
        <w:r w:rsidR="00B32BF2" w:rsidDel="00B870DF">
          <w:delText xml:space="preserve">difference in </w:delText>
        </w:r>
        <w:r w:rsidR="00B32BF2" w:rsidRPr="00B32BF2" w:rsidDel="00B870DF">
          <w:rPr>
            <w:i/>
          </w:rPr>
          <w:delText>rRNA</w:delText>
        </w:r>
        <w:r w:rsidR="00B32BF2" w:rsidDel="00B870DF">
          <w:delText xml:space="preserve"> copy number, </w:delText>
        </w:r>
        <w:r w:rsidR="00D81AA1" w:rsidDel="00B870DF">
          <w:delText>or assembly bias in</w:delText>
        </w:r>
        <w:r w:rsidR="001D2345" w:rsidDel="00B870DF">
          <w:delText xml:space="preserve"> MAG</w:delText>
        </w:r>
        <w:r w:rsidR="00D81AA1" w:rsidDel="00B870DF">
          <w:delText xml:space="preserve"> recovery. </w:delText>
        </w:r>
      </w:del>
      <w:r w:rsidR="00D81AA1">
        <w:t xml:space="preserve">The observed </w:t>
      </w:r>
      <w:r w:rsidR="008C29DF">
        <w:t>taxonomic</w:t>
      </w:r>
      <w:r w:rsidR="00D81AA1">
        <w:t xml:space="preserve"> compositions are consistent with </w:t>
      </w:r>
      <w:ins w:id="205" w:author="Alexandra Linz" w:date="2018-10-01T16:43:00Z">
        <w:r w:rsidR="0071524A">
          <w:t xml:space="preserve">other 16S-based studies carried out on these lakes </w:t>
        </w:r>
      </w:ins>
      <w:del w:id="206" w:author="Alexandra Linz" w:date="2018-10-01T16:43:00Z">
        <w:r w:rsidR="00D81AA1" w:rsidDel="0071524A">
          <w:delText>other 16S-based studies</w:delText>
        </w:r>
      </w:del>
      <w:del w:id="207" w:author="Alexandra Linz" w:date="2018-10-01T15:40:00Z">
        <w:r w:rsidR="00D81AA1" w:rsidDel="00C16B21">
          <w:delText xml:space="preserve"> </w:delText>
        </w:r>
      </w:del>
      <w:del w:id="208" w:author="Alexandra Linz" w:date="2018-09-20T10:57:00Z">
        <w:r w:rsidR="008C29DF" w:rsidDel="00EC7C8E">
          <w:delText>from</w:delText>
        </w:r>
      </w:del>
      <w:del w:id="209" w:author="Alexandra Linz" w:date="2018-10-01T16:43:00Z">
        <w:r w:rsidR="008C29DF" w:rsidDel="0071524A">
          <w:delText xml:space="preserve"> these lakes</w:delText>
        </w:r>
        <w:r w:rsidR="00D81AA1" w:rsidDel="0071524A">
          <w:delText xml:space="preserve"> </w:delText>
        </w:r>
      </w:del>
      <w:r w:rsidR="00D81AA1">
        <w:fldChar w:fldCharType="begin" w:fldLock="1"/>
      </w:r>
      <w:r w:rsidR="009E1F39">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DOI" : "e00169-17",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rsidR="00D81AA1">
        <w:fldChar w:fldCharType="separate"/>
      </w:r>
      <w:r w:rsidR="00D81AA1" w:rsidRPr="005F572D">
        <w:rPr>
          <w:noProof/>
        </w:rPr>
        <w:t>(Hall et al., 2017; Linz et al., 2017)</w:t>
      </w:r>
      <w:r w:rsidR="00D81AA1">
        <w:fldChar w:fldCharType="end"/>
      </w:r>
      <w:ins w:id="210" w:author="Alexandra Linz" w:date="2018-09-20T10:57:00Z">
        <w:r w:rsidR="00EC7C8E">
          <w:t xml:space="preserve"> and </w:t>
        </w:r>
      </w:ins>
      <w:ins w:id="211" w:author="Alexandra Linz" w:date="2018-10-01T15:40:00Z">
        <w:r w:rsidR="00C16B21">
          <w:t>with</w:t>
        </w:r>
      </w:ins>
      <w:ins w:id="212" w:author="Alexandra Linz" w:date="2018-09-20T10:57:00Z">
        <w:r w:rsidR="00EC7C8E">
          <w:t xml:space="preserve"> freshwater </w:t>
        </w:r>
      </w:ins>
      <w:ins w:id="213" w:author="Alexandra Linz" w:date="2018-10-01T13:40:00Z">
        <w:r w:rsidR="00D254E4">
          <w:t xml:space="preserve">bacterial </w:t>
        </w:r>
      </w:ins>
      <w:ins w:id="214" w:author="Alexandra Linz" w:date="2018-09-20T10:57:00Z">
        <w:r w:rsidR="00EC7C8E">
          <w:t xml:space="preserve">community compositions in general </w:t>
        </w:r>
        <w:r w:rsidR="00EC7C8E">
          <w:fldChar w:fldCharType="begin" w:fldLock="1"/>
        </w:r>
        <w:r w:rsidR="00EC7C8E">
          <w:instrText>ADDIN CSL_CITATION {"citationItems":[{"id":"ITEM-1","itemData":{"DOI":"10.1128/MMBR.00028-10","ISBN":"4618471271","ISSN":"1098-5557","PMID":"21372319","abstract":"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author":[{"dropping-particle":"","family":"Newton","given":"Ryan J","non-dropping-particle":"","parse-names":false,"suffix":""},{"dropping-particle":"","family":"Jones","given":"Stuart E","non-dropping-particle":"","parse-names":false,"suffix":""},{"dropping-particle":"","family":"Eiler","given":"Alexander","non-dropping-particle":"","parse-names":false,"suffix":""},{"dropping-particle":"","family":"McMahon","given":"Katherine D","non-dropping-particle":"","parse-names":false,"suffix":""},{"dropping-particle":"","family":"Bertilsson","given":"Stefan","non-dropping-particle":"","parse-names":false,"suffix":""}],"container-title":"Microbiology and Molecular Biology Reviews","id":"ITEM-1","issue":"1","issued":{"date-parts":[["2011","3"]]},"page":"14-49","title":"A guide to the natural history of freshwater lake bacteria.","type":"article-journal","volume":"75"},"uris":["http://www.mendeley.com/documents/?uuid=cf5e0689-4063-420f-a244-1e8ed15cc6d0"]}],"mendeley":{"formattedCitation":"(Newton et al., 2011)","plainTextFormattedCitation":"(Newton et al., 2011)","previouslyFormattedCitation":"(Newton et al., 2011)"},"properties":{"noteIndex":0},"schema":"https://github.com/citation-style-language/schema/raw/master/csl-citation.json"}</w:instrText>
        </w:r>
        <w:r w:rsidR="00EC7C8E">
          <w:fldChar w:fldCharType="separate"/>
        </w:r>
        <w:r w:rsidR="00EC7C8E" w:rsidRPr="009D38A1">
          <w:rPr>
            <w:noProof/>
          </w:rPr>
          <w:t>(Newton et al., 2011)</w:t>
        </w:r>
        <w:r w:rsidR="00EC7C8E">
          <w:fldChar w:fldCharType="end"/>
        </w:r>
        <w:r w:rsidR="00EC7C8E">
          <w:t>.</w:t>
        </w:r>
      </w:ins>
      <w:del w:id="215" w:author="Alexandra Linz" w:date="2018-09-20T10:57:00Z">
        <w:r w:rsidR="00D81AA1" w:rsidDel="00EC7C8E">
          <w:delText>.</w:delText>
        </w:r>
      </w:del>
      <w:r w:rsidR="00D81AA1">
        <w:t xml:space="preserve"> </w:t>
      </w:r>
      <w:del w:id="216" w:author="Alexandra Linz" w:date="2018-09-20T10:57:00Z">
        <w:r w:rsidR="008C29DF" w:rsidDel="00EC7C8E">
          <w:delText>The d</w:delText>
        </w:r>
        <w:r w:rsidR="00D81AA1" w:rsidDel="00EC7C8E">
          <w:delText>etecti</w:delText>
        </w:r>
        <w:r w:rsidR="008C29DF" w:rsidDel="00EC7C8E">
          <w:delText>on of</w:delText>
        </w:r>
        <w:r w:rsidR="00D81AA1" w:rsidDel="00EC7C8E">
          <w:delText xml:space="preserve"> similar phyla using both methods suggest</w:delText>
        </w:r>
        <w:r w:rsidR="00CC5549" w:rsidDel="00EC7C8E">
          <w:delText>s</w:delText>
        </w:r>
        <w:r w:rsidR="00D81AA1" w:rsidDel="00EC7C8E">
          <w:delText xml:space="preserve"> that our MAG</w:delText>
        </w:r>
        <w:r w:rsidR="008C29DF" w:rsidDel="00EC7C8E">
          <w:delText xml:space="preserve">s </w:delText>
        </w:r>
        <w:r w:rsidR="00D81AA1" w:rsidDel="00EC7C8E">
          <w:delText>are</w:delText>
        </w:r>
        <w:r w:rsidR="001D2345" w:rsidDel="00EC7C8E">
          <w:delText xml:space="preserve"> </w:delText>
        </w:r>
        <w:r w:rsidR="00D81AA1" w:rsidDel="00EC7C8E">
          <w:delText>representative of the</w:delText>
        </w:r>
        <w:r w:rsidR="001D2345" w:rsidDel="00EC7C8E">
          <w:delText xml:space="preserve"> resident microbial</w:delText>
        </w:r>
        <w:r w:rsidR="00D81AA1" w:rsidDel="00EC7C8E">
          <w:delText xml:space="preserve"> communities. </w:delText>
        </w:r>
      </w:del>
    </w:p>
    <w:p w:rsidR="008853A5" w:rsidRDefault="00046BFF" w:rsidP="00DC3B2C">
      <w:pPr>
        <w:pStyle w:val="Heading2"/>
      </w:pPr>
      <w:bookmarkStart w:id="217" w:name="_se2pvlkacpgg" w:colFirst="0" w:colLast="0"/>
      <w:bookmarkEnd w:id="217"/>
      <w:r>
        <w:t>Nitrogen Cycling</w:t>
      </w:r>
    </w:p>
    <w:p w:rsidR="00933DA9" w:rsidRDefault="00046BFF" w:rsidP="00DC3B2C">
      <w:pPr>
        <w:ind w:firstLine="720"/>
      </w:pPr>
      <w:r>
        <w:t xml:space="preserve">Nitrogen availability is an important factor structuring freshwater </w:t>
      </w:r>
      <w:r w:rsidR="001D2345">
        <w:t>microbia</w:t>
      </w:r>
      <w:r>
        <w:t xml:space="preserve">l communities. </w:t>
      </w:r>
      <w:ins w:id="218" w:author="Alexandra Linz" w:date="2018-09-20T10:33:00Z">
        <w:r w:rsidR="00726987">
          <w:t xml:space="preserve">It is a determining factor in </w:t>
        </w:r>
      </w:ins>
      <w:ins w:id="219" w:author="Alexandra Linz" w:date="2018-10-01T15:42:00Z">
        <w:r w:rsidR="00C16B21">
          <w:t xml:space="preserve">a </w:t>
        </w:r>
      </w:ins>
      <w:ins w:id="220" w:author="Alexandra Linz" w:date="2018-09-20T10:33:00Z">
        <w:r w:rsidR="00726987">
          <w:t>lake</w:t>
        </w:r>
      </w:ins>
      <w:ins w:id="221" w:author="Alexandra Linz" w:date="2018-10-01T15:42:00Z">
        <w:r w:rsidR="00C16B21">
          <w:t>’s trophic status</w:t>
        </w:r>
      </w:ins>
      <w:ins w:id="222" w:author="Alexandra Linz" w:date="2018-09-20T10:33:00Z">
        <w:r w:rsidR="00726987">
          <w:t xml:space="preserve"> and a risk factor for the development of toxic cyanobacterial blooms </w:t>
        </w:r>
        <w:r w:rsidR="00726987">
          <w:fldChar w:fldCharType="begin" w:fldLock="1"/>
        </w:r>
        <w:r w:rsidR="00726987">
          <w:instrText>ADDIN CSL_CITATION {"citationItems":[{"id":"ITEM-1","itemData":{"DOI":"10.1371/journal.pone.0056103","author":[{"dropping-particle":"","family":"Beversdorf","given":"Lucas J","non-dropping-particle":"","parse-names":false,"suffix":""},{"dropping-particle":"","family":"Miller","given":"Todd R","non-dropping-particle":"","parse-names":false,"suffix":""},{"dropping-particle":"","family":"McMahon","given":"Katherine D","non-dropping-particle":"","parse-names":false,"suffix":""}],"container-title":"PLOS ONE","id":"ITEM-1","issue":"2","issued":{"date-parts":[["2013"]]},"page":"1-11","title":"The Role of Nitrogen Fixation in Cyanobacterial Bloom Toxicity in a Temperate , Eutrophic Lake","type":"article-journal","volume":"8"},"uris":["http://www.mendeley.com/documents/?uuid=7b585d6d-032e-4a9f-83ad-05a2bef1b0ce"]},{"id":"ITEM-2","itemData":{"DOI":"10.1065/espr2002.12.142","ISSN":"0944-1344","author":[{"dropping-particle":"","family":"Smith","given":"Val H","non-dropping-particle":"","parse-names":false,"suffix":""}],"container-title":"Environmental Science and Pollution Research","id":"ITEM-2","issue":"2","issued":{"date-parts":[["2003","3"]]},"page":"126-139","publisher":"Ecomed","title":"Eutrophication of freshwater and coastal marine ecosystems a global problem","type":"article-journal","volume":"10"},"uris":["http://www.mendeley.com/documents/?uuid=dee65043-62b5-3aa5-9c79-1bf677bcc772"]}],"mendeley":{"formattedCitation":"(Smith, 2003; Beversdorf, Miller &amp; McMahon, 2013)","plainTextFormattedCitation":"(Smith, 2003; Beversdorf, Miller &amp; McMahon, 2013)","previouslyFormattedCitation":"(Beversdorf, Miller &amp; McMahon, 2013)"},"properties":{"noteIndex":0},"schema":"https://github.com/citation-style-language/schema/raw/master/csl-citation.json"}</w:instrText>
        </w:r>
        <w:r w:rsidR="00726987">
          <w:fldChar w:fldCharType="separate"/>
        </w:r>
        <w:r w:rsidR="00726987" w:rsidRPr="001C2988">
          <w:rPr>
            <w:noProof/>
          </w:rPr>
          <w:t>(Smith, 2003; Beversdorf, Miller &amp; McMahon, 2013)</w:t>
        </w:r>
        <w:r w:rsidR="00726987">
          <w:fldChar w:fldCharType="end"/>
        </w:r>
        <w:r w:rsidR="00D254E4">
          <w:t xml:space="preserve">. </w:t>
        </w:r>
      </w:ins>
      <w:ins w:id="223" w:author="Alexandra Linz" w:date="2018-10-01T13:41:00Z">
        <w:r w:rsidR="00D254E4">
          <w:t>Because of the significanc</w:t>
        </w:r>
      </w:ins>
      <w:ins w:id="224" w:author="Alexandra Linz" w:date="2018-09-20T10:33:00Z">
        <w:r w:rsidR="00726987">
          <w:t>e</w:t>
        </w:r>
      </w:ins>
      <w:ins w:id="225" w:author="Alexandra Linz" w:date="2018-10-01T13:42:00Z">
        <w:r w:rsidR="00D254E4">
          <w:t xml:space="preserve"> of </w:t>
        </w:r>
      </w:ins>
      <w:ins w:id="226" w:author="Alexandra Linz" w:date="2018-10-01T15:43:00Z">
        <w:r w:rsidR="00C16B21">
          <w:t>nitrogen</w:t>
        </w:r>
      </w:ins>
      <w:ins w:id="227" w:author="Alexandra Linz" w:date="2018-10-01T13:42:00Z">
        <w:r w:rsidR="00D254E4">
          <w:t xml:space="preserve"> in freshwater, we</w:t>
        </w:r>
      </w:ins>
      <w:ins w:id="228" w:author="Alexandra Linz" w:date="2018-09-20T10:33:00Z">
        <w:r w:rsidR="00726987">
          <w:t xml:space="preserve"> </w:t>
        </w:r>
      </w:ins>
      <w:del w:id="229" w:author="Alexandra Linz" w:date="2018-09-20T10:33:00Z">
        <w:r w:rsidR="00933DA9" w:rsidDel="00726987">
          <w:delText xml:space="preserve">To see if there were differences in nitrogen cycling between different lake environments, we </w:delText>
        </w:r>
      </w:del>
      <w:r w:rsidR="00933DA9">
        <w:t xml:space="preserve">analyzed </w:t>
      </w:r>
      <w:r>
        <w:t>nitrogen-related marker genes</w:t>
      </w:r>
      <w:r w:rsidR="00933DA9">
        <w:t xml:space="preserve"> and </w:t>
      </w:r>
      <w:ins w:id="230" w:author="Alexandra Linz" w:date="2018-10-01T13:42:00Z">
        <w:r w:rsidR="00D254E4">
          <w:t>identified</w:t>
        </w:r>
      </w:ins>
      <w:del w:id="231" w:author="Alexandra Linz" w:date="2018-10-01T13:42:00Z">
        <w:r w:rsidR="00933DA9" w:rsidDel="00D254E4">
          <w:delText>the</w:delText>
        </w:r>
      </w:del>
      <w:r w:rsidR="00933DA9">
        <w:t xml:space="preserve"> MAGs containing</w:t>
      </w:r>
      <w:ins w:id="232" w:author="Alexandra Linz" w:date="2018-10-01T13:42:00Z">
        <w:r w:rsidR="00D254E4">
          <w:t xml:space="preserve"> characteristic</w:t>
        </w:r>
      </w:ins>
      <w:r w:rsidR="00933DA9">
        <w:t xml:space="preserve"> nitrogen cycling pathways. We discovered</w:t>
      </w:r>
      <w:r>
        <w:t xml:space="preserve"> significant differences in the abundance</w:t>
      </w:r>
      <w:r w:rsidR="00933DA9">
        <w:t>s</w:t>
      </w:r>
      <w:r>
        <w:t xml:space="preserve"> of marker</w:t>
      </w:r>
      <w:r w:rsidR="00933DA9">
        <w:t xml:space="preserve"> genes, along with </w:t>
      </w:r>
      <w:ins w:id="233" w:author="Alexandra Linz" w:date="2018-10-02T09:22:00Z">
        <w:r w:rsidR="00107B68">
          <w:t xml:space="preserve">difference in </w:t>
        </w:r>
      </w:ins>
      <w:r w:rsidR="00933DA9">
        <w:t xml:space="preserve">phylogenetic </w:t>
      </w:r>
      <w:del w:id="234" w:author="Alexandra Linz" w:date="2018-10-02T09:22:00Z">
        <w:r w:rsidR="00933DA9" w:rsidDel="00107B68">
          <w:delText>difference</w:delText>
        </w:r>
        <w:r w:rsidR="00C60627" w:rsidDel="00107B68">
          <w:delText>s</w:delText>
        </w:r>
        <w:r w:rsidR="00933DA9" w:rsidDel="00107B68">
          <w:delText xml:space="preserve"> </w:delText>
        </w:r>
      </w:del>
      <w:ins w:id="235" w:author="Alexandra Linz" w:date="2018-10-02T09:22:00Z">
        <w:r w:rsidR="00107B68">
          <w:t>affiliations of</w:t>
        </w:r>
      </w:ins>
      <w:del w:id="236" w:author="Alexandra Linz" w:date="2018-10-02T09:22:00Z">
        <w:r w:rsidR="00933DA9" w:rsidDel="00107B68">
          <w:delText>in</w:delText>
        </w:r>
      </w:del>
      <w:r w:rsidR="00933DA9">
        <w:t xml:space="preserve"> the </w:t>
      </w:r>
      <w:del w:id="237" w:author="Alexandra Linz" w:date="2018-10-01T15:44:00Z">
        <w:r w:rsidR="00933DA9" w:rsidDel="00C16B21">
          <w:delText xml:space="preserve">populations </w:delText>
        </w:r>
      </w:del>
      <w:ins w:id="238" w:author="Alexandra Linz" w:date="2018-10-01T15:44:00Z">
        <w:r w:rsidR="00C16B21">
          <w:t xml:space="preserve">MAGs </w:t>
        </w:r>
      </w:ins>
      <w:r w:rsidR="00933DA9">
        <w:t>containing these pathways</w:t>
      </w:r>
      <w:r>
        <w:t xml:space="preserve">. </w:t>
      </w:r>
    </w:p>
    <w:p w:rsidR="008853A5" w:rsidRDefault="00933DA9" w:rsidP="00933DA9">
      <w:pPr>
        <w:ind w:firstLine="720"/>
      </w:pPr>
      <w:del w:id="239" w:author="Alexandra Linz" w:date="2018-09-20T13:09:00Z">
        <w:r w:rsidDel="00B24DBF">
          <w:delText>To identify differences in nitrogen fixation between sites, we analyzed marker g</w:delText>
        </w:r>
        <w:r w:rsidR="00046BFF" w:rsidDel="00B24DBF">
          <w:delText>enes encoding nitrogenase subunits</w:delText>
        </w:r>
        <w:r w:rsidDel="00B24DBF">
          <w:delText xml:space="preserve">. </w:delText>
        </w:r>
      </w:del>
      <w:r>
        <w:t>Genes encoding</w:t>
      </w:r>
      <w:del w:id="240" w:author="Alexandra Linz" w:date="2018-09-20T16:58:00Z">
        <w:r w:rsidDel="000A57D4">
          <w:delText xml:space="preserve"> for</w:delText>
        </w:r>
      </w:del>
      <w:r>
        <w:t xml:space="preserve"> nitrogenase</w:t>
      </w:r>
      <w:ins w:id="241" w:author="Alexandra Linz" w:date="2018-09-20T16:58:00Z">
        <w:r w:rsidR="000A57D4">
          <w:t>, the key enzyme in nitrogen fixation,</w:t>
        </w:r>
      </w:ins>
      <w:r w:rsidR="00046BFF">
        <w:t xml:space="preserve"> were observed most frequently in </w:t>
      </w:r>
      <w:r w:rsidR="00B32BF2">
        <w:t xml:space="preserve">metagenomes from </w:t>
      </w:r>
      <w:r>
        <w:t>Trout Bog’s hypolimnion</w:t>
      </w:r>
      <w:r w:rsidR="00046BFF">
        <w:t>, followed by</w:t>
      </w:r>
      <w:del w:id="242" w:author="Alexandra Linz" w:date="2018-10-01T14:03:00Z">
        <w:r w:rsidR="00046BFF" w:rsidDel="00C8519B">
          <w:delText xml:space="preserve"> the</w:delText>
        </w:r>
      </w:del>
      <w:r w:rsidR="00046BFF">
        <w:t xml:space="preserve"> </w:t>
      </w:r>
      <w:r>
        <w:t>Trout Bog’s epilimnion</w:t>
      </w:r>
      <w:r w:rsidR="00046BFF">
        <w:t xml:space="preserve">, and lastly </w:t>
      </w:r>
      <w:r>
        <w:t xml:space="preserve">by </w:t>
      </w:r>
      <w:r w:rsidR="00046BFF">
        <w:t>Lake Mendota</w:t>
      </w:r>
      <w:r>
        <w:t>’s epilimnion</w:t>
      </w:r>
      <w:r w:rsidR="00C60627">
        <w:t xml:space="preserve"> (Figure 1, Table S</w:t>
      </w:r>
      <w:r w:rsidR="0002485C">
        <w:t>3</w:t>
      </w:r>
      <w:r w:rsidR="00C60627">
        <w:t>)</w:t>
      </w:r>
      <w:r w:rsidR="00046BFF">
        <w:t xml:space="preserve">. </w:t>
      </w:r>
      <w:del w:id="243" w:author="Alexandra Linz" w:date="2018-09-20T13:55:00Z">
        <w:r w:rsidDel="00FC2C3B">
          <w:delText>T</w:delText>
        </w:r>
        <w:r w:rsidR="00046BFF" w:rsidDel="00FC2C3B">
          <w:delText xml:space="preserve">he nitrogenase enzyme is inhibited by oxygen, </w:delText>
        </w:r>
        <w:r w:rsidDel="00FC2C3B">
          <w:delText xml:space="preserve">which could explain the higher abundance of </w:delText>
        </w:r>
        <w:r w:rsidR="00046BFF" w:rsidDel="00FC2C3B">
          <w:delText>nitrogen</w:delText>
        </w:r>
        <w:r w:rsidDel="00FC2C3B">
          <w:delText>ase</w:delText>
        </w:r>
        <w:r w:rsidR="00C60627" w:rsidDel="00FC2C3B">
          <w:delText xml:space="preserve"> in Trout Bog’s</w:delText>
        </w:r>
        <w:r w:rsidDel="00FC2C3B">
          <w:delText xml:space="preserve"> </w:delText>
        </w:r>
        <w:r w:rsidR="00046BFF" w:rsidDel="00FC2C3B">
          <w:delText xml:space="preserve">anoxic </w:delText>
        </w:r>
        <w:r w:rsidDel="00FC2C3B">
          <w:delText>hypolimnion</w:delText>
        </w:r>
        <w:r w:rsidR="00046BFF" w:rsidDel="00FC2C3B">
          <w:delText xml:space="preserve">. </w:delText>
        </w:r>
      </w:del>
      <w:r>
        <w:t xml:space="preserve">We </w:t>
      </w:r>
      <w:del w:id="244" w:author="Alexandra Linz" w:date="2018-09-20T13:09:00Z">
        <w:r w:rsidDel="00B24DBF">
          <w:delText xml:space="preserve">further </w:delText>
        </w:r>
      </w:del>
      <w:r>
        <w:t xml:space="preserve">analyzed MAGs </w:t>
      </w:r>
      <w:r w:rsidR="00C60627">
        <w:t xml:space="preserve">predicted to fix nitrogen </w:t>
      </w:r>
      <w:r>
        <w:t>and found</w:t>
      </w:r>
      <w:r w:rsidR="00046BFF">
        <w:t xml:space="preserve"> differences in the taxonomy of putative diazotrophs between the two ecosystems (</w:t>
      </w:r>
      <w:r w:rsidR="00251DEA">
        <w:t>Figure 2</w:t>
      </w:r>
      <w:r w:rsidR="005F572D">
        <w:t xml:space="preserve">, </w:t>
      </w:r>
      <w:r w:rsidR="00046BFF">
        <w:t>Fig</w:t>
      </w:r>
      <w:r w:rsidR="005F572D">
        <w:t>ure S1</w:t>
      </w:r>
      <w:ins w:id="245" w:author="Alexandra Linz [2]" w:date="2018-10-16T11:30:00Z">
        <w:r w:rsidR="005B0D44">
          <w:t>, Data S6</w:t>
        </w:r>
      </w:ins>
      <w:r w:rsidR="00046BFF">
        <w:t xml:space="preserve">). In Lake Mendota, </w:t>
      </w:r>
      <w:r>
        <w:t>two thirds of MAGs encoding</w:t>
      </w:r>
      <w:r w:rsidR="00046BFF">
        <w:t xml:space="preserve"> the nitrogen fixation pathway</w:t>
      </w:r>
      <w:r>
        <w:t xml:space="preserve"> were classified as </w:t>
      </w:r>
      <w:r w:rsidRPr="00C60627">
        <w:rPr>
          <w:i/>
        </w:rPr>
        <w:t>Cyanobacteria</w:t>
      </w:r>
      <w:r w:rsidR="00046BFF" w:rsidRPr="00C60627">
        <w:rPr>
          <w:i/>
        </w:rPr>
        <w:t>,</w:t>
      </w:r>
      <w:r w:rsidR="00046BFF">
        <w:t xml:space="preserve"> </w:t>
      </w:r>
      <w:r w:rsidR="00936094">
        <w:t>while the other third w</w:t>
      </w:r>
      <w:ins w:id="246" w:author="Alexandra Linz" w:date="2018-10-01T14:05:00Z">
        <w:r w:rsidR="00C8519B">
          <w:t>as</w:t>
        </w:r>
      </w:ins>
      <w:del w:id="247" w:author="Alexandra Linz" w:date="2018-10-01T14:04:00Z">
        <w:r w:rsidR="00936094" w:rsidDel="00C8519B">
          <w:delText>as</w:delText>
        </w:r>
      </w:del>
      <w:r w:rsidR="00046BFF">
        <w:t xml:space="preserve"> assigned to </w:t>
      </w:r>
      <w:r w:rsidR="00046BFF" w:rsidRPr="00C60627">
        <w:rPr>
          <w:i/>
        </w:rPr>
        <w:t>Betaproteobacteria</w:t>
      </w:r>
      <w:r w:rsidR="00046BFF">
        <w:t xml:space="preserve"> and </w:t>
      </w:r>
      <w:proofErr w:type="spellStart"/>
      <w:r w:rsidR="00046BFF" w:rsidRPr="00C60627">
        <w:rPr>
          <w:i/>
        </w:rPr>
        <w:t>Gammaproteobacteria</w:t>
      </w:r>
      <w:proofErr w:type="spellEnd"/>
      <w:r w:rsidR="00046BFF">
        <w:t xml:space="preserve">. </w:t>
      </w:r>
      <w:r w:rsidR="0074129B">
        <w:t xml:space="preserve">Although not all </w:t>
      </w:r>
      <w:r w:rsidR="0074129B" w:rsidRPr="00C60627">
        <w:rPr>
          <w:i/>
        </w:rPr>
        <w:t>Cyanobacteria</w:t>
      </w:r>
      <w:r w:rsidR="0074129B">
        <w:t xml:space="preserve"> fix nitrogen, p</w:t>
      </w:r>
      <w:r w:rsidR="00936094">
        <w:t xml:space="preserve">revious </w:t>
      </w:r>
      <w:del w:id="248" w:author="Alexandra Linz" w:date="2018-10-01T14:05:00Z">
        <w:r w:rsidR="00936094" w:rsidDel="00C8519B">
          <w:delText xml:space="preserve">measurements </w:delText>
        </w:r>
      </w:del>
      <w:ins w:id="249" w:author="Alexandra Linz" w:date="2018-10-01T14:05:00Z">
        <w:r w:rsidR="00C8519B">
          <w:t xml:space="preserve">studies </w:t>
        </w:r>
      </w:ins>
      <w:r w:rsidR="00936094">
        <w:t xml:space="preserve">of nitrogen fixation in Lake Mendota </w:t>
      </w:r>
      <w:ins w:id="250" w:author="Alexandra Linz" w:date="2018-10-01T14:04:00Z">
        <w:r w:rsidR="00C8519B">
          <w:t>have reported</w:t>
        </w:r>
      </w:ins>
      <w:del w:id="251" w:author="Alexandra Linz" w:date="2018-10-01T14:04:00Z">
        <w:r w:rsidR="00936094" w:rsidDel="00C8519B">
          <w:delText>found</w:delText>
        </w:r>
      </w:del>
      <w:r w:rsidR="00936094">
        <w:t xml:space="preserve"> a strong correlation between this pathway an</w:t>
      </w:r>
      <w:ins w:id="252" w:author="Alexandra Linz" w:date="2018-10-01T14:04:00Z">
        <w:r w:rsidR="00C8519B">
          <w:t>d</w:t>
        </w:r>
      </w:ins>
      <w:del w:id="253" w:author="Alexandra Linz" w:date="2018-10-01T14:04:00Z">
        <w:r w:rsidR="00936094" w:rsidDel="00C8519B">
          <w:delText>d the</w:delText>
        </w:r>
      </w:del>
      <w:r w:rsidR="00936094">
        <w:t xml:space="preserve"> </w:t>
      </w:r>
      <w:ins w:id="254" w:author="Alexandra Linz" w:date="2018-10-02T09:23:00Z">
        <w:r w:rsidR="008615FC">
          <w:t xml:space="preserve">the cyanobacterium </w:t>
        </w:r>
      </w:ins>
      <w:del w:id="255" w:author="Alexandra Linz" w:date="2018-10-02T09:23:00Z">
        <w:r w:rsidR="00936094" w:rsidRPr="00C60627" w:rsidDel="008615FC">
          <w:rPr>
            <w:i/>
          </w:rPr>
          <w:delText>Cyanobacteria</w:delText>
        </w:r>
      </w:del>
      <w:ins w:id="256" w:author="Alexandra Linz" w:date="2018-10-01T14:04:00Z">
        <w:r w:rsidR="00C8519B">
          <w:t>affiliated with</w:t>
        </w:r>
      </w:ins>
      <w:r w:rsidR="00936094">
        <w:t xml:space="preserve"> </w:t>
      </w:r>
      <w:proofErr w:type="spellStart"/>
      <w:r w:rsidR="00936094">
        <w:rPr>
          <w:i/>
        </w:rPr>
        <w:t>Aphanizomenon</w:t>
      </w:r>
      <w:proofErr w:type="spellEnd"/>
      <w:r w:rsidR="00046BFF">
        <w:t xml:space="preserve"> </w:t>
      </w:r>
      <w:r w:rsidR="005F572D">
        <w:fldChar w:fldCharType="begin" w:fldLock="1"/>
      </w:r>
      <w:r w:rsidR="00AA5B67">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mp; McMahon, 2013)", "plainTextFormattedCitation" : "(Beversdorf, Miller &amp; McMahon, 2013)", "previouslyFormattedCitation" : "(Beversdorf, Miller &amp; McMahon, 2013)" }, "properties" : {  }, "schema" : "https://github.com/citation-style-language/schema/raw/master/csl-citation.json" }</w:instrText>
      </w:r>
      <w:r w:rsidR="005F572D">
        <w:fldChar w:fldCharType="separate"/>
      </w:r>
      <w:r w:rsidR="005F572D" w:rsidRPr="005F572D">
        <w:rPr>
          <w:noProof/>
        </w:rPr>
        <w:t xml:space="preserve">(Beversdorf, Miller &amp; </w:t>
      </w:r>
      <w:r w:rsidR="005F572D" w:rsidRPr="005F572D">
        <w:rPr>
          <w:noProof/>
        </w:rPr>
        <w:lastRenderedPageBreak/>
        <w:t>McMahon, 2013)</w:t>
      </w:r>
      <w:r w:rsidR="005F572D">
        <w:fldChar w:fldCharType="end"/>
      </w:r>
      <w:r w:rsidR="005F572D">
        <w:t>.</w:t>
      </w:r>
      <w:r w:rsidR="00936094">
        <w:t xml:space="preserve"> </w:t>
      </w:r>
      <w:r w:rsidR="00046BFF">
        <w:t>MAGs containing genes encoding nitrogen fixation were more phylogenetically diverse in Trout Bog</w:t>
      </w:r>
      <w:r w:rsidR="00936094">
        <w:t xml:space="preserve"> and</w:t>
      </w:r>
      <w:r w:rsidR="00046BFF">
        <w:t xml:space="preserve"> includ</w:t>
      </w:r>
      <w:r w:rsidR="00936094">
        <w:t>ed</w:t>
      </w:r>
      <w:r w:rsidR="00046BFF">
        <w:t xml:space="preserve"> </w:t>
      </w:r>
      <w:r w:rsidR="00046BFF" w:rsidRPr="00C60627">
        <w:rPr>
          <w:i/>
        </w:rPr>
        <w:t xml:space="preserve">Deltaproteobacteria, </w:t>
      </w:r>
      <w:proofErr w:type="spellStart"/>
      <w:r w:rsidR="00046BFF" w:rsidRPr="00C60627">
        <w:rPr>
          <w:i/>
        </w:rPr>
        <w:t>Gammaproteobacteria</w:t>
      </w:r>
      <w:proofErr w:type="spellEnd"/>
      <w:r w:rsidR="00046BFF" w:rsidRPr="00C60627">
        <w:rPr>
          <w:i/>
        </w:rPr>
        <w:t xml:space="preserve">, </w:t>
      </w:r>
      <w:proofErr w:type="spellStart"/>
      <w:r w:rsidR="00046BFF" w:rsidRPr="00C60627">
        <w:rPr>
          <w:i/>
        </w:rPr>
        <w:t>Epsilonproteobacteria</w:t>
      </w:r>
      <w:proofErr w:type="spellEnd"/>
      <w:r w:rsidR="00046BFF" w:rsidRPr="00C60627">
        <w:rPr>
          <w:i/>
        </w:rPr>
        <w:t xml:space="preserve">, </w:t>
      </w:r>
      <w:proofErr w:type="spellStart"/>
      <w:r w:rsidR="00046BFF" w:rsidRPr="00C60627">
        <w:rPr>
          <w:i/>
        </w:rPr>
        <w:t>Acidobacteria</w:t>
      </w:r>
      <w:proofErr w:type="spellEnd"/>
      <w:r w:rsidR="00046BFF" w:rsidRPr="00C60627">
        <w:rPr>
          <w:i/>
        </w:rPr>
        <w:t xml:space="preserve">, </w:t>
      </w:r>
      <w:proofErr w:type="spellStart"/>
      <w:r w:rsidR="00046BFF" w:rsidRPr="00C60627">
        <w:rPr>
          <w:i/>
        </w:rPr>
        <w:t>Verrucomicrobia</w:t>
      </w:r>
      <w:proofErr w:type="spellEnd"/>
      <w:r w:rsidR="00046BFF" w:rsidRPr="00C60627">
        <w:rPr>
          <w:i/>
        </w:rPr>
        <w:t xml:space="preserve">, </w:t>
      </w:r>
      <w:proofErr w:type="spellStart"/>
      <w:r w:rsidR="00046BFF" w:rsidRPr="00C60627">
        <w:rPr>
          <w:i/>
        </w:rPr>
        <w:t>Chlorobi</w:t>
      </w:r>
      <w:proofErr w:type="spellEnd"/>
      <w:r w:rsidR="00046BFF" w:rsidRPr="00C60627">
        <w:rPr>
          <w:i/>
        </w:rPr>
        <w:t>,</w:t>
      </w:r>
      <w:r w:rsidR="00046BFF">
        <w:t xml:space="preserve"> and </w:t>
      </w:r>
      <w:r w:rsidR="00046BFF" w:rsidRPr="00C60627">
        <w:rPr>
          <w:i/>
        </w:rPr>
        <w:t>Bacteroidetes.</w:t>
      </w:r>
      <w:r w:rsidR="00046BFF">
        <w:t xml:space="preserve"> </w:t>
      </w:r>
      <w:r w:rsidR="008F3E06">
        <w:t xml:space="preserve">The </w:t>
      </w:r>
      <w:ins w:id="257" w:author="Alexandra Linz" w:date="2018-10-01T14:04:00Z">
        <w:r w:rsidR="00C8519B">
          <w:t>higher</w:t>
        </w:r>
      </w:ins>
      <w:del w:id="258" w:author="Alexandra Linz" w:date="2018-10-01T14:04:00Z">
        <w:r w:rsidR="008F3E06" w:rsidDel="00C8519B">
          <w:delText>increased</w:delText>
        </w:r>
      </w:del>
      <w:r w:rsidR="008F3E06">
        <w:t xml:space="preserve"> diversity of diazotrophs in Trout Bog compared to Lake Mendota suggests that nitrogen fixation</w:t>
      </w:r>
      <w:del w:id="259" w:author="Alexandra Linz" w:date="2018-09-20T13:11:00Z">
        <w:r w:rsidR="008F3E06" w:rsidDel="00B24DBF">
          <w:delText xml:space="preserve"> genes</w:delText>
        </w:r>
      </w:del>
      <w:r w:rsidR="008F3E06">
        <w:t xml:space="preserve"> may be </w:t>
      </w:r>
      <w:del w:id="260" w:author="Alexandra Linz" w:date="2018-09-20T13:10:00Z">
        <w:r w:rsidR="008F3E06" w:rsidDel="00B24DBF">
          <w:delText>horizontally transferred with populations in Trout Bog</w:delText>
        </w:r>
      </w:del>
      <w:ins w:id="261" w:author="Alexandra Linz" w:date="2018-09-20T13:10:00Z">
        <w:r w:rsidR="00B24DBF">
          <w:t xml:space="preserve">a more advantageous trait in </w:t>
        </w:r>
        <w:proofErr w:type="spellStart"/>
        <w:r w:rsidR="00B24DBF">
          <w:t>humic</w:t>
        </w:r>
        <w:proofErr w:type="spellEnd"/>
        <w:r w:rsidR="00B24DBF">
          <w:t xml:space="preserve"> lakes than in eutrophic lakes</w:t>
        </w:r>
      </w:ins>
      <w:r w:rsidR="008F3E06">
        <w:t>.</w:t>
      </w:r>
    </w:p>
    <w:p w:rsidR="008853A5" w:rsidDel="00B24DBF" w:rsidRDefault="00142B1E" w:rsidP="00DC3B2C">
      <w:pPr>
        <w:ind w:firstLine="720"/>
        <w:rPr>
          <w:del w:id="262" w:author="Alexandra Linz" w:date="2018-09-20T13:12:00Z"/>
        </w:rPr>
      </w:pPr>
      <w:del w:id="263" w:author="Alexandra Linz" w:date="2018-09-20T13:12:00Z">
        <w:r w:rsidDel="00B24DBF">
          <w:delText>To identify differences in denitrification, we analyzed m</w:delText>
        </w:r>
        <w:r w:rsidR="00046BFF" w:rsidDel="00B24DBF">
          <w:delText>arker genes for denitrification</w:delText>
        </w:r>
        <w:r w:rsidDel="00B24DBF">
          <w:delText>, including reductases for nitrous oxide, nitric oxide, nitrite, and nitrate</w:delText>
        </w:r>
        <w:r w:rsidR="00297B75" w:rsidDel="00B24DBF">
          <w:delText xml:space="preserve">. These denitrification genes had a similar trend </w:delText>
        </w:r>
        <w:r w:rsidR="00046BFF" w:rsidDel="00B24DBF">
          <w:delText xml:space="preserve">as </w:delText>
        </w:r>
        <w:r w:rsidR="00297B75" w:rsidDel="00B24DBF">
          <w:delText>the nitrogen fixation genes</w:delText>
        </w:r>
        <w:r w:rsidR="00046BFF" w:rsidDel="00B24DBF">
          <w:delText>; they were observed most frequently in</w:delText>
        </w:r>
        <w:r w:rsidR="00B32BF2" w:rsidDel="00B24DBF">
          <w:delText xml:space="preserve"> metagenomes from</w:delText>
        </w:r>
        <w:r w:rsidR="00046BFF" w:rsidDel="00B24DBF">
          <w:delText xml:space="preserve"> the Trout Bog hypolimnion, </w:delText>
        </w:r>
        <w:r w:rsidR="00297B75" w:rsidDel="00B24DBF">
          <w:delText>with the exception of</w:delText>
        </w:r>
        <w:r w:rsidR="00046BFF" w:rsidDel="00B24DBF">
          <w:delText xml:space="preserve"> nitrous oxide reductase, which was most </w:delText>
        </w:r>
        <w:r w:rsidR="00B32BF2" w:rsidDel="00B24DBF">
          <w:delText>frequently found</w:delText>
        </w:r>
        <w:r w:rsidR="00046BFF" w:rsidDel="00B24DBF">
          <w:delText xml:space="preserve"> in Lake Mendota. </w:delText>
        </w:r>
        <w:r w:rsidR="00297B75" w:rsidDel="00B24DBF">
          <w:delText>This trend could stem from denitrification also requiring a reductive, low oxygen environment. Urease, another nitrogen cycling marker gene, was not found significantly more often in any site. We further analyzed p</w:delText>
        </w:r>
        <w:r w:rsidR="00046BFF" w:rsidDel="00B24DBF">
          <w:delText>utative denitrification pathways</w:delText>
        </w:r>
        <w:r w:rsidR="00297B75" w:rsidDel="00B24DBF">
          <w:delText xml:space="preserve"> in our MAGs and found that they</w:delText>
        </w:r>
        <w:r w:rsidR="00046BFF" w:rsidDel="00B24DBF">
          <w:delText xml:space="preserve"> were </w:delText>
        </w:r>
        <w:r w:rsidR="00297B75" w:rsidDel="00B24DBF">
          <w:delText>observed at similar frequencies in p</w:delText>
        </w:r>
        <w:r w:rsidR="00251DEA" w:rsidDel="00B24DBF">
          <w:delText>opulation genomes from all envir</w:delText>
        </w:r>
        <w:r w:rsidR="00297B75" w:rsidDel="00B24DBF">
          <w:delText>onments</w:delText>
        </w:r>
        <w:r w:rsidR="00046BFF" w:rsidDel="00B24DBF">
          <w:delText xml:space="preserve"> (Fig</w:delText>
        </w:r>
        <w:r w:rsidR="005F572D" w:rsidDel="00B24DBF">
          <w:delText>ure</w:delText>
        </w:r>
        <w:r w:rsidR="00251DEA" w:rsidDel="00B24DBF">
          <w:delText xml:space="preserve"> 2</w:delText>
        </w:r>
        <w:r w:rsidR="00046BFF" w:rsidDel="00B24DBF">
          <w:delText xml:space="preserve">). </w:delText>
        </w:r>
        <w:r w:rsidR="00297B75" w:rsidDel="00B24DBF">
          <w:delText xml:space="preserve">Urea </w:delText>
        </w:r>
        <w:r w:rsidR="00046BFF" w:rsidDel="00B24DBF">
          <w:delText>degradation pathways were</w:delText>
        </w:r>
        <w:r w:rsidR="00297B75" w:rsidDel="00B24DBF">
          <w:delText xml:space="preserve"> also</w:delText>
        </w:r>
        <w:r w:rsidR="00046BFF" w:rsidDel="00B24DBF">
          <w:delText xml:space="preserve"> predicted in MAGs from both lakes</w:delText>
        </w:r>
        <w:r w:rsidR="00297B75" w:rsidDel="00B24DBF">
          <w:delText>, which</w:delText>
        </w:r>
        <w:r w:rsidR="00046BFF" w:rsidDel="00B24DBF">
          <w:delText xml:space="preserve"> is consistent with research showing that urea is a common nitrogen source for bacteria in multiple freshwater </w:delText>
        </w:r>
        <w:r w:rsidR="00297B75" w:rsidDel="00B24DBF">
          <w:delText>environments</w:delText>
        </w:r>
        <w:r w:rsidR="00873AF2" w:rsidDel="00B24DBF">
          <w:delText xml:space="preserve"> </w:delText>
        </w:r>
        <w:r w:rsidR="00873AF2" w:rsidDel="00B24DBF">
          <w:fldChar w:fldCharType="begin" w:fldLock="1"/>
        </w:r>
        <w:r w:rsidR="00B844B8" w:rsidRPr="00B24DBF" w:rsidDel="00B24DBF">
          <w:delInstrText>ADDIN CSL_CITATION { "citationItems" : [ { "id" : "ITEM-1", "itemData" : { "author" : [ { "dropping-particle" : "", "family" : "Jorgenson", "given" : "Niels OG", "non-dropping-particle" : "", "parse-names" : false, "suffix" : "" }, { "dropping-particle" : "", "family" : "Tranvik", "given" : "Lars J.", "non-dropping-particle" : "", "parse-names" : false, "suffix" : "" }, { "dropping-particle" : "", "family" : "Edling", "given" : "Helene", "non-dropping-particle" : "", "parse-names" : false, "suffix" : "" }, { "dropping-particle" : "", "family" : "Graneli", "given" : "Wilhelm", "non-dropping-particle" : "", "parse-names" : false, "suffix" : "" }, { "dropping-particle" : "", "family" : "Lindell", "given" : "Mans", "non-dropping-particle" : "", "parse-names" : false, "suffix" : "" } ], "container-title" : "FEMS Microbiology Ecology", "id" : "ITEM-1", "issued" : { "date-parts" : [ [ "1998" ] ] }, "page" : "217-227", "title" : "Effects of sunlight on occurrence and bacterial turnover of specific carbon and nitrogen compounds in lake water", "type" : "article-journal", "volume" : "25" }, "uris" : [ "http://www.mendeley.com/documents/?uuid=5bf046df-158a-4714-baeb-f48e793f593b" ] }, { "id" : "ITEM-2", "itemData" : { "author" : [ { "dropping-particle" : "", "family" : "Remsen", "given" : "Charles C", "non-dropping-particle" : "", "parse-names" : false, "suffix" : "" }, { "dropping-particle" : "", "family" : "Carpenter", "given" : "Edward J", "non-dropping-particle" : "", "parse-names" : false, "suffix" : "" }, { "dropping-particle" : "", "family" : "Schroeder", "given" : "Brian W", "non-dropping-particle" : "", "parse-names" : false, "suffix" : "" } ], "container-title" : "Ecological Society of America", "id" : "ITEM-2", "issue" : "5", "issued" : { "date-parts" : [ [ "1972" ] ] }, "page" : "921-926", "title" : "Competition for Urea among Estuarine Microorganisms", "type" : "article-journal", "volume" : "53" }, "uris" : [ "http://www.mendeley.com/documents/?uuid=05b6c0da-af04-4542-9b52-5489691c870c" ] }, { "id" : "ITEM-3", "itemData" : { "DOI" : "10.3354/ame031279", "ISBN" : "0948-3055", "ISSN" : "09483055", "PMID" : "12024253", "abstract" : "ABSTRACT: In both marine and freshwaters, the concentration of dissolved organic nitrogen (DON) frequently exceeds that of dissolved inorganic nitrogen (DIN), including ammonium, nitrate, and nitrite. Recent evidence indicates that many organic N compounds are released into the DON pool and taken up from this pool by planktonic microbiota on timescales of hours to days. This observation suggests that many components of the DON pool can play an active role in supplying N nutrition directly or indirectly to phytoplankton and bacteria and, in so doing, may affect the species composition of the ambient microbial assemblage. Here we present an overview of the state of knowledge of DON pools in aquatic environments, focused mainly on data gathered in the last decade. We review information on DON concentrations in freshwater and marine systems, analytical methods for the determination of DON, and the biotic and abiotic sources and sinks of DON. More detailed discussion addresses specific components of the DON pool: urea, dissolved combined and free amino acids, proteins, nucleic acids, amino sugars, and humic substances. The DON pool in natural waters is not inert and can be an important sink and source for N. There is a need for greater appreciation and understanding of the potential role of DON as a dynamic participant in the nitrogen cycle within aquatic ecosystems, particularly in freshwater environments.", "author" : [ { "dropping-particle" : "", "family" : "Berman", "given" : "Tom", "non-dropping-particle" : "", "parse-names" : false, "suffix" : "" }, { "dropping-particle" : "", "family" : "Bronk", "given" : "Deborah A.", "non-dropping-particle" : "", "parse-names" : false, "suffix" : "" } ], "container-title" : "Aquatic Microbial Ecology", "id" : "ITEM-3", "issue" : "3", "issued" : { "date-parts" : [ [ "2003" ] ] }, "page" : "279-305", "title" : "Dissolved organic nitrogen: A dynamic participant in aquatic ecosystems", "type" : "article-journal", "volume" : "31" }, "uris" : [ "http://www.mendeley.com/documents/?uuid=8c3ca6f0-f32b-4de1-a4bd-fbbe7c12af41" ] } ], "mendeley" : { "formattedCitation" : "(Remsen, Carpenter &amp; Schroeder, 1972; Jorgenson et al., 1998; Berman &amp; Bronk, 2003)", "plainTextFormattedCitation" : "(Remsen, Carpenter &amp; Schroeder, 1972; Jorgenson et al., 1998; Berman &amp; Bronk, 2003)", "previouslyFormattedCitation" : "(Remsen, Carpenter &amp; Schroeder, 1972; Jorgenson et al., 1998; Berman &amp; Bronk, 2003)" }, "properties" : {  }, "schema" : "https://github.com/citation-style-language/schema/raw/master/csl-citation.json" }</w:delInstrText>
        </w:r>
        <w:r w:rsidR="00873AF2" w:rsidDel="00B24DBF">
          <w:fldChar w:fldCharType="separate"/>
        </w:r>
        <w:r w:rsidR="00B844B8" w:rsidRPr="00B24DBF" w:rsidDel="00B24DBF">
          <w:rPr>
            <w:noProof/>
          </w:rPr>
          <w:delText>(Remsen, Carpenter &amp; Schroeder, 1972; Jorgenson et al., 1998; Berman &amp; Bronk, 2003)</w:delText>
        </w:r>
        <w:r w:rsidR="00873AF2" w:rsidDel="00B24DBF">
          <w:fldChar w:fldCharType="end"/>
        </w:r>
        <w:r w:rsidR="00046BFF" w:rsidDel="00B24DBF">
          <w:delText xml:space="preserve">. </w:delText>
        </w:r>
      </w:del>
    </w:p>
    <w:p w:rsidR="008853A5" w:rsidRDefault="00B24DBF" w:rsidP="00DC3B2C">
      <w:pPr>
        <w:ind w:firstLine="720"/>
        <w:rPr>
          <w:ins w:id="264" w:author="Alexandra Linz" w:date="2018-10-02T14:48:00Z"/>
        </w:rPr>
      </w:pPr>
      <w:ins w:id="265" w:author="Alexandra Linz" w:date="2018-09-20T13:13:00Z">
        <w:r>
          <w:t xml:space="preserve">We noted a high frequency of genes related to polyamine biosynthesis and degradation in our MAGs. </w:t>
        </w:r>
      </w:ins>
      <w:del w:id="266" w:author="Alexandra Linz" w:date="2018-09-20T13:13:00Z">
        <w:r w:rsidR="00297B75" w:rsidDel="00B24DBF">
          <w:delText>To explore the importance of polyamines in the freshwater nitrogen cycle, we analyzed g</w:delText>
        </w:r>
        <w:r w:rsidR="00046BFF" w:rsidDel="00B24DBF">
          <w:delText>enes encoding the biosynthesis and degradation of polyamines such as spermidine and putrescine</w:delText>
        </w:r>
        <w:r w:rsidR="00F9672B" w:rsidDel="00B24DBF">
          <w:delText xml:space="preserve">. </w:delText>
        </w:r>
      </w:del>
      <w:r w:rsidR="00F9672B">
        <w:t xml:space="preserve">We </w:t>
      </w:r>
      <w:del w:id="267" w:author="Alexandra Linz" w:date="2018-10-01T15:46:00Z">
        <w:r w:rsidR="00F9672B" w:rsidDel="00C16B21">
          <w:delText xml:space="preserve">predicted </w:delText>
        </w:r>
      </w:del>
      <w:ins w:id="268" w:author="Alexandra Linz" w:date="2018-10-01T15:46:00Z">
        <w:r w:rsidR="00C16B21">
          <w:t xml:space="preserve">found </w:t>
        </w:r>
      </w:ins>
      <w:r w:rsidR="00F9672B">
        <w:t xml:space="preserve">that 94% of MAGs could synthesize polyamines, and 87% could degrade polyamines. These </w:t>
      </w:r>
      <w:del w:id="269" w:author="Alexandra Linz" w:date="2018-09-20T13:14:00Z">
        <w:r w:rsidR="00F9672B" w:rsidDel="00B24DBF">
          <w:delText>genes</w:delText>
        </w:r>
        <w:r w:rsidR="00046BFF" w:rsidDel="00B24DBF">
          <w:delText xml:space="preserve"> were prevalent in </w:delText>
        </w:r>
      </w:del>
      <w:ins w:id="270" w:author="Alexandra Linz" w:date="2018-09-20T13:14:00Z">
        <w:r>
          <w:t>pathways were predicted in</w:t>
        </w:r>
      </w:ins>
      <w:del w:id="271" w:author="Alexandra Linz" w:date="2018-09-20T13:14:00Z">
        <w:r w:rsidR="00046BFF" w:rsidDel="00B24DBF">
          <w:delText>many</w:delText>
        </w:r>
      </w:del>
      <w:r w:rsidR="00046BFF">
        <w:t xml:space="preserve"> diverse MAGs from both lakes, including </w:t>
      </w:r>
      <w:r w:rsidR="00046BFF" w:rsidRPr="00C60627">
        <w:rPr>
          <w:i/>
        </w:rPr>
        <w:t>Actinobacteria</w:t>
      </w:r>
      <w:r w:rsidR="00046BFF">
        <w:t xml:space="preserve"> as</w:t>
      </w:r>
      <w:del w:id="272" w:author="Alexandra Linz" w:date="2018-10-01T14:06:00Z">
        <w:r w:rsidR="00046BFF" w:rsidDel="00C8519B">
          <w:delText xml:space="preserve"> has been</w:delText>
        </w:r>
      </w:del>
      <w:r w:rsidR="00046BFF">
        <w:t xml:space="preserve"> previously observed</w:t>
      </w:r>
      <w:r w:rsidR="00873AF2">
        <w:t xml:space="preserve"> </w:t>
      </w:r>
      <w:r w:rsidR="00873AF2">
        <w:fldChar w:fldCharType="begin" w:fldLock="1"/>
      </w:r>
      <w:r w:rsidR="00F9672B">
        <w:instrText>ADDIN CSL_CITATION { "citationItems" : [ { "id" : "ITEM-1", "itemData" : { "DOI" : "10.1038/ismej.2014.135", "ISBN" : "1751-7370 (Electronic)\\r1751-7362 (Linking)", "ISSN" : "1751-7370", "PMID" : "25093637", "abstract" : "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16", "publisher" : "Nature Publishing Group", "title" : "Comparative single-cell genomics reveals potential ecological niches for the freshwater acI Actinobacteria lineage.", "type" : "article-journal", "volume" : "8" }, "uris" : [ "http://www.mendeley.com/documents/?uuid=38d21e1c-32de-4165-aeb6-2e47448f610f" ] }, { "id" : "ITEM-2",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dropping-particle" : "", "family" : "McMahon Katherine D", "given" : "", "non-dropping-particle" : "", "parse-names" : false, "suffix" : "" } ], "container-title" : "mSystems", "id" : "ITEM-2",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Ghylin et al., 2014; Hamilton et al., 2017)", "plainTextFormattedCitation" : "(Ghylin et al., 2014; Hamilton et al., 2017)", "previouslyFormattedCitation" : "(Ghylin et al., 2014; Hamilton et al., 2017)" }, "properties" : {  }, "schema" : "https://github.com/citation-style-language/schema/raw/master/csl-citation.json" }</w:instrText>
      </w:r>
      <w:r w:rsidR="00873AF2">
        <w:fldChar w:fldCharType="separate"/>
      </w:r>
      <w:r w:rsidR="00F9672B" w:rsidRPr="00F9672B">
        <w:rPr>
          <w:noProof/>
        </w:rPr>
        <w:t>(Ghylin et al., 2014; Hamilton et al., 2017)</w:t>
      </w:r>
      <w:r w:rsidR="00873AF2">
        <w:fldChar w:fldCharType="end"/>
      </w:r>
      <w:r w:rsidR="00873AF2">
        <w:t xml:space="preserve">. </w:t>
      </w:r>
      <w:r w:rsidR="00046BFF">
        <w:t xml:space="preserve">While there is some evidence for the importance of polyamines in aquatic systems </w:t>
      </w:r>
      <w:r w:rsidR="00873AF2">
        <w:fldChar w:fldCharType="begin" w:fldLock="1"/>
      </w:r>
      <w:r w:rsidR="009E1F39">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container-title" : "Environmental Microbiology", "id" : "ITEM-1", "issue" : "6",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 "schema" : "https://github.com/citation-style-language/schema/raw/master/csl-citation.json" }</w:instrText>
      </w:r>
      <w:r w:rsidR="00873AF2">
        <w:fldChar w:fldCharType="separate"/>
      </w:r>
      <w:r w:rsidR="00873AF2" w:rsidRPr="00873AF2">
        <w:rPr>
          <w:noProof/>
        </w:rPr>
        <w:t>(Mou et al., 2011)</w:t>
      </w:r>
      <w:r w:rsidR="00873AF2">
        <w:fldChar w:fldCharType="end"/>
      </w:r>
      <w:r w:rsidR="00873AF2">
        <w:t xml:space="preserve">, </w:t>
      </w:r>
      <w:r w:rsidR="00046BFF">
        <w:t>the ecological role</w:t>
      </w:r>
      <w:ins w:id="273" w:author="Alexandra Linz" w:date="2018-10-01T14:06:00Z">
        <w:r w:rsidR="00C8519B">
          <w:t>s</w:t>
        </w:r>
      </w:ins>
      <w:r w:rsidR="00873AF2">
        <w:t xml:space="preserve"> of these compounds in freshwater</w:t>
      </w:r>
      <w:ins w:id="274" w:author="Alexandra Linz" w:date="2018-10-01T14:06:00Z">
        <w:r w:rsidR="00C8519B">
          <w:t xml:space="preserve"> are</w:t>
        </w:r>
      </w:ins>
      <w:del w:id="275" w:author="Alexandra Linz" w:date="2018-10-01T14:06:00Z">
        <w:r w:rsidR="00046BFF" w:rsidDel="00C8519B">
          <w:delText xml:space="preserve"> is</w:delText>
        </w:r>
      </w:del>
      <w:r w:rsidR="00046BFF">
        <w:t xml:space="preserve"> not fully resolved. Polyamines are known to play a critical but poorly understood role in bacterial metabolism</w:t>
      </w:r>
      <w:r w:rsidR="00AC3224">
        <w:t xml:space="preserve"> </w:t>
      </w:r>
      <w:r w:rsidR="00873AF2">
        <w:fldChar w:fldCharType="begin" w:fldLock="1"/>
      </w:r>
      <w:r w:rsidR="00873AF2">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mp; Kashiwagi, 1999)", "plainTextFormattedCitation" : "(Igarashi &amp; Kashiwagi, 1999)", "previouslyFormattedCitation" : "(Igarashi &amp; Kashiwagi, 1999)" }, "properties" : {  }, "schema" : "https://github.com/citation-style-language/schema/raw/master/csl-citation.json" }</w:instrText>
      </w:r>
      <w:r w:rsidR="00873AF2">
        <w:fldChar w:fldCharType="separate"/>
      </w:r>
      <w:r w:rsidR="00873AF2" w:rsidRPr="00873AF2">
        <w:rPr>
          <w:noProof/>
        </w:rPr>
        <w:t>(Igarashi &amp; Kashiwagi, 1999)</w:t>
      </w:r>
      <w:r w:rsidR="00873AF2">
        <w:fldChar w:fldCharType="end"/>
      </w:r>
      <w:r w:rsidR="00046BFF">
        <w:t xml:space="preserve">, and the exchange of these nitrogen compounds between populations may be a factor structuring freshwater microbial communities. </w:t>
      </w:r>
      <w:r w:rsidR="00F9672B">
        <w:t>Polyamines can also result from the decomposition of amino acids, so higher trop</w:t>
      </w:r>
      <w:r w:rsidR="00C72B55">
        <w:t>hi</w:t>
      </w:r>
      <w:r w:rsidR="00F9672B">
        <w:t xml:space="preserve">c levels such as fish or zooplankton may </w:t>
      </w:r>
      <w:del w:id="276" w:author="Alexandra Linz" w:date="2018-10-01T14:06:00Z">
        <w:r w:rsidR="00F9672B" w:rsidDel="00C8519B">
          <w:delText xml:space="preserve">provide </w:delText>
        </w:r>
      </w:del>
      <w:ins w:id="277" w:author="Alexandra Linz" w:date="2018-10-01T14:06:00Z">
        <w:r w:rsidR="00C8519B">
          <w:t xml:space="preserve">represent </w:t>
        </w:r>
      </w:ins>
      <w:r w:rsidR="00F9672B">
        <w:t xml:space="preserve">an additional </w:t>
      </w:r>
      <w:ins w:id="278" w:author="Alexandra Linz" w:date="2018-10-01T14:06:00Z">
        <w:r w:rsidR="00C8519B">
          <w:t xml:space="preserve">polyamine </w:t>
        </w:r>
      </w:ins>
      <w:r w:rsidR="00F9672B">
        <w:t>source</w:t>
      </w:r>
      <w:r w:rsidR="00B844B8">
        <w:t xml:space="preserve"> </w:t>
      </w:r>
      <w:r w:rsidR="00B844B8">
        <w:fldChar w:fldCharType="begin" w:fldLock="1"/>
      </w:r>
      <w:r w:rsidR="00B844B8">
        <w:instrText>ADDIN CSL_CITATION { "citationItems" : [ { "id" : "ITEM-1", "itemData" : { "DOI" : "10.1080/10408390802067514", "ISBN" : "1549-7852", "ISSN" : "10408398", "PMID" : "19234946", "abstract" : "Biogenic amines are non-volatile amines formed by decarboxylation of amino acids. Although many biogenic amines have been found in fish, only histamine, cadaverine, and putrescine have been found to be significant in fish safety and quality determination. Despite a widely reported association between histamine and scombroid food poisoning, histamine alone appears to be insufficient to cause food toxicity. Putrescine and cadaverine have been suggested to potentiate histamine toxicity. With respect to spoilage on the other hand, only cadaverine has been found to be a useful index of the initial stage of fish decomposition. The relationship between biogenic amines, sensory evaluation, and trimethylamine during spoilage are influenced by bacterial composition and free amino acid content. A mesophilic bacterial count of log 6-7 cfu/g has been found to be associated with 5 mg histamine/100 g fish, the Food and Drug Administration (FDA) maximum allowable histamine level. In vitro studies have shown the involvement of cadaverine and putrescine in the formation of nitrosamines, nitrosopiperidine (NPIP), and nitrosopyrrolidine (NPYR), respectively. In addition, impure salt, high temperature, and low pH enhance nitrosamine formation, whereas pure sodium chloride inhibits their formation. Understanding the relationships between biogenic amines and their involvement in the formation of nitrosamines could explain the mechanism of scombroid poisoning and assure the safety of many fish products.", "author" : [ { "dropping-particle" : "", "family" : "Bulushi", "given" : "Ismail", "non-dropping-particle" : "Al", "parse-names" : false, "suffix" : "" }, { "dropping-particle" : "", "family" : "Poole", "given" : "Susan", "non-dropping-particle" : "", "parse-names" : false, "suffix" : "" }, { "dropping-particle" : "", "family" : "Deeth", "given" : "Hilton C.", "non-dropping-particle" : "", "parse-names" : false, "suffix" : "" }, { "dropping-particle" : "", "family" : "Dykes", "given" : "Gary A.", "non-dropping-particle" : "", "parse-names" : false, "suffix" : "" } ], "container-title" : "Critical Reviews in Food Science and Nutrition", "id" : "ITEM-1", "issue" : "4", "issued" : { "date-parts" : [ [ "2009" ] ] }, "page" : "369-377", "title" : "Biogenic amines in fish: Roles in intoxication, spoilage, and nitrosamine formation-A review", "type" : "article-journal", "volume" : "49" }, "uris" : [ "http://www.mendeley.com/documents/?uuid=9cf02df3-8c86-474d-90de-1ec008788206" ] } ], "mendeley" : { "formattedCitation" : "(Al Bulushi et al., 2009)", "plainTextFormattedCitation" : "(Al Bulushi et al., 2009)", "previouslyFormattedCitation" : "(Al Bulushi et al., 2009)" }, "properties" : {  }, "schema" : "https://github.com/citation-style-language/schema/raw/master/csl-citation.json" }</w:instrText>
      </w:r>
      <w:r w:rsidR="00B844B8">
        <w:fldChar w:fldCharType="separate"/>
      </w:r>
      <w:r w:rsidR="00B844B8" w:rsidRPr="00B844B8">
        <w:rPr>
          <w:noProof/>
        </w:rPr>
        <w:t>(Al Bulushi et al., 2009)</w:t>
      </w:r>
      <w:r w:rsidR="00B844B8">
        <w:fldChar w:fldCharType="end"/>
      </w:r>
      <w:r w:rsidR="00046BFF">
        <w:t xml:space="preserve">. The frequent appearance of polyamine-related pathways in our MAGs lends support to the hypothesis that these compounds are important </w:t>
      </w:r>
      <w:ins w:id="279" w:author="Alexandra Linz" w:date="2018-10-02T09:24:00Z">
        <w:r w:rsidR="008615FC">
          <w:t xml:space="preserve">but largely unrecognized </w:t>
        </w:r>
      </w:ins>
      <w:r w:rsidR="00046BFF">
        <w:t xml:space="preserve">parts of the dissolved organic nitrogen </w:t>
      </w:r>
      <w:r w:rsidR="00B32BF2">
        <w:t xml:space="preserve">and carbon </w:t>
      </w:r>
      <w:r w:rsidR="00046BFF">
        <w:t>pool in freshwater.</w:t>
      </w:r>
    </w:p>
    <w:p w:rsidR="00505126" w:rsidRDefault="00505126" w:rsidP="00DC3B2C">
      <w:pPr>
        <w:ind w:firstLine="720"/>
      </w:pPr>
      <w:ins w:id="280" w:author="Alexandra Linz" w:date="2018-10-02T14:48:00Z">
        <w:r>
          <w:t xml:space="preserve">We analyzed </w:t>
        </w:r>
      </w:ins>
      <w:ins w:id="281" w:author="Alexandra Linz" w:date="2018-10-02T14:49:00Z">
        <w:r w:rsidR="0081301B">
          <w:t xml:space="preserve">genes for denitrification, including reductases for nitrous oxide, nitrite, and nitrate. Denitrification genes were observed most frequently in Trout Bog’s hypolimnion, with the exception of nitrous oxide reductase, which was </w:t>
        </w:r>
      </w:ins>
      <w:ins w:id="282" w:author="Alexandra Linz" w:date="2018-10-02T14:50:00Z">
        <w:r w:rsidR="0081301B">
          <w:t xml:space="preserve">found more frequently in Mendota. Genes encoding urease were not identified more frequently in any site. Denitrification and urea degradation pathways were predicted in </w:t>
        </w:r>
      </w:ins>
      <w:ins w:id="283" w:author="Alexandra Linz" w:date="2018-10-02T14:56:00Z">
        <w:r w:rsidR="0081301B">
          <w:t xml:space="preserve">similar proportions of </w:t>
        </w:r>
      </w:ins>
      <w:ins w:id="284" w:author="Alexandra Linz" w:date="2018-10-02T14:50:00Z">
        <w:r w:rsidR="0081301B">
          <w:t>MAGs from both lakes.</w:t>
        </w:r>
      </w:ins>
    </w:p>
    <w:p w:rsidR="008853A5" w:rsidDel="00B24DBF" w:rsidRDefault="00F9672B" w:rsidP="00DC3B2C">
      <w:pPr>
        <w:ind w:firstLine="720"/>
        <w:rPr>
          <w:del w:id="285" w:author="Alexandra Linz" w:date="2018-09-20T13:15:00Z"/>
        </w:rPr>
      </w:pPr>
      <w:del w:id="286" w:author="Alexandra Linz" w:date="2018-09-20T13:15:00Z">
        <w:r w:rsidDel="00B24DBF">
          <w:lastRenderedPageBreak/>
          <w:delText xml:space="preserve">To identify </w:delText>
        </w:r>
        <w:r w:rsidR="00762C09" w:rsidDel="00B24DBF">
          <w:delText>signatures of</w:delText>
        </w:r>
        <w:r w:rsidDel="00B24DBF">
          <w:delText xml:space="preserve"> nitrogen limitation</w:delText>
        </w:r>
        <w:r w:rsidR="00762C09" w:rsidDel="00B24DBF">
          <w:delText xml:space="preserve"> at the genomic level</w:delText>
        </w:r>
        <w:r w:rsidDel="00B24DBF">
          <w:delText>, we analyzed biases in amino acid use</w:delText>
        </w:r>
        <w:r w:rsidR="00762C09" w:rsidDel="00B24DBF">
          <w:delText xml:space="preserve"> in our MAGs </w:delText>
        </w:r>
        <w:r w:rsidR="00326033" w:rsidDel="00B24DBF">
          <w:delText>(Data S4</w:delText>
        </w:r>
        <w:r w:rsidR="00873AF2" w:rsidDel="00B24DBF">
          <w:delText xml:space="preserve">) </w:delText>
        </w:r>
        <w:r w:rsidR="00873AF2" w:rsidDel="00B24DBF">
          <w:fldChar w:fldCharType="begin" w:fldLock="1"/>
        </w:r>
        <w:r w:rsidR="00762C09" w:rsidRPr="00B24DBF" w:rsidDel="00B24DBF">
          <w:delInstrText>ADDIN CSL_CITATION { "citationItems" : [ { "id" : "ITEM-1", "itemData" : { "DOI" : "10.1016/j.tig.2008.10.011", "ISBN" : "0168-9525 (Print)\\r0168-9525 (Linking)", "ISSN" : "01689525", "PMID" : "19027980", "author" : [ { "dropping-particle" : "", "family" : "Bragg", "given" : "Jason G.", "non-dropping-particle" : "", "parse-names" : false, "suffix" : "" }, { "dropping-particle" : "", "family" : "Wagner", "given" : "Andreas", "non-dropping-particle" : "", "parse-names" : false, "suffix" : "" } ], "container-title" : "Trends in Genetics", "id" : "ITEM-1", "issue" : "1", "issued" : { "date-parts" : [ [ "2009" ] ] }, "page" : "5-8", "title" : "Protein materi</w:delInstrText>
        </w:r>
        <w:r w:rsidR="00762C09" w:rsidRPr="00950DEB" w:rsidDel="00B24DBF">
          <w:delInstrText>al costs: single atoms can make an evolutionary difference", "type" : "article-journal", "volume" : "25" }, "uris" : [ "http://www.mendeley.com/documents/?uuid=a88dc297-a71b-460b-a711-6155adbf10fc" ] }, { "id" : "ITEM-2", "itemData" : { "DOI" : "10.1098/rspb.2008.1960", "ISBN" : "0962-8452", "ISSN" : "14712970", "PMID" : "19369262", "abstract" : "Nitrogen (N) is a fundamental component of nucleotides and amino acids and is often a limiting nutrient in natural ecosystems. Thus, study of the N content of biomolecules may establish important connections between ecology and genom</w:delInstrText>
        </w:r>
        <w:r w:rsidR="00762C09" w:rsidRPr="00512F1D" w:rsidDel="00B24DBF">
          <w:delInstrText>ics. However, while significant differences in the elemental composition of whole organisms are well documented, how the flux of nutrients in the cell has shaped the evolution of different cellular processes remains poorly understood. By examining the elemental composition of major functional classes of proteins in four multicellular eukaryotic model organisms, we find that the catabolic machinery shows substantially lower N content than the anabolic machinery and the rest of the proteome. This pattern suggests that ecological selection for N conservation specifically targets cellular components that are highly expressed in response to nutrient limitation. We propose that the RNA component of the anabolic machineries is the mechanistic force driving the elem</w:delInstrText>
        </w:r>
        <w:r w:rsidR="00762C09" w:rsidRPr="00BB48D4" w:rsidDel="00B24DBF">
          <w:delInstrText>ental imbalance we found, and that RNA functions as an intracellular nutrient reservoir that is degraded and recycled during starvation periods. A comparison of the elemental composition of the anabolic and catabolic machineries in species that have experienced different levels of N limitation in their evolutionary history (animals versus plants) suggests that selection for N conservation has preferentially targeted the catabolic machineries of plants, resulting in a lower N content of the proteins involved in their catabolic processes. These findings link the composition of major cellular components to the environmental factors that trigger the activation of those components, suggesting that resource availability has constrained the atomic composition and t</w:delInstrText>
        </w:r>
        <w:r w:rsidR="00762C09" w:rsidRPr="00FC2C3B" w:rsidDel="00B24DBF">
          <w:delInstrText>he molecular architecture of the biotic processes that enable cells to respond to reduced nutrient availability.", "author" : [ { "dropping-particle" : "", "family" : "Acquisti", "given" : "Claudia", "non-dropping-particle" : "", "parse-names" : false, "suffix" : "" }, { "dropping-particle" : "", "family" : "Kumar", "given" : "Sudhir", "non-dropping-particle" : "", "parse-names" : false, "suffix" : "" }, { "dropping-particle" : "", "family" : "Elser", "given" : "James J.", "non-dropping-particle" : "", "parse-names" : false, "suffix" : "" } ], "container-title" : "Proceedings of the Royal Society B: Biological Sciences", "id" : "ITEM-2", "issue" : "1667", "issued" : { "date-parts" : [ [ "2009" ] ] }, "page" : "2605-2610", "title" : "Signatures of nitrogen limitation in the elemental composition of the proteins involved in the metabolic apparatus", "type" : "article-journal", "volume" : "276" }, "uris" : [ "http://www.mendeley.com/documents/?uuid=05f73632-3533-4c73-bed4-d87abd759fef" ] } ], "mendeley" : { "formattedCitation" : "(Acquisti, Kumar &amp; Elser, 2009; Bragg &amp; Wagner, 2009)", "plainTextFormattedCitation" : "(Acquisti, Kumar &amp; Elser, 2009; Bragg &amp; Wagner, 2009)", "previouslyFormattedCitation" : "(Acquisti, Kumar &amp; Elser, 2009; Bragg &amp; Wagner, 2009)" }, "p</w:delInstrText>
        </w:r>
        <w:r w:rsidR="00762C09" w:rsidRPr="00AB1E2D" w:rsidDel="00B24DBF">
          <w:delInstrText>roperties" : {  }, "schema" : "https://github.com/citation-style-language/schema/raw/master/csl-citation.json" }</w:delInstrText>
        </w:r>
        <w:r w:rsidR="00873AF2" w:rsidDel="00B24DBF">
          <w:fldChar w:fldCharType="separate"/>
        </w:r>
        <w:r w:rsidR="00762C09" w:rsidRPr="00B24DBF" w:rsidDel="00B24DBF">
          <w:rPr>
            <w:noProof/>
          </w:rPr>
          <w:delText>(Acquisti, Kumar &amp; Elser, 2009; Bragg &amp; Wagner, 2009)</w:delText>
        </w:r>
        <w:r w:rsidR="00873AF2" w:rsidDel="00B24DBF">
          <w:fldChar w:fldCharType="end"/>
        </w:r>
        <w:r w:rsidR="00046BFF" w:rsidDel="00B24DBF">
          <w:delText xml:space="preserve">. </w:delText>
        </w:r>
        <w:r w:rsidR="00762C09" w:rsidDel="00B24DBF">
          <w:delText xml:space="preserve">For this analysis, genomes from the Trout Bog layers were considered together due to the previously mentioned overlap in recovered genomes. </w:delText>
        </w:r>
        <w:r w:rsidR="00046BFF" w:rsidDel="00B24DBF">
          <w:delText xml:space="preserve">We observed </w:delText>
        </w:r>
        <w:r w:rsidR="00C60627" w:rsidDel="00B24DBF">
          <w:delText xml:space="preserve">that </w:delText>
        </w:r>
        <w:r w:rsidR="00762C09" w:rsidDel="00B24DBF">
          <w:delText>on average,</w:delText>
        </w:r>
        <w:r w:rsidR="00046BFF" w:rsidDel="00B24DBF">
          <w:delText xml:space="preserve"> MAGs from Trout Bog </w:delText>
        </w:r>
        <w:r w:rsidR="00762C09" w:rsidDel="00B24DBF">
          <w:delText>encoded</w:delText>
        </w:r>
        <w:r w:rsidR="00046BFF" w:rsidDel="00B24DBF">
          <w:delText xml:space="preserve"> amino acids with </w:delText>
        </w:r>
        <w:r w:rsidR="00873AF2" w:rsidRPr="00873AF2" w:rsidDel="00B24DBF">
          <w:delText>1% less</w:delText>
        </w:r>
        <w:r w:rsidR="00046BFF" w:rsidDel="00B24DBF">
          <w:delText xml:space="preserve"> nitrogen </w:delText>
        </w:r>
        <w:r w:rsidR="00762C09" w:rsidDel="00B24DBF">
          <w:delText>than</w:delText>
        </w:r>
        <w:r w:rsidR="00046BFF" w:rsidDel="00B24DBF">
          <w:delText xml:space="preserve"> MAGs from Lake Mendota</w:delText>
        </w:r>
        <w:r w:rsidR="00873AF2" w:rsidDel="00B24DBF">
          <w:delText>. Although this difference is small, it was significant</w:delText>
        </w:r>
        <w:r w:rsidR="00046BFF" w:rsidDel="00B24DBF">
          <w:delText xml:space="preserve"> using a Wilcoxon rank sum test (p = 0.02).  </w:delText>
        </w:r>
        <w:r w:rsidR="00564BB8" w:rsidDel="00B24DBF">
          <w:delText>Th</w:delText>
        </w:r>
        <w:r w:rsidR="00762C09" w:rsidDel="00B24DBF">
          <w:delText>e observed</w:delText>
        </w:r>
        <w:r w:rsidR="00046BFF" w:rsidDel="00B24DBF">
          <w:delText xml:space="preserve"> amino acid bias suggests that conditions </w:delText>
        </w:r>
        <w:r w:rsidR="00992786" w:rsidDel="00B24DBF">
          <w:delText xml:space="preserve">in Trout Bog </w:delText>
        </w:r>
        <w:r w:rsidR="00046BFF" w:rsidDel="00B24DBF">
          <w:delText>may lead to stronger selection for nitrogen</w:delText>
        </w:r>
        <w:r w:rsidR="00B844B8" w:rsidDel="00B24DBF">
          <w:delText xml:space="preserve"> </w:delText>
        </w:r>
        <w:r w:rsidR="00046BFF" w:rsidDel="00B24DBF">
          <w:delText xml:space="preserve">poor proteins </w:delText>
        </w:r>
        <w:r w:rsidR="00992786" w:rsidDel="00B24DBF">
          <w:delText>than</w:delText>
        </w:r>
        <w:r w:rsidR="00046BFF" w:rsidDel="00B24DBF">
          <w:delText xml:space="preserve"> in Lake Mendota</w:delText>
        </w:r>
        <w:r w:rsidR="00564BB8" w:rsidDel="00B24DBF">
          <w:delText>.</w:delText>
        </w:r>
        <w:r w:rsidR="00046BFF" w:rsidDel="00B24DBF">
          <w:delText xml:space="preserve"> Differences in the compositions of the nitrogen pools in these lakes may also contribute to the observed differences in </w:delText>
        </w:r>
        <w:r w:rsidR="00873AF2" w:rsidDel="00B24DBF">
          <w:delText xml:space="preserve">the </w:delText>
        </w:r>
        <w:r w:rsidR="00046BFF" w:rsidDel="00B24DBF">
          <w:delText>distributions of nitrogen cycling marker genes.</w:delText>
        </w:r>
        <w:r w:rsidR="008F3E06" w:rsidDel="00B24DBF">
          <w:delText xml:space="preserve"> Lake Mendota receives large </w:delText>
        </w:r>
        <w:r w:rsidR="00B844B8" w:rsidDel="00B24DBF">
          <w:delText>amounts</w:delText>
        </w:r>
        <w:r w:rsidR="008F3E06" w:rsidDel="00B24DBF">
          <w:delText xml:space="preserve"> of nitrate</w:delText>
        </w:r>
        <w:r w:rsidR="00992786" w:rsidDel="00B24DBF">
          <w:delText xml:space="preserve"> runoff</w:delText>
        </w:r>
        <w:r w:rsidR="008F3E06" w:rsidDel="00B24DBF">
          <w:delText xml:space="preserve"> from the surrounding agricultur</w:delText>
        </w:r>
        <w:r w:rsidR="00992786" w:rsidDel="00B24DBF">
          <w:delText>al</w:delText>
        </w:r>
        <w:r w:rsidR="008F3E06" w:rsidDel="00B24DBF">
          <w:delText xml:space="preserve"> landscape, while Trout Bog receives nitrogen in more complex forms</w:delText>
        </w:r>
        <w:r w:rsidR="00B844B8" w:rsidDel="00B24DBF">
          <w:delText xml:space="preserve"> (e.g. </w:delText>
        </w:r>
        <w:r w:rsidR="00B844B8" w:rsidDel="00B24DBF">
          <w:rPr>
            <w:i/>
          </w:rPr>
          <w:delText>Sphagnum-</w:delText>
        </w:r>
        <w:r w:rsidR="00B844B8" w:rsidDel="00B24DBF">
          <w:delText>derived organic nitrogen)</w:delText>
        </w:r>
        <w:r w:rsidR="008F3E06" w:rsidDel="00B24DBF">
          <w:delText>, and the microbial community competes for nitrogen with the</w:delText>
        </w:r>
        <w:r w:rsidR="00992786" w:rsidDel="00B24DBF">
          <w:delText xml:space="preserve"> surrounding</w:delText>
        </w:r>
        <w:r w:rsidR="00992786" w:rsidDel="00B24DBF">
          <w:rPr>
            <w:i/>
          </w:rPr>
          <w:delText xml:space="preserve"> </w:delText>
        </w:r>
        <w:r w:rsidR="00992786" w:rsidDel="00B24DBF">
          <w:delText>plant community</w:delText>
        </w:r>
        <w:r w:rsidR="008F3E06" w:rsidDel="00B24DBF">
          <w:delText>.</w:delText>
        </w:r>
      </w:del>
    </w:p>
    <w:p w:rsidR="008853A5" w:rsidRDefault="00046BFF" w:rsidP="00DC3B2C">
      <w:pPr>
        <w:pStyle w:val="Heading2"/>
      </w:pPr>
      <w:bookmarkStart w:id="287" w:name="_3syggjfxgu8a" w:colFirst="0" w:colLast="0"/>
      <w:bookmarkEnd w:id="287"/>
      <w:r>
        <w:t>Sulfur Cycling</w:t>
      </w:r>
    </w:p>
    <w:p w:rsidR="00C8519B" w:rsidDel="00C8519B" w:rsidRDefault="00046BFF" w:rsidP="00C8519B">
      <w:pPr>
        <w:ind w:firstLine="720"/>
        <w:rPr>
          <w:del w:id="288" w:author="Alexandra Linz" w:date="2018-10-01T14:11:00Z"/>
          <w:moveTo w:id="289" w:author="Alexandra Linz" w:date="2018-10-01T14:11:00Z"/>
        </w:rPr>
      </w:pPr>
      <w:r>
        <w:t xml:space="preserve">Sulfur is another essential element in freshwater that is </w:t>
      </w:r>
      <w:r w:rsidR="00992786">
        <w:t xml:space="preserve">cycled between oxidized and reduced forms </w:t>
      </w:r>
      <w:r>
        <w:t>by microbes. Our marker gene analysis demonstrated that genes encoding</w:t>
      </w:r>
      <w:del w:id="290" w:author="Alexandra Linz" w:date="2018-10-01T14:07:00Z">
        <w:r w:rsidDel="00C8519B">
          <w:delText xml:space="preserve"> </w:delText>
        </w:r>
        <w:r w:rsidR="00731EB3" w:rsidDel="00C8519B">
          <w:delText>for</w:delText>
        </w:r>
      </w:del>
      <w:r w:rsidR="00731EB3">
        <w:t xml:space="preserve"> </w:t>
      </w:r>
      <w:proofErr w:type="spellStart"/>
      <w:proofErr w:type="gramStart"/>
      <w:r>
        <w:t>sulfide:quinone</w:t>
      </w:r>
      <w:proofErr w:type="spellEnd"/>
      <w:proofErr w:type="gramEnd"/>
      <w:r>
        <w:t xml:space="preserve"> reductase</w:t>
      </w:r>
      <w:r w:rsidR="00731EB3">
        <w:t xml:space="preserve"> (for sulfide oxidation)</w:t>
      </w:r>
      <w:r>
        <w:t xml:space="preserve"> and </w:t>
      </w:r>
      <w:r w:rsidR="00731EB3">
        <w:t>the sox pathway (for thiosulfate oxidation)</w:t>
      </w:r>
      <w:r>
        <w:t xml:space="preserve"> were significantly more abundant in Trout Bog compared to </w:t>
      </w:r>
      <w:del w:id="291" w:author="Alexandra Linz [2]" w:date="2018-10-16T11:25:00Z">
        <w:r w:rsidDel="005B0D44">
          <w:delText xml:space="preserve">Lake </w:delText>
        </w:r>
      </w:del>
      <w:r>
        <w:t>Mendota, with no significant differences between the layers of Trout Bog</w:t>
      </w:r>
      <w:r w:rsidR="00873AF2">
        <w:t xml:space="preserve"> (Figure 1</w:t>
      </w:r>
      <w:r w:rsidR="00280E6F">
        <w:t>, Table S</w:t>
      </w:r>
      <w:r w:rsidR="0002485C">
        <w:t>3</w:t>
      </w:r>
      <w:r w:rsidR="00873AF2">
        <w:t>)</w:t>
      </w:r>
      <w:r>
        <w:t>. Genes encoding</w:t>
      </w:r>
      <w:del w:id="292" w:author="Alexandra Linz" w:date="2018-10-01T14:07:00Z">
        <w:r w:rsidDel="00C8519B">
          <w:delText xml:space="preserve"> </w:delText>
        </w:r>
        <w:r w:rsidR="00731EB3" w:rsidDel="00C8519B">
          <w:delText>for</w:delText>
        </w:r>
      </w:del>
      <w:r w:rsidR="00731EB3">
        <w:t xml:space="preserve"> </w:t>
      </w:r>
      <w:r>
        <w:t>sulfite reductase</w:t>
      </w:r>
      <w:r w:rsidR="00731EB3">
        <w:t>s</w:t>
      </w:r>
      <w:r>
        <w:t xml:space="preserve"> were the least abundant sulfur cycling marker gene</w:t>
      </w:r>
      <w:r w:rsidR="00731EB3">
        <w:t>s</w:t>
      </w:r>
      <w:r>
        <w:t xml:space="preserve"> in all sites.</w:t>
      </w:r>
      <w:r w:rsidR="00992786">
        <w:t xml:space="preserve"> </w:t>
      </w:r>
      <w:r w:rsidR="00873AF2">
        <w:t>D</w:t>
      </w:r>
      <w:r>
        <w:t xml:space="preserve">issimilatory sulfite reductase was observed only in MAGs from Trout Bog, especially those classified as </w:t>
      </w:r>
      <w:proofErr w:type="spellStart"/>
      <w:r w:rsidRPr="0002485C">
        <w:rPr>
          <w:i/>
        </w:rPr>
        <w:t>Chlorobiales</w:t>
      </w:r>
      <w:proofErr w:type="spellEnd"/>
      <w:r>
        <w:t>. Because this enzyme i</w:t>
      </w:r>
      <w:r w:rsidR="008F3E06">
        <w:t xml:space="preserve">s thought </w:t>
      </w:r>
      <w:r>
        <w:t>to operate in reverse in</w:t>
      </w:r>
      <w:r w:rsidR="008F3E06">
        <w:t xml:space="preserve"> green sulfur-oxidizing </w:t>
      </w:r>
      <w:r>
        <w:t xml:space="preserve">phototrophs such as </w:t>
      </w:r>
      <w:proofErr w:type="spellStart"/>
      <w:r w:rsidRPr="0002485C">
        <w:rPr>
          <w:i/>
        </w:rPr>
        <w:t>Chlorobiales</w:t>
      </w:r>
      <w:proofErr w:type="spellEnd"/>
      <w:r w:rsidR="008F3E06">
        <w:t xml:space="preserve"> </w:t>
      </w:r>
      <w:r w:rsidR="008F3E06">
        <w:fldChar w:fldCharType="begin" w:fldLock="1"/>
      </w:r>
      <w:r w:rsidR="008F3E06">
        <w:instrText>ADDIN CSL_CITATION { "citationItems" : [ { "id" : "ITEM-1", "itemData" : { "DOI" : "10.1099/mic.0.044669-0", "ISBN" : "1465-2080 (Electronic)\r1350-0872 (Linking)", "ISSN" : "13500872", "PMID" : "21233162", "abstract" : "Green sulfur bacteria (GSB) oxidize sulfide and thiosulfate to sulfate, with extracellular globules of elemental sulfur as an intermediate. Here we investigated which genes are involved in the formation and consumption of these sulfur globules in the green sulfur bacterium Chlorobaculum tepidum. We show that sulfur globule oxidation is strictly dependent on the dissimilatory sulfite reductase (DSR) system. Deletion of dsrM/CT2244 or dsrT/CT2245, or the two dsrCABL clusters (CT0851-CT0854, CT2247-2250), abolished sulfur globule oxidation and prevented formation of sulfate from sulfide, whereas deletion of dsrU/CT2246 had no effect. The DSR system also seems to be involved in the formation of thiosulfate, because thiosulfate was released from wild-type cells during sulfide oxidation, but not from the dsr mutants. The dsr mutants incapable of complete substrate oxidation oxidized sulfide and thiosulfate about twice as fast as the wild-type, while having only slightly lower growth rates (70-80\u200a% of wild-type). The increased oxidation rates seem to compensate for the incomplete substrate oxidation to satisfy the requirement for reducing equivalents during growth. A mutant in which two sulfide\u200a:\u200aquinone oxidoreductases (sqrD/CT0117 and sqrF/CT1087) were deleted exhibited a decreased sulfide oxidation rate (\u223c50\u200a% of wild-type), yet formation and consumption of sulfur globules were not affected. The observation that mutants lacking the DSR system maintain efficient growth suggests that the DSR system is dispensable in environments with sufficiently high sulfide concentrations. Thus, the DSR system in GSB may have been acquired by horizontal gene transfer as a response to a need for enhanced substrate utilization in sulfide-limiting habitats.", "author" : [ { "dropping-particle" : "", "family" : "Holkenbrink", "given" : "Carina", "non-dropping-particle" : "", "parse-names" : false, "suffix" : "" }, { "dropping-particle" : "", "family" : "Barbas", "given" : "Santiago Oc\u00f3n", "non-dropping-particle" : "", "parse-names" : false, "suffix" : "" }, { "dropping-particle" : "", "family" : "Mellerup", "given" : "Anders", "non-dropping-particle" : "", "parse-names" : false, "suffix" : "" }, { "dropping-particle" : "", "family" : "Otaki", "given" : "Hiroyo", "non-dropping-particle" : "", "parse-names" : false, "suffix" : "" }, { "dropping-particle" : "", "family" : "Frigaard", "given" : "Niels Ulrik", "non-dropping-particle" : "", "parse-names" : false, "suffix" : "" } ], "container-title" : "Microbiology", "id" : "ITEM-1", "issue" : "4", "issued" : { "date-parts" : [ [ "2011" ] ] }, "page" : "1229-1239", "title" : "Sulfur globule oxidation in green sulfur bacteria is dependent on the dissimilatory sulfite reductase system", "type" : "article-journal", "volume" : "157" }, "uris" : [ "http://www.mendeley.com/documents/?uuid=667a3536-5950-4b7d-9fe5-7f0651c77f8b" ] } ], "mendeley" : { "formattedCitation" : "(Holkenbrink et al., 2011)", "plainTextFormattedCitation" : "(Holkenbrink et al., 2011)", "previouslyFormattedCitation" : "(Holkenbrink et al., 2011)" }, "properties" : {  }, "schema" : "https://github.com/citation-style-language/schema/raw/master/csl-citation.json" }</w:instrText>
      </w:r>
      <w:r w:rsidR="008F3E06">
        <w:fldChar w:fldCharType="separate"/>
      </w:r>
      <w:r w:rsidR="008F3E06" w:rsidRPr="008F3E06">
        <w:rPr>
          <w:noProof/>
        </w:rPr>
        <w:t>(Holkenbrink et al., 2011)</w:t>
      </w:r>
      <w:r w:rsidR="008F3E06">
        <w:fldChar w:fldCharType="end"/>
      </w:r>
      <w:r>
        <w:t xml:space="preserve">, this may indicate an oxidation process rather than a reductive sulfur pathway. </w:t>
      </w:r>
      <w:moveToRangeStart w:id="293" w:author="Alexandra Linz" w:date="2018-10-01T14:11:00Z" w:name="move526166392"/>
      <w:moveTo w:id="294" w:author="Alexandra Linz" w:date="2018-10-01T14:11:00Z">
        <w:r w:rsidR="00C8519B">
          <w:t xml:space="preserve">Sulfur oxidation pathways were observed in MAGs classified as </w:t>
        </w:r>
        <w:r w:rsidR="00C8519B" w:rsidRPr="0002485C">
          <w:rPr>
            <w:i/>
          </w:rPr>
          <w:t>Betaproteobacteria</w:t>
        </w:r>
        <w:r w:rsidR="00C8519B">
          <w:t xml:space="preserve"> from both lakes and </w:t>
        </w:r>
        <w:proofErr w:type="spellStart"/>
        <w:r w:rsidR="00C8519B" w:rsidRPr="0002485C">
          <w:rPr>
            <w:i/>
          </w:rPr>
          <w:t>Epsilonproteobacteria</w:t>
        </w:r>
        <w:proofErr w:type="spellEnd"/>
        <w:r w:rsidR="00C8519B">
          <w:t xml:space="preserve"> in Trout Bog’s hypolimnion.</w:t>
        </w:r>
      </w:moveTo>
      <w:ins w:id="295" w:author="Alexandra Linz" w:date="2018-10-01T14:11:00Z">
        <w:r w:rsidR="00C8519B">
          <w:t xml:space="preserve"> </w:t>
        </w:r>
      </w:ins>
    </w:p>
    <w:moveToRangeEnd w:id="293"/>
    <w:p w:rsidR="00992786" w:rsidRDefault="00046BFF" w:rsidP="00B80701">
      <w:pPr>
        <w:ind w:firstLine="720"/>
      </w:pPr>
      <w:r>
        <w:t xml:space="preserve">Assimilatory sulfate reduction was </w:t>
      </w:r>
      <w:ins w:id="296" w:author="Alexandra Linz" w:date="2018-10-01T14:08:00Z">
        <w:r w:rsidR="00C8519B">
          <w:t xml:space="preserve">overall </w:t>
        </w:r>
      </w:ins>
      <w:r>
        <w:t>the most common sulfur-related pathway identified in the MAGs</w:t>
      </w:r>
      <w:r w:rsidR="00251DEA">
        <w:t xml:space="preserve"> (Figure 2</w:t>
      </w:r>
      <w:ins w:id="297" w:author="Alexandra Linz [2]" w:date="2018-10-16T11:31:00Z">
        <w:r w:rsidR="005B0D44">
          <w:t>, Data S6</w:t>
        </w:r>
      </w:ins>
      <w:r w:rsidR="00873AF2">
        <w:t>)</w:t>
      </w:r>
      <w:r>
        <w:t xml:space="preserve">. </w:t>
      </w:r>
    </w:p>
    <w:p w:rsidR="008853A5" w:rsidRDefault="003A1F5F" w:rsidP="00DC3B2C">
      <w:pPr>
        <w:ind w:firstLine="720"/>
      </w:pPr>
      <w:del w:id="298" w:author="Alexandra Linz" w:date="2018-10-01T14:08:00Z">
        <w:r w:rsidDel="00C8519B">
          <w:delText>We observed</w:delText>
        </w:r>
      </w:del>
      <w:ins w:id="299" w:author="Alexandra Linz" w:date="2018-10-01T14:09:00Z">
        <w:r w:rsidR="00C8519B">
          <w:t>A</w:t>
        </w:r>
      </w:ins>
      <w:del w:id="300" w:author="Alexandra Linz" w:date="2018-10-01T14:08:00Z">
        <w:r w:rsidR="00046BFF" w:rsidDel="00C8519B">
          <w:delText xml:space="preserve"> a</w:delText>
        </w:r>
      </w:del>
      <w:r w:rsidR="00046BFF">
        <w:t>ssimilatory</w:t>
      </w:r>
      <w:r>
        <w:t xml:space="preserve"> sulfate reduction</w:t>
      </w:r>
      <w:ins w:id="301" w:author="Alexandra Linz" w:date="2018-10-01T14:08:00Z">
        <w:r w:rsidR="00C8519B">
          <w:t xml:space="preserve"> was</w:t>
        </w:r>
      </w:ins>
      <w:r>
        <w:t xml:space="preserve"> more frequently</w:t>
      </w:r>
      <w:r w:rsidR="00046BFF">
        <w:t xml:space="preserve"> </w:t>
      </w:r>
      <w:ins w:id="302" w:author="Alexandra Linz" w:date="2018-10-01T14:08:00Z">
        <w:r w:rsidR="00C8519B">
          <w:t xml:space="preserve">observed </w:t>
        </w:r>
      </w:ins>
      <w:r w:rsidR="00046BFF">
        <w:t>t</w:t>
      </w:r>
      <w:r>
        <w:t>han</w:t>
      </w:r>
      <w:r w:rsidR="00046BFF">
        <w:t xml:space="preserve"> dissimilatory sulfate reduction</w:t>
      </w:r>
      <w:r>
        <w:t>, suggesting</w:t>
      </w:r>
      <w:r w:rsidR="00046BFF">
        <w:t xml:space="preserve"> that in these populations</w:t>
      </w:r>
      <w:ins w:id="303" w:author="Alexandra Linz" w:date="2018-10-01T14:09:00Z">
        <w:r w:rsidR="00C8519B">
          <w:t>;</w:t>
        </w:r>
      </w:ins>
      <w:del w:id="304" w:author="Alexandra Linz" w:date="2018-10-01T14:09:00Z">
        <w:r w:rsidR="00046BFF" w:rsidDel="00C8519B">
          <w:delText>,</w:delText>
        </w:r>
      </w:del>
      <w:r w:rsidR="00046BFF">
        <w:t xml:space="preserve"> </w:t>
      </w:r>
      <w:ins w:id="305" w:author="Alexandra Linz" w:date="2018-10-01T14:09:00Z">
        <w:r w:rsidR="00C8519B">
          <w:t xml:space="preserve">this suggests that </w:t>
        </w:r>
      </w:ins>
      <w:r w:rsidR="00046BFF">
        <w:t>sulfate is more commonly used for biosynthesis, while reduced forms of sulfur are used as electron donors for energy</w:t>
      </w:r>
      <w:r w:rsidR="005555E0">
        <w:t xml:space="preserve"> mobilization</w:t>
      </w:r>
      <w:ins w:id="306" w:author="Alexandra Linz" w:date="2018-10-01T14:10:00Z">
        <w:r w:rsidR="00C8519B">
          <w:t xml:space="preserve"> in these populations</w:t>
        </w:r>
      </w:ins>
      <w:r w:rsidR="00046BFF">
        <w:t xml:space="preserve">. This is in contrast to marine systems, where sulfate reduction </w:t>
      </w:r>
      <w:r w:rsidR="005555E0">
        <w:t>holds</w:t>
      </w:r>
      <w:r w:rsidR="00046BFF">
        <w:t xml:space="preserve"> a </w:t>
      </w:r>
      <w:r w:rsidR="005555E0">
        <w:t>central</w:t>
      </w:r>
      <w:r w:rsidR="00046BFF">
        <w:t xml:space="preserve"> role as an energy source for </w:t>
      </w:r>
      <w:r w:rsidR="005555E0">
        <w:t>organotrophic energy acquis</w:t>
      </w:r>
      <w:r w:rsidR="003F0487">
        <w:t>i</w:t>
      </w:r>
      <w:r w:rsidR="005555E0">
        <w:t>tion</w:t>
      </w:r>
      <w:r w:rsidR="00873AF2">
        <w:t xml:space="preserve"> </w:t>
      </w:r>
      <w:r w:rsidR="00873AF2">
        <w:fldChar w:fldCharType="begin" w:fldLock="1"/>
      </w:r>
      <w:r w:rsidR="00873AF2">
        <w:instrText>ADDIN CSL_CITATION { "citationItems" : [ { "id" : "ITEM-1", "itemData" : { "DOI" : "10.1038/35351", "ISBN" : "0028-0836", "ISSN" : "00280836", "author" : [ { "dropping-particle" : "", "family" : "Bowles", "given" : "Marshall W.", "non-dropping-particle" : "", "parse-names" : false, "suffix" : "" }, { "dropping-particle" : "", "family" : "Mogollon", "given" : "Jose M.", "non-dropping-particle" : "", "parse-names" : false, "suffix" : "" }, { "dropping-particle" : "", "family" : "Kasten", "given" : "Sabine", "non-dropping-particle" : "", "parse-names" : false, "suffix" : "" }, { "dropping-particle" : "", "family" : "Zabel", "given" : "Matthias", "non-dropping-particle" : "", "parse-names" : false, "suffix" : "" }, { "dropping-particle" : "", "family" : "Hinrichs", "given" : "Kai-Uwe", "non-dropping-particle" : "", "parse-names" : false, "suffix" : "" } ], "container-title" : "Science Express Reports", "id" : "ITEM-1", "issued" : { "date-parts" : [ [ "2014" ] ] }, "title" : "Global rates of marine sulfate reduction and implications for sub-sea-floor metabolic activities", "type" : "article-journal" }, "uris" : [ "http://www.mendeley.com/documents/?uuid=8960e79b-9592-4e9f-8320-703806c9d13b" ] } ], "mendeley" : { "formattedCitation" : "(Bowles et al., 2014)", "plainTextFormattedCitation" : "(Bowles et al., 2014)", "previouslyFormattedCitation" : "(Bowles et al., 2014)" }, "properties" : {  }, "schema" : "https://github.com/citation-style-language/schema/raw/master/csl-citation.json" }</w:instrText>
      </w:r>
      <w:r w:rsidR="00873AF2">
        <w:fldChar w:fldCharType="separate"/>
      </w:r>
      <w:r w:rsidR="00873AF2" w:rsidRPr="00873AF2">
        <w:rPr>
          <w:noProof/>
        </w:rPr>
        <w:t>(Bowles et al., 2014)</w:t>
      </w:r>
      <w:r w:rsidR="00873AF2">
        <w:fldChar w:fldCharType="end"/>
      </w:r>
      <w:r w:rsidR="00564BB8">
        <w:t xml:space="preserve">, although sulfate reduction could also be occurring in </w:t>
      </w:r>
      <w:del w:id="307" w:author="Alexandra Linz [2]" w:date="2018-10-16T11:25:00Z">
        <w:r w:rsidR="00564BB8" w:rsidDel="005B0D44">
          <w:delText xml:space="preserve">Lake </w:delText>
        </w:r>
      </w:del>
      <w:r w:rsidR="00564BB8">
        <w:t>Mendota’s hypolimnion.</w:t>
      </w:r>
      <w:r w:rsidR="00046BFF">
        <w:t xml:space="preserve"> </w:t>
      </w:r>
      <w:moveFromRangeStart w:id="308" w:author="Alexandra Linz" w:date="2018-10-01T14:11:00Z" w:name="move526166392"/>
      <w:moveFrom w:id="309" w:author="Alexandra Linz" w:date="2018-10-01T14:11:00Z">
        <w:r w:rsidR="00046BFF" w:rsidDel="00C8519B">
          <w:t xml:space="preserve">Sulfur oxidation pathways were observed in MAGs classified as </w:t>
        </w:r>
        <w:r w:rsidR="00046BFF" w:rsidRPr="0002485C" w:rsidDel="00C8519B">
          <w:rPr>
            <w:i/>
          </w:rPr>
          <w:t>Betaproteobacteria</w:t>
        </w:r>
        <w:r w:rsidR="00046BFF" w:rsidDel="00C8519B">
          <w:t xml:space="preserve"> from both lakes and </w:t>
        </w:r>
        <w:r w:rsidR="00046BFF" w:rsidRPr="0002485C" w:rsidDel="00C8519B">
          <w:rPr>
            <w:i/>
          </w:rPr>
          <w:t>Epsilon</w:t>
        </w:r>
        <w:r w:rsidR="00564BB8" w:rsidRPr="0002485C" w:rsidDel="00C8519B">
          <w:rPr>
            <w:i/>
          </w:rPr>
          <w:t>proteo</w:t>
        </w:r>
        <w:r w:rsidR="00046BFF" w:rsidRPr="0002485C" w:rsidDel="00C8519B">
          <w:rPr>
            <w:i/>
          </w:rPr>
          <w:t>bacteria</w:t>
        </w:r>
        <w:r w:rsidR="00046BFF" w:rsidDel="00C8519B">
          <w:t xml:space="preserve"> in Trout Bog</w:t>
        </w:r>
        <w:r w:rsidR="0002485C" w:rsidDel="00C8519B">
          <w:t>’s</w:t>
        </w:r>
        <w:r w:rsidR="00046BFF" w:rsidDel="00C8519B">
          <w:t xml:space="preserve"> </w:t>
        </w:r>
        <w:r w:rsidR="0002485C" w:rsidDel="00C8519B">
          <w:t>h</w:t>
        </w:r>
        <w:r w:rsidR="00046BFF" w:rsidDel="00C8519B">
          <w:t>ypolimnion.</w:t>
        </w:r>
      </w:moveFrom>
      <w:moveFromRangeEnd w:id="308"/>
    </w:p>
    <w:p w:rsidR="008853A5" w:rsidRDefault="00046BFF" w:rsidP="00DC3B2C">
      <w:pPr>
        <w:pStyle w:val="Heading2"/>
      </w:pPr>
      <w:proofErr w:type="spellStart"/>
      <w:r>
        <w:t>Phototrophy</w:t>
      </w:r>
      <w:proofErr w:type="spellEnd"/>
    </w:p>
    <w:p w:rsidR="00280E6F" w:rsidRDefault="00046BFF" w:rsidP="00DC3B2C">
      <w:pPr>
        <w:ind w:firstLine="720"/>
      </w:pPr>
      <w:r>
        <w:lastRenderedPageBreak/>
        <w:t xml:space="preserve">Primary production </w:t>
      </w:r>
      <w:r w:rsidR="00280E6F">
        <w:t xml:space="preserve">(the coupling of photosynthesis and carbon fixation) </w:t>
      </w:r>
      <w:r>
        <w:t xml:space="preserve">is a critical component of the </w:t>
      </w:r>
      <w:r w:rsidR="003F0487">
        <w:t xml:space="preserve">freshwater </w:t>
      </w:r>
      <w:r>
        <w:t xml:space="preserve">carbon cycle. </w:t>
      </w:r>
      <w:r w:rsidR="00280E6F">
        <w:t>To identify differences in</w:t>
      </w:r>
      <w:r>
        <w:t xml:space="preserve"> routes of primary production</w:t>
      </w:r>
      <w:r w:rsidR="00280E6F">
        <w:t xml:space="preserve"> between freshwater environments, we compared marker genes for carbon fixation across sites. </w:t>
      </w:r>
      <w:proofErr w:type="spellStart"/>
      <w:r w:rsidR="00280E6F">
        <w:t>RuBisCO</w:t>
      </w:r>
      <w:proofErr w:type="spellEnd"/>
      <w:r w:rsidR="00280E6F">
        <w:t xml:space="preserve"> (ribulose-1,5-bisphosphate carboxylase/oxygenase), the marker gene for carbon fixation via the Calvin-Benson-</w:t>
      </w:r>
      <w:proofErr w:type="spellStart"/>
      <w:r w:rsidR="00280E6F">
        <w:t>Bassham</w:t>
      </w:r>
      <w:proofErr w:type="spellEnd"/>
      <w:r w:rsidR="00280E6F">
        <w:t xml:space="preserve"> (CBB) pathway, was most frequently observed in </w:t>
      </w:r>
      <w:r w:rsidR="0002485C">
        <w:t>Trout Bog’s</w:t>
      </w:r>
      <w:r w:rsidR="00280E6F">
        <w:t xml:space="preserve"> epilimnion (Figure 1, Table S3). </w:t>
      </w:r>
      <w:del w:id="310" w:author="Alexandra Linz" w:date="2018-09-20T10:04:00Z">
        <w:r w:rsidR="00280E6F" w:rsidDel="008D14F1">
          <w:delText xml:space="preserve">In contrast, citrate lyase, the marker gene for the reverse TCA cycle, was observed most frequently in Trout Bog’s hypolimnion. </w:delText>
        </w:r>
      </w:del>
    </w:p>
    <w:p w:rsidR="0071096B" w:rsidRDefault="00046BFF" w:rsidP="00DC3B2C">
      <w:pPr>
        <w:ind w:firstLine="720"/>
        <w:rPr>
          <w:ins w:id="311" w:author="Alexandra Linz" w:date="2018-09-20T11:24:00Z"/>
        </w:rPr>
      </w:pPr>
      <w:r>
        <w:t xml:space="preserve"> </w:t>
      </w:r>
      <w:r w:rsidR="00280E6F">
        <w:t xml:space="preserve">We next assessed the MAGs for </w:t>
      </w:r>
      <w:proofErr w:type="spellStart"/>
      <w:r w:rsidR="00280E6F">
        <w:t>photoautotrophy</w:t>
      </w:r>
      <w:proofErr w:type="spellEnd"/>
      <w:r w:rsidR="00280E6F">
        <w:t xml:space="preserve">, </w:t>
      </w:r>
      <w:r>
        <w:t>expecting to find differences between our two study sites based on the observed contrasts in the functional marker gene analysis</w:t>
      </w:r>
      <w:r w:rsidR="00251DEA">
        <w:t xml:space="preserve"> (Figure 2</w:t>
      </w:r>
      <w:ins w:id="312" w:author="Alexandra Linz [2]" w:date="2018-10-16T11:31:00Z">
        <w:r w:rsidR="005B0D44">
          <w:t>, Data S6</w:t>
        </w:r>
      </w:ins>
      <w:r w:rsidR="00251DEA">
        <w:t>)</w:t>
      </w:r>
      <w:r>
        <w:t xml:space="preserve">. In Lake Mendota, </w:t>
      </w:r>
      <w:r w:rsidR="003F0487">
        <w:t xml:space="preserve">the majority of MAGs encoding phototrophic pathways were classified as </w:t>
      </w:r>
      <w:r w:rsidR="003F0487" w:rsidRPr="0002485C">
        <w:rPr>
          <w:i/>
        </w:rPr>
        <w:t>Cyanobacteria</w:t>
      </w:r>
      <w:r w:rsidRPr="0002485C">
        <w:rPr>
          <w:i/>
        </w:rPr>
        <w:t>.</w:t>
      </w:r>
      <w:r>
        <w:t xml:space="preserve"> These populations contained genes encoding enzymes in the CBB pathway. In Trout Bog, </w:t>
      </w:r>
      <w:r w:rsidR="00280E6F">
        <w:t xml:space="preserve">most </w:t>
      </w:r>
      <w:r>
        <w:t xml:space="preserve">MAGs encoding </w:t>
      </w:r>
      <w:proofErr w:type="spellStart"/>
      <w:r>
        <w:t>phototrophy</w:t>
      </w:r>
      <w:proofErr w:type="spellEnd"/>
      <w:r>
        <w:t xml:space="preserve"> were classified as </w:t>
      </w:r>
      <w:proofErr w:type="spellStart"/>
      <w:r>
        <w:rPr>
          <w:i/>
        </w:rPr>
        <w:t>Chlorobium</w:t>
      </w:r>
      <w:proofErr w:type="spellEnd"/>
      <w:r>
        <w:rPr>
          <w:i/>
        </w:rPr>
        <w:t xml:space="preserve"> </w:t>
      </w:r>
      <w:proofErr w:type="spellStart"/>
      <w:r>
        <w:rPr>
          <w:i/>
        </w:rPr>
        <w:t>clathratiforme</w:t>
      </w:r>
      <w:proofErr w:type="spellEnd"/>
      <w:r>
        <w:t xml:space="preserve">, a species of </w:t>
      </w:r>
      <w:proofErr w:type="spellStart"/>
      <w:r w:rsidRPr="0002485C">
        <w:rPr>
          <w:i/>
        </w:rPr>
        <w:t>Chlorobiales</w:t>
      </w:r>
      <w:proofErr w:type="spellEnd"/>
      <w:r>
        <w:t xml:space="preserve"> widespread in </w:t>
      </w:r>
      <w:proofErr w:type="spellStart"/>
      <w:r>
        <w:t>humic</w:t>
      </w:r>
      <w:proofErr w:type="spellEnd"/>
      <w:r>
        <w:t xml:space="preserve"> lakes</w:t>
      </w:r>
      <w:r w:rsidR="004929C6">
        <w:t xml:space="preserve"> </w:t>
      </w:r>
      <w:r w:rsidR="004929C6">
        <w:fldChar w:fldCharType="begin" w:fldLock="1"/>
      </w:r>
      <w:r w:rsidR="004929C6">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 "schema" : "https://github.com/citation-style-language/schema/raw/master/csl-citation.json" }</w:instrText>
      </w:r>
      <w:r w:rsidR="004929C6">
        <w:fldChar w:fldCharType="separate"/>
      </w:r>
      <w:r w:rsidR="004929C6" w:rsidRPr="004929C6">
        <w:rPr>
          <w:noProof/>
        </w:rPr>
        <w:t>(Karhunen et al., 2013)</w:t>
      </w:r>
      <w:r w:rsidR="004929C6">
        <w:fldChar w:fldCharType="end"/>
      </w:r>
      <w:r>
        <w:t xml:space="preserve">. The </w:t>
      </w:r>
      <w:proofErr w:type="spellStart"/>
      <w:r w:rsidRPr="0002485C">
        <w:rPr>
          <w:i/>
        </w:rPr>
        <w:t>Chlorobiales</w:t>
      </w:r>
      <w:proofErr w:type="spellEnd"/>
      <w:r>
        <w:t xml:space="preserve"> MAGs in Trout Bog contained genes encoding citrate lyase and other key enzymes in the reductive tricarboxylic acid (TCA) cycle, an alternative carbon fixation method commonly found in green sulfur bacteria</w:t>
      </w:r>
      <w:r w:rsidR="00280E6F">
        <w:t xml:space="preserve"> such as </w:t>
      </w:r>
      <w:proofErr w:type="spellStart"/>
      <w:r w:rsidR="00280E6F" w:rsidRPr="0002485C">
        <w:rPr>
          <w:i/>
        </w:rPr>
        <w:t>Chlorobi</w:t>
      </w:r>
      <w:proofErr w:type="spellEnd"/>
      <w:r>
        <w:t xml:space="preserve"> </w:t>
      </w:r>
      <w:r w:rsidR="004929C6">
        <w:fldChar w:fldCharType="begin" w:fldLock="1"/>
      </w:r>
      <w:r w:rsidR="004929C6">
        <w:instrText>ADDIN CSL_CITATION { "citationItems" : [ { "id" : "ITEM-1",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1",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id" : "ITEM-2",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2", "issue" : "46", "issued" : { "date-parts" : [ [ "2010" ] ] }, "page" : "35848-35854", "title" : "Both forward and reverse TCA cycles operate in green sulfur bacteria", "type" : "article-journal", "volume" : "285" }, "uris" : [ "http://www.mendeley.com/documents/?uuid=d19d80fe-8556-4ea4-8dfa-402f649d0989" ] } ], "mendeley" : { "formattedCitation" : "(Kanao et al., 2002; Tang &amp; Blankenship, 2010)", "plainTextFormattedCitation" : "(Kanao et al., 2002; Tang &amp; Blankenship, 2010)", "previouslyFormattedCitation" : "(Kanao et al., 2002; Tang &amp; Blankenship, 2010)" }, "properties" : {  }, "schema" : "https://github.com/citation-style-language/schema/raw/master/csl-citation.json" }</w:instrText>
      </w:r>
      <w:r w:rsidR="004929C6">
        <w:fldChar w:fldCharType="separate"/>
      </w:r>
      <w:r w:rsidR="004929C6" w:rsidRPr="004929C6">
        <w:rPr>
          <w:noProof/>
        </w:rPr>
        <w:t>(Kanao et al., 2002; Tang &amp; Blankenship, 2010)</w:t>
      </w:r>
      <w:r w:rsidR="004929C6">
        <w:fldChar w:fldCharType="end"/>
      </w:r>
      <w:r>
        <w:t>.</w:t>
      </w:r>
      <w:r w:rsidR="00280E6F">
        <w:t xml:space="preserve"> </w:t>
      </w:r>
      <w:ins w:id="313" w:author="Alexandra Linz" w:date="2018-09-20T11:27:00Z">
        <w:r w:rsidR="0071096B">
          <w:t xml:space="preserve">Although we found genes annotated as the </w:t>
        </w:r>
        <w:proofErr w:type="spellStart"/>
        <w:r w:rsidR="0071096B">
          <w:t>RuBisCO</w:t>
        </w:r>
        <w:proofErr w:type="spellEnd"/>
        <w:r w:rsidR="0071096B">
          <w:t xml:space="preserve"> large subunit (</w:t>
        </w:r>
        <w:proofErr w:type="spellStart"/>
        <w:r w:rsidR="0071096B" w:rsidRPr="00564BB8">
          <w:rPr>
            <w:i/>
          </w:rPr>
          <w:t>rbcL</w:t>
        </w:r>
        <w:proofErr w:type="spellEnd"/>
        <w:r w:rsidR="0071096B">
          <w:t xml:space="preserve">) in some of the </w:t>
        </w:r>
        <w:proofErr w:type="spellStart"/>
        <w:r w:rsidR="0071096B" w:rsidRPr="0002485C">
          <w:rPr>
            <w:i/>
          </w:rPr>
          <w:t>Chlorobiales</w:t>
        </w:r>
        <w:proofErr w:type="spellEnd"/>
        <w:r w:rsidR="0071096B" w:rsidRPr="0002485C">
          <w:rPr>
            <w:i/>
          </w:rPr>
          <w:t xml:space="preserve"> </w:t>
        </w:r>
        <w:r w:rsidR="0071096B">
          <w:t xml:space="preserve">MAGs, the reductive TCA cycle is the only carbon fixation pathway known to be active in cultured representatives of </w:t>
        </w:r>
        <w:proofErr w:type="spellStart"/>
        <w:r w:rsidR="0071096B" w:rsidRPr="0002485C">
          <w:rPr>
            <w:i/>
          </w:rPr>
          <w:t>Chlorobiales</w:t>
        </w:r>
        <w:proofErr w:type="spellEnd"/>
        <w:r w:rsidR="0071096B">
          <w:t xml:space="preserve">.  Homologs of </w:t>
        </w:r>
        <w:proofErr w:type="spellStart"/>
        <w:r w:rsidR="0071096B">
          <w:rPr>
            <w:i/>
          </w:rPr>
          <w:t>rbcL</w:t>
        </w:r>
        <w:proofErr w:type="spellEnd"/>
        <w:r w:rsidR="0071096B">
          <w:t xml:space="preserve"> have been previously identified in isolates of </w:t>
        </w:r>
        <w:proofErr w:type="spellStart"/>
        <w:r w:rsidR="0071096B">
          <w:rPr>
            <w:i/>
          </w:rPr>
          <w:t>Chlorobium</w:t>
        </w:r>
        <w:proofErr w:type="spellEnd"/>
        <w:r w:rsidR="0071096B">
          <w:rPr>
            <w:i/>
          </w:rPr>
          <w:t xml:space="preserve">, </w:t>
        </w:r>
        <w:r w:rsidR="0071096B">
          <w:t>and</w:t>
        </w:r>
        <w:r w:rsidR="0071096B">
          <w:rPr>
            <w:i/>
          </w:rPr>
          <w:t xml:space="preserve"> </w:t>
        </w:r>
        <w:r w:rsidR="0071096B">
          <w:t xml:space="preserve">were associated with sulfur metabolism and oxidative stress </w:t>
        </w:r>
        <w:r w:rsidR="0071096B">
          <w:fldChar w:fldCharType="begin" w:fldLock="1"/>
        </w:r>
        <w:r w:rsidR="0071096B">
          <w:instrText>ADDIN CSL_CITATION {"citationItems":[{"id":"ITEM-1","itemData":{"DOI":"10.1073/pnas.081610398","ISBN":"0027-8424","ISSN":"0027-8424","PMID":"11287671","abstract":"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author":[{"dropping-particle":"","family":"Hanson","given":"T E","non-dropping-particle":"","parse-names":false,"suffix":""},{"dropping-particle":"","family":"Tabita","given":"F R","non-dropping-particle":"","parse-names":false,"suffix":""}],"container-title":"Proceedings of the National Academy of Sciences","id":"ITEM-1","issue":"8","issued":{"date-parts":[["2001"]]},"page":"4397-4402","title":"A ribulose-1,5-bisphosphate carboxylase/oxygenase (RubisCO)-like protein from Chlorobium tepidum that is involved with sulfur metabolism and the response to oxidative stress.","type":"article-journal","volume":"98"},"uris":["http://www.mendeley.com/documents/?uuid=e0742c44-2868-460f-966c-6e144fff61c6","http://www.mendeley.com/documents/?uuid=570d5b8d-778d-4ddd-b7b8-341ade0f8629"]}],"mendeley":{"formattedCitation":"(Hanson &amp; Tabita, 2001)","plainTextFormattedCitation":"(Hanson &amp; Tabita, 2001)","previouslyFormattedCitation":"(Hanson &amp; Tabita, 2001)"},"properties":{"noteIndex":0},"schema":"https://github.com/citation-style-language/schema/raw/master/csl-citation.json"}</w:instrText>
        </w:r>
        <w:r w:rsidR="0071096B">
          <w:fldChar w:fldCharType="separate"/>
        </w:r>
        <w:r w:rsidR="0071096B" w:rsidRPr="004929C6">
          <w:rPr>
            <w:noProof/>
          </w:rPr>
          <w:t>(Hanson &amp; Tabita, 2001)</w:t>
        </w:r>
        <w:r w:rsidR="0071096B">
          <w:fldChar w:fldCharType="end"/>
        </w:r>
        <w:r w:rsidR="0071096B">
          <w:t xml:space="preserve">. Given this information, it seems likely that this </w:t>
        </w:r>
        <w:proofErr w:type="spellStart"/>
        <w:r w:rsidR="0071096B">
          <w:rPr>
            <w:i/>
          </w:rPr>
          <w:t>rbcL</w:t>
        </w:r>
        <w:proofErr w:type="spellEnd"/>
        <w:r w:rsidR="0071096B">
          <w:rPr>
            <w:i/>
          </w:rPr>
          <w:t xml:space="preserve"> </w:t>
        </w:r>
        <w:r w:rsidR="0071096B">
          <w:t xml:space="preserve">homolog encodes a function other than carbon fixation in our </w:t>
        </w:r>
        <w:proofErr w:type="spellStart"/>
        <w:r w:rsidR="0071096B" w:rsidRPr="0002485C">
          <w:rPr>
            <w:i/>
          </w:rPr>
          <w:t>Chlorobiales</w:t>
        </w:r>
        <w:proofErr w:type="spellEnd"/>
        <w:r w:rsidR="0071096B" w:rsidRPr="0002485C">
          <w:rPr>
            <w:i/>
          </w:rPr>
          <w:t xml:space="preserve"> </w:t>
        </w:r>
        <w:r w:rsidR="0071096B">
          <w:t xml:space="preserve">MAGs. </w:t>
        </w:r>
      </w:ins>
      <w:del w:id="314" w:author="Alexandra Linz" w:date="2018-09-20T11:27:00Z">
        <w:r w:rsidR="00280E6F" w:rsidDel="0071096B">
          <w:delText xml:space="preserve">As </w:delText>
        </w:r>
        <w:r w:rsidR="00280E6F" w:rsidRPr="0002485C" w:rsidDel="0071096B">
          <w:rPr>
            <w:i/>
          </w:rPr>
          <w:delText>Chlorobium</w:delText>
        </w:r>
        <w:r w:rsidR="00280E6F" w:rsidDel="0071096B">
          <w:delText xml:space="preserve"> is a strictly anaerobic lineage, the presence of citrate lyase in these populations may explain why this gene was observed more frequently in metagenomes from Trout Bog’s hypolimnion</w:delText>
        </w:r>
        <w:r w:rsidDel="0071096B">
          <w:delText xml:space="preserve">. </w:delText>
        </w:r>
      </w:del>
      <w:ins w:id="315" w:author="Alexandra Linz" w:date="2018-10-02T09:25:00Z">
        <w:r w:rsidR="008615FC">
          <w:t xml:space="preserve">MAGs affiliated with </w:t>
        </w:r>
        <w:r w:rsidR="008615FC">
          <w:rPr>
            <w:i/>
          </w:rPr>
          <w:t xml:space="preserve">Cyanobacteria </w:t>
        </w:r>
        <w:r w:rsidR="008615FC">
          <w:t xml:space="preserve">in Mendota and </w:t>
        </w:r>
        <w:proofErr w:type="spellStart"/>
        <w:r w:rsidR="008615FC">
          <w:rPr>
            <w:i/>
          </w:rPr>
          <w:t>Chlorobi</w:t>
        </w:r>
        <w:proofErr w:type="spellEnd"/>
        <w:r w:rsidR="008615FC">
          <w:rPr>
            <w:i/>
          </w:rPr>
          <w:t xml:space="preserve"> </w:t>
        </w:r>
        <w:r w:rsidR="008615FC">
          <w:t xml:space="preserve">in Trout Bog also possessed genes encoding </w:t>
        </w:r>
        <w:proofErr w:type="spellStart"/>
        <w:r w:rsidR="008615FC">
          <w:t>diazotrophy</w:t>
        </w:r>
        <w:proofErr w:type="spellEnd"/>
        <w:r w:rsidR="008615FC">
          <w:t xml:space="preserve">, providing a link between carbon and nitrogen fixation. </w:t>
        </w:r>
      </w:ins>
      <w:del w:id="316" w:author="Alexandra Linz" w:date="2018-10-02T09:25:00Z">
        <w:r w:rsidR="00280E6F" w:rsidDel="008615FC">
          <w:delText xml:space="preserve">These </w:delText>
        </w:r>
        <w:r w:rsidDel="008615FC">
          <w:delText xml:space="preserve">photoautotrophs </w:delText>
        </w:r>
        <w:r w:rsidR="00280E6F" w:rsidDel="008615FC">
          <w:delText xml:space="preserve">from both lakes </w:delText>
        </w:r>
        <w:r w:rsidDel="008615FC">
          <w:delText xml:space="preserve">also contained genes potentially encoding nitrogen fixation. </w:delText>
        </w:r>
      </w:del>
      <w:ins w:id="317" w:author="Alexandra Linz" w:date="2018-09-20T11:24:00Z">
        <w:r w:rsidR="0071096B">
          <w:t xml:space="preserve">As both </w:t>
        </w:r>
        <w:proofErr w:type="spellStart"/>
        <w:r w:rsidR="0071096B">
          <w:rPr>
            <w:i/>
          </w:rPr>
          <w:t>Chlorobi</w:t>
        </w:r>
        <w:proofErr w:type="spellEnd"/>
        <w:r w:rsidR="0071096B">
          <w:rPr>
            <w:i/>
          </w:rPr>
          <w:t xml:space="preserve"> </w:t>
        </w:r>
        <w:r w:rsidR="0071096B">
          <w:t xml:space="preserve">and </w:t>
        </w:r>
        <w:r w:rsidR="0071096B">
          <w:rPr>
            <w:i/>
          </w:rPr>
          <w:t xml:space="preserve">Cyanobacteria </w:t>
        </w:r>
        <w:r w:rsidR="0071096B">
          <w:t xml:space="preserve">are </w:t>
        </w:r>
        <w:r w:rsidR="0071096B">
          <w:lastRenderedPageBreak/>
          <w:t xml:space="preserve">often abundant members of freshwater communities </w:t>
        </w:r>
        <w:r w:rsidR="0071096B">
          <w:fldChar w:fldCharType="begin" w:fldLock="1"/>
        </w:r>
        <w:r w:rsidR="0071096B">
          <w:instrText>ADDIN CSL_CITATION {"citationItems":[{"id":"ITEM-1","itemData":{"DOI":"10.1038/ismej.2012.21","ISSN":"1751-7370","PMID":"22418623","abstract":"Lakes have a central role in the carbon cycle of the boreal landscape. These systems typically stratify in summer and their hypolimnetic microbial communities influence burial of biogenic organic matter in sediments. The composition of bacterial communities in these suboxic habitats was studied by pyrosequencing of 16S rRNA amplicons from five lakes with variable dissolved organic carbon (DOC) concentrations. Bacterioplankton communities in the hypolimnetic waters were clearly different from the surface layer with candidate division OD1, Chlorobi and Bacteroidetes as dominant community members. Several operational taxonomic units (OTUs) affiliated with candidate division OD1 were abundant and consistently present in the suboxic hypolimnion in these boreal lakes. The overall representation of this group was positively correlated with DOC and methane concentrations. Network analysis of time-series data revealed contrasting temporal patterns but suggested similar ecological roles among the abundant OTUs affiliated with candidate division OD1. Together, stable isotope data and taxonomic classification point to methane oxidation and autotrophic denitrification as important processes in the suboxic zone of boreal lakes. Our data revealed that while hypolimnetic bacterial communities are less dynamic, they appear to be more diverse than communities from the oxic surface layer. An appreciable proportion of the hypolimnetic bacteria belong to poorly described phyla.","author":[{"dropping-particle":"","family":"Peura","given":"Sari","non-dropping-particle":"","parse-names":false,"suffix":""},{"dropping-particle":"","family":"Eiler","given":"Alexander","non-dropping-particle":"","parse-names":false,"suffix":""},{"dropping-particle":"","family":"Bertilsson","given":"Stefan","non-dropping-particle":"","parse-names":false,"suffix":""},{"dropping-particle":"","family":"Nykänen","given":"Hannu","non-dropping-particle":"","parse-names":false,"suffix":""},{"dropping-particle":"","family":"Tiirola","given":"Marja","non-dropping-particle":"","parse-names":false,"suffix":""},{"dropping-particle":"","family":"Jones","given":"Roger I","non-dropping-particle":"","parse-names":false,"suffix":""}],"container-title":"The ISME journal","id":"ITEM-1","issue":"9","issued":{"date-parts":[["2012","9"]]},"page":"1640-52","publisher":"Nature Publishing Group","title":"Distinct and diverse anaerobic bacterial communities in boreal lakes dominated by candidate division OD1.","type":"article-journal","volume":"6"},"uris":["http://www.mendeley.com/documents/?uuid=9ef19ff6-bc25-3207-a2a8-01a5e3f52203"]},{"id":"ITEM-2","itemData":{"DOI":"10.1111/j.1462-2920.2004.00657.x","ISSN":"1462-2912","author":[{"dropping-particle":"","family":"Eiler","given":"Alexander","non-dropping-particle":"","parse-names":false,"suffix":""},{"dropping-particle":"","family":"Bertilsson","given":"Stefan","non-dropping-particle":"","parse-names":false,"suffix":""}],"container-title":"Environmental Microbiology","id":"ITEM-2","issue":"12","issued":{"date-parts":[["2004","12","1"]]},"page":"1228-1243","publisher":"Wiley/Blackwell (10.1111)","title":"Composition of freshwater bacterial communities associated with cyanobacterial blooms in four Swedish lakes","type":"article-journal","volume":"6"},"uris":["http://www.mendeley.com/documents/?uuid=bee4953d-069b-30f0-a806-c8c8bce2f846"]}],"mendeley":{"formattedCitation":"(Eiler &amp; Bertilsson, 2004; Peura et al., 2012)","plainTextFormattedCitation":"(Eiler &amp; Bertilsson, 2004; Peura et al., 2012)","previouslyFormattedCitation":"(Peura et al., 2012)"},"properties":{"noteIndex":0},"schema":"https://github.com/citation-style-language/schema/raw/master/csl-citation.json"}</w:instrText>
        </w:r>
        <w:r w:rsidR="0071096B">
          <w:fldChar w:fldCharType="separate"/>
        </w:r>
        <w:r w:rsidR="0071096B" w:rsidRPr="00DC019D">
          <w:rPr>
            <w:noProof/>
          </w:rPr>
          <w:t>(Eiler &amp; Bertilsson, 2004; Peura et al., 2012)</w:t>
        </w:r>
        <w:r w:rsidR="0071096B">
          <w:fldChar w:fldCharType="end"/>
        </w:r>
        <w:r w:rsidR="0071096B">
          <w:t xml:space="preserve">, their fixation capabilities may be relevant </w:t>
        </w:r>
        <w:del w:id="318" w:author="Alexandra Linz [2]" w:date="2018-10-22T10:04:00Z">
          <w:r w:rsidR="0071096B" w:rsidDel="00B126DC">
            <w:delText>on</w:delText>
          </w:r>
        </w:del>
      </w:ins>
      <w:ins w:id="319" w:author="Alexandra Linz [2]" w:date="2018-10-22T10:04:00Z">
        <w:r w:rsidR="00B126DC">
          <w:t>even at the</w:t>
        </w:r>
      </w:ins>
      <w:ins w:id="320" w:author="Alexandra Linz" w:date="2018-09-20T11:24:00Z">
        <w:r w:rsidR="0071096B">
          <w:t xml:space="preserve"> ecosystem scale</w:t>
        </w:r>
        <w:del w:id="321" w:author="Alexandra Linz [2]" w:date="2018-10-22T10:04:00Z">
          <w:r w:rsidR="0071096B" w:rsidDel="00B126DC">
            <w:delText>s</w:delText>
          </w:r>
        </w:del>
        <w:r w:rsidR="0071096B">
          <w:t>.</w:t>
        </w:r>
      </w:ins>
    </w:p>
    <w:p w:rsidR="008853A5" w:rsidDel="0071096B" w:rsidRDefault="00046BFF" w:rsidP="00DC3B2C">
      <w:pPr>
        <w:ind w:firstLine="720"/>
        <w:rPr>
          <w:del w:id="322" w:author="Alexandra Linz" w:date="2018-09-20T11:24:00Z"/>
        </w:rPr>
      </w:pPr>
      <w:del w:id="323" w:author="Alexandra Linz" w:date="2018-09-20T11:24:00Z">
        <w:r w:rsidDel="0071096B">
          <w:delText xml:space="preserve">The </w:delText>
        </w:r>
        <w:r w:rsidR="00280E6F" w:rsidDel="0071096B">
          <w:delText>co-occurrence of fixation pathways</w:delText>
        </w:r>
        <w:r w:rsidDel="0071096B">
          <w:delText xml:space="preserve"> in these populations are especially interesting given </w:delText>
        </w:r>
        <w:r w:rsidR="00280E6F" w:rsidDel="0071096B">
          <w:delText>their relatively high abundance</w:delText>
        </w:r>
        <w:r w:rsidDel="0071096B">
          <w:delText xml:space="preserve"> in their respective lakes.</w:delText>
        </w:r>
      </w:del>
    </w:p>
    <w:p w:rsidR="008853A5" w:rsidDel="0071096B" w:rsidRDefault="00046BFF" w:rsidP="00DC3B2C">
      <w:pPr>
        <w:ind w:firstLine="720"/>
        <w:rPr>
          <w:del w:id="324" w:author="Alexandra Linz" w:date="2018-09-20T11:27:00Z"/>
        </w:rPr>
      </w:pPr>
      <w:del w:id="325" w:author="Alexandra Linz" w:date="2018-09-20T11:27:00Z">
        <w:r w:rsidDel="0071096B">
          <w:delText xml:space="preserve">The reductive TCA cycle is the only carbon fixation pathway known to be active in cultured representatives of </w:delText>
        </w:r>
        <w:r w:rsidRPr="0002485C" w:rsidDel="0071096B">
          <w:rPr>
            <w:i/>
          </w:rPr>
          <w:delText>Chlorobiales,</w:delText>
        </w:r>
        <w:r w:rsidR="00280E6F" w:rsidDel="0071096B">
          <w:delText xml:space="preserve"> butwe found </w:delText>
        </w:r>
        <w:r w:rsidR="00495B23" w:rsidDel="0071096B">
          <w:delText>g</w:delText>
        </w:r>
        <w:r w:rsidR="00280E6F" w:rsidDel="0071096B">
          <w:delText>enes annotated as the RuBisCO large subunit (</w:delText>
        </w:r>
        <w:r w:rsidR="00280E6F" w:rsidRPr="00564BB8" w:rsidDel="0071096B">
          <w:rPr>
            <w:i/>
          </w:rPr>
          <w:delText>rbcL</w:delText>
        </w:r>
        <w:r w:rsidR="00280E6F" w:rsidDel="0071096B">
          <w:delText xml:space="preserve">) were observed in some of the </w:delText>
        </w:r>
        <w:r w:rsidR="00280E6F" w:rsidRPr="0002485C" w:rsidDel="0071096B">
          <w:rPr>
            <w:i/>
          </w:rPr>
          <w:delText xml:space="preserve">Chlorobiales </w:delText>
        </w:r>
        <w:r w:rsidR="00280E6F" w:rsidDel="0071096B">
          <w:delText xml:space="preserve">MAGs. </w:delText>
        </w:r>
        <w:r w:rsidDel="0071096B">
          <w:delText xml:space="preserve"> </w:delText>
        </w:r>
        <w:r w:rsidR="00495B23" w:rsidDel="0071096B">
          <w:delText xml:space="preserve">Homologs of </w:delText>
        </w:r>
        <w:r w:rsidR="00495B23" w:rsidDel="0071096B">
          <w:rPr>
            <w:i/>
          </w:rPr>
          <w:delText>rbcL</w:delText>
        </w:r>
        <w:r w:rsidR="00495B23" w:rsidDel="0071096B">
          <w:delText xml:space="preserve"> have been previously</w:delText>
        </w:r>
        <w:r w:rsidDel="0071096B">
          <w:delText xml:space="preserve"> </w:delText>
        </w:r>
        <w:r w:rsidR="00495B23" w:rsidDel="0071096B">
          <w:delText>identified</w:delText>
        </w:r>
        <w:r w:rsidDel="0071096B">
          <w:delText xml:space="preserve"> in isolates of </w:delText>
        </w:r>
        <w:r w:rsidDel="0071096B">
          <w:rPr>
            <w:i/>
          </w:rPr>
          <w:delText>Chlorobium</w:delText>
        </w:r>
        <w:r w:rsidR="00495B23" w:rsidDel="0071096B">
          <w:rPr>
            <w:i/>
          </w:rPr>
          <w:delText xml:space="preserve">, </w:delText>
        </w:r>
        <w:r w:rsidR="00495B23" w:rsidDel="0071096B">
          <w:delText>and</w:delText>
        </w:r>
        <w:r w:rsidDel="0071096B">
          <w:rPr>
            <w:i/>
          </w:rPr>
          <w:delText xml:space="preserve"> </w:delText>
        </w:r>
        <w:r w:rsidDel="0071096B">
          <w:delText>w</w:delText>
        </w:r>
        <w:r w:rsidR="00495B23" w:rsidDel="0071096B">
          <w:delText>ere</w:delText>
        </w:r>
        <w:r w:rsidDel="0071096B">
          <w:delText xml:space="preserve"> associated with sulfur metabolism and oxidative stress</w:delText>
        </w:r>
        <w:r w:rsidR="004929C6" w:rsidDel="0071096B">
          <w:delText xml:space="preserve"> </w:delText>
        </w:r>
        <w:r w:rsidR="004929C6" w:rsidDel="0071096B">
          <w:fldChar w:fldCharType="begin" w:fldLock="1"/>
        </w:r>
        <w:r w:rsidR="009E1F39" w:rsidRPr="0071096B" w:rsidDel="0071096B">
          <w:delInstrText>ADDIN CSL_CITATION { "citationItems" : [ { "id" : "ITEM-1", "itemData" : { "DOI" : "10.1073/pnas.081610398", "ISBN" : "0027-8424", "ISSN" : "0027-8424", "PMID" : "11287671", "abstract" : "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 "author" : [ { "dropping-particle" : "", "family" : "Hanson", "given" : "T E", "non-dropping-particle" : "", "parse-names" : false, "suffix" : "" }, { "dropping-particle" : "", "family" : "Tabita", "given" : "F R", "non-dropping-particle" : "", "parse-names" : false, "suffix" : "" } ], "container-title" : "Proceedings of the National Academy of Sciences", "id" : "ITEM-1", "issue" : "8", "issued" : { "date-parts" : [ [ "2001" ] ] }, "page" : "4397-4402", "title" : "A ribulose-1,5-bisphosphate carboxylase/oxygenase (RubisCO)-like protein from Chlorobium tepidum that is involved with sulfur metabolism and the response to oxidative stress.", "type" : "article-journal", "volume" : "98" }, "uris" : [ "http://www.mendeley.com/documents/?uui</w:delInstrText>
        </w:r>
        <w:r w:rsidR="009E1F39" w:rsidRPr="008C1799" w:rsidDel="0071096B">
          <w:delInstrText>d=e0742c44-2868-460f-966c-6e144fff61c6" ] } ], "mendeley" : { "formattedCitation" : "(Hanson &amp; Tabita, 2001)", "plainTextFormattedCitation" : "(Hanson &amp; Tabita, 2001)", "previouslyFormattedCitation" : "(Hanson &amp; Tabita, 2001)" }, "properties" : {  }, "schema" : "https://github.com/citation-style-language/schema/raw/master/csl-citation.json" }</w:delInstrText>
        </w:r>
        <w:r w:rsidR="004929C6" w:rsidDel="0071096B">
          <w:fldChar w:fldCharType="separate"/>
        </w:r>
        <w:r w:rsidR="004929C6" w:rsidRPr="0071096B" w:rsidDel="0071096B">
          <w:rPr>
            <w:noProof/>
          </w:rPr>
          <w:delText>(Hanson &amp; Tabita, 2001)</w:delText>
        </w:r>
        <w:r w:rsidR="004929C6" w:rsidDel="0071096B">
          <w:fldChar w:fldCharType="end"/>
        </w:r>
        <w:r w:rsidDel="0071096B">
          <w:delText xml:space="preserve">. Inspection of the neighborhoods of genes annotated as </w:delText>
        </w:r>
        <w:r w:rsidDel="0071096B">
          <w:rPr>
            <w:i/>
          </w:rPr>
          <w:delText xml:space="preserve">rbcL </w:delText>
        </w:r>
        <w:r w:rsidDel="0071096B">
          <w:delText xml:space="preserve">in the </w:delText>
        </w:r>
        <w:r w:rsidRPr="0002485C" w:rsidDel="0071096B">
          <w:rPr>
            <w:i/>
          </w:rPr>
          <w:delText>Chlorobiales</w:delText>
        </w:r>
        <w:r w:rsidDel="0071096B">
          <w:delText xml:space="preserve"> MAGs revealed genes putatively related to rhamnose utilization, LPS assembly, and alcohol dehydrogenation, but no other CBB pathway enzymes. Given this information, it seems likely that this </w:delText>
        </w:r>
        <w:r w:rsidR="00495B23" w:rsidDel="0071096B">
          <w:rPr>
            <w:i/>
          </w:rPr>
          <w:delText xml:space="preserve">rbcL </w:delText>
        </w:r>
        <w:r w:rsidR="00495B23" w:rsidDel="0071096B">
          <w:delText xml:space="preserve">homolog </w:delText>
        </w:r>
        <w:r w:rsidDel="0071096B">
          <w:delText xml:space="preserve">encodes a function other than carbon fixation in the </w:delText>
        </w:r>
        <w:r w:rsidRPr="0002485C" w:rsidDel="0071096B">
          <w:rPr>
            <w:i/>
          </w:rPr>
          <w:delText xml:space="preserve">Chlorobiales </w:delText>
        </w:r>
        <w:r w:rsidDel="0071096B">
          <w:delText xml:space="preserve">MAGs. </w:delText>
        </w:r>
      </w:del>
    </w:p>
    <w:p w:rsidR="008853A5" w:rsidRDefault="00046BFF" w:rsidP="008C1799">
      <w:pPr>
        <w:ind w:firstLine="720"/>
      </w:pPr>
      <w:r>
        <w:t>The potential for photoheterotrophy via the aerobic</w:t>
      </w:r>
      <w:r w:rsidR="004339D2" w:rsidRPr="004339D2">
        <w:t xml:space="preserve"> </w:t>
      </w:r>
      <w:r w:rsidR="004339D2">
        <w:t>anoxygenic</w:t>
      </w:r>
      <w:r>
        <w:t xml:space="preserve"> phototrophic pathway was identified in several MAGs from </w:t>
      </w:r>
      <w:r w:rsidR="00495B23">
        <w:t>all lake environments</w:t>
      </w:r>
      <w:r w:rsidR="00564BB8">
        <w:t xml:space="preserve">, especially from </w:t>
      </w:r>
      <w:proofErr w:type="spellStart"/>
      <w:r w:rsidR="00564BB8">
        <w:t>epilimnia</w:t>
      </w:r>
      <w:proofErr w:type="spellEnd"/>
      <w:r w:rsidR="00564BB8">
        <w:t>,</w:t>
      </w:r>
      <w:r>
        <w:t xml:space="preserve"> based on the presence of genes annotated as </w:t>
      </w:r>
      <w:proofErr w:type="spellStart"/>
      <w:r>
        <w:rPr>
          <w:i/>
        </w:rPr>
        <w:t>pufABCLMX</w:t>
      </w:r>
      <w:proofErr w:type="spellEnd"/>
      <w:r>
        <w:rPr>
          <w:i/>
        </w:rPr>
        <w:t xml:space="preserve">, </w:t>
      </w:r>
      <w:proofErr w:type="spellStart"/>
      <w:r>
        <w:rPr>
          <w:i/>
        </w:rPr>
        <w:t>puhA</w:t>
      </w:r>
      <w:proofErr w:type="spellEnd"/>
      <w:r>
        <w:rPr>
          <w:i/>
        </w:rPr>
        <w:t xml:space="preserve">, </w:t>
      </w:r>
      <w:r>
        <w:t xml:space="preserve">and </w:t>
      </w:r>
      <w:proofErr w:type="spellStart"/>
      <w:r>
        <w:rPr>
          <w:i/>
        </w:rPr>
        <w:t>pucAB</w:t>
      </w:r>
      <w:proofErr w:type="spellEnd"/>
      <w:r w:rsidR="004339D2">
        <w:rPr>
          <w:i/>
        </w:rPr>
        <w:t xml:space="preserve"> </w:t>
      </w:r>
      <w:r w:rsidR="004339D2">
        <w:t>encoding the core reaction center RC-LH1</w:t>
      </w:r>
      <w:r w:rsidR="004339D2">
        <w:rPr>
          <w:i/>
        </w:rPr>
        <w:t xml:space="preserve"> </w:t>
      </w:r>
      <w:r w:rsidR="004339D2">
        <w:rPr>
          <w:i/>
        </w:rPr>
        <w:fldChar w:fldCharType="begin" w:fldLock="1"/>
      </w:r>
      <w:r w:rsidR="004339D2">
        <w:rPr>
          <w:i/>
        </w:rPr>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4339D2">
        <w:rPr>
          <w:i/>
        </w:rPr>
        <w:fldChar w:fldCharType="separate"/>
      </w:r>
      <w:r w:rsidR="004339D2" w:rsidRPr="004339D2">
        <w:rPr>
          <w:noProof/>
        </w:rPr>
        <w:t>(Martinez-Garcia et al., 2012)</w:t>
      </w:r>
      <w:r w:rsidR="004339D2">
        <w:rPr>
          <w:i/>
        </w:rPr>
        <w:fldChar w:fldCharType="end"/>
      </w:r>
      <w:r>
        <w:t xml:space="preserve">. </w:t>
      </w:r>
      <w:r w:rsidRPr="0002485C">
        <w:rPr>
          <w:i/>
        </w:rPr>
        <w:t>Betaproteobacteria</w:t>
      </w:r>
      <w:r>
        <w:t xml:space="preserve"> and </w:t>
      </w:r>
      <w:proofErr w:type="spellStart"/>
      <w:r w:rsidRPr="0002485C">
        <w:rPr>
          <w:i/>
        </w:rPr>
        <w:t>Gammaproteobacteria</w:t>
      </w:r>
      <w:proofErr w:type="spellEnd"/>
      <w:r>
        <w:t xml:space="preserve">, particularly MAGs classified as </w:t>
      </w:r>
      <w:proofErr w:type="spellStart"/>
      <w:r w:rsidRPr="0002485C">
        <w:rPr>
          <w:i/>
        </w:rPr>
        <w:t>Burkholderiales</w:t>
      </w:r>
      <w:proofErr w:type="spellEnd"/>
      <w:ins w:id="326" w:author="Alexandra Linz" w:date="2018-10-02T15:03:00Z">
        <w:r w:rsidR="003C2636">
          <w:rPr>
            <w:i/>
          </w:rPr>
          <w:t xml:space="preserve"> </w:t>
        </w:r>
      </w:ins>
      <w:ins w:id="327" w:author="Alexandra Linz" w:date="2018-10-02T15:04:00Z">
        <w:r w:rsidR="003C2636" w:rsidRPr="005B0D44">
          <w:rPr>
            <w:rPrChange w:id="328" w:author="Alexandra Linz [2]" w:date="2018-10-16T11:26:00Z">
              <w:rPr>
                <w:i/>
              </w:rPr>
            </w:rPrChange>
          </w:rPr>
          <w:t>(</w:t>
        </w:r>
      </w:ins>
      <w:ins w:id="329" w:author="Alexandra Linz" w:date="2018-10-02T15:03:00Z">
        <w:r w:rsidR="003C2636">
          <w:t xml:space="preserve">including </w:t>
        </w:r>
        <w:proofErr w:type="spellStart"/>
        <w:r w:rsidR="003C2636">
          <w:t>PnecC</w:t>
        </w:r>
        <w:proofErr w:type="spellEnd"/>
        <w:r w:rsidR="003C2636">
          <w:t xml:space="preserve">, LD28, and </w:t>
        </w:r>
        <w:proofErr w:type="spellStart"/>
        <w:r w:rsidR="003C2636">
          <w:rPr>
            <w:i/>
          </w:rPr>
          <w:t>Zwartia</w:t>
        </w:r>
        <w:proofErr w:type="spellEnd"/>
        <w:r w:rsidR="003C2636">
          <w:rPr>
            <w:i/>
          </w:rPr>
          <w:t xml:space="preserve"> </w:t>
        </w:r>
      </w:ins>
      <w:proofErr w:type="spellStart"/>
      <w:ins w:id="330" w:author="Alexandra Linz" w:date="2018-10-02T15:04:00Z">
        <w:r w:rsidR="003C2636">
          <w:rPr>
            <w:i/>
          </w:rPr>
          <w:t>alpina</w:t>
        </w:r>
        <w:proofErr w:type="spellEnd"/>
        <w:r w:rsidR="003C2636">
          <w:rPr>
            <w:i/>
          </w:rPr>
          <w:t>)</w:t>
        </w:r>
      </w:ins>
      <w:r>
        <w:t>, most often contained these genes, although they were not broadly shared across the phylum</w:t>
      </w:r>
      <w:r w:rsidR="00251DEA">
        <w:t xml:space="preserve"> (Figure 2</w:t>
      </w:r>
      <w:r w:rsidR="004339D2">
        <w:t>)</w:t>
      </w:r>
      <w:r>
        <w:t xml:space="preserve">. </w:t>
      </w:r>
      <w:r w:rsidR="00251DEA">
        <w:t>As</w:t>
      </w:r>
      <w:r w:rsidR="00495B23">
        <w:t xml:space="preserve"> a</w:t>
      </w:r>
      <w:r w:rsidR="00C160CB">
        <w:t>erobic anoxygenic</w:t>
      </w:r>
      <w:r w:rsidR="004929C6">
        <w:t xml:space="preserve"> </w:t>
      </w:r>
      <w:proofErr w:type="spellStart"/>
      <w:r w:rsidR="004929C6">
        <w:t>phototrophy</w:t>
      </w:r>
      <w:proofErr w:type="spellEnd"/>
      <w:r w:rsidR="004929C6">
        <w:t xml:space="preserve"> has previously</w:t>
      </w:r>
      <w:r w:rsidR="00C160CB">
        <w:t xml:space="preserve"> been</w:t>
      </w:r>
      <w:r w:rsidR="00CA5281">
        <w:t xml:space="preserve"> associated with </w:t>
      </w:r>
      <w:r w:rsidR="00495B23">
        <w:t xml:space="preserve">freshwater </w:t>
      </w:r>
      <w:r w:rsidR="00495B23" w:rsidRPr="0002485C">
        <w:rPr>
          <w:i/>
        </w:rPr>
        <w:t>Proteobacteria</w:t>
      </w:r>
      <w:r w:rsidR="00495B23">
        <w:t xml:space="preserve"> </w:t>
      </w:r>
      <w:r w:rsidR="00CA5281">
        <w:fldChar w:fldCharType="begin" w:fldLock="1"/>
      </w:r>
      <w:r w:rsidR="00CA5281">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CA5281">
        <w:fldChar w:fldCharType="separate"/>
      </w:r>
      <w:r w:rsidR="00CA5281" w:rsidRPr="00CA5281">
        <w:rPr>
          <w:noProof/>
        </w:rPr>
        <w:t>(Martinez-Garcia et al., 2012)</w:t>
      </w:r>
      <w:r w:rsidR="00CA5281">
        <w:fldChar w:fldCharType="end"/>
      </w:r>
      <w:r w:rsidR="00495B23">
        <w:t>, these results are not surprising</w:t>
      </w:r>
      <w:r w:rsidR="004929C6">
        <w:t xml:space="preserve">. </w:t>
      </w:r>
      <w:ins w:id="331" w:author="Alexandra Linz" w:date="2018-09-20T11:29:00Z">
        <w:r w:rsidR="0071096B">
          <w:t xml:space="preserve">However, an </w:t>
        </w:r>
        <w:proofErr w:type="spellStart"/>
        <w:r w:rsidR="0071096B" w:rsidRPr="0002485C">
          <w:rPr>
            <w:i/>
          </w:rPr>
          <w:t>Acidobacteria</w:t>
        </w:r>
        <w:proofErr w:type="spellEnd"/>
        <w:r w:rsidR="0071096B">
          <w:t xml:space="preserve"> MAG from the Trout Bog epilimnion also contained genes suggesting AAP, which </w:t>
        </w:r>
      </w:ins>
      <w:ins w:id="332" w:author="Alexandra Linz [2]" w:date="2018-10-16T10:54:00Z">
        <w:r w:rsidR="00AC5303">
          <w:t xml:space="preserve">to our knowledge </w:t>
        </w:r>
      </w:ins>
      <w:ins w:id="333" w:author="Alexandra Linz" w:date="2018-09-20T11:29:00Z">
        <w:r w:rsidR="0071096B">
          <w:t>has not previously been found in this phylum.</w:t>
        </w:r>
      </w:ins>
      <w:del w:id="334" w:author="Alexandra Linz" w:date="2018-09-20T11:29:00Z">
        <w:r w:rsidR="00495B23" w:rsidDel="0071096B">
          <w:delText>Unexpectedly, a</w:delText>
        </w:r>
        <w:r w:rsidR="00B844B8" w:rsidDel="0071096B">
          <w:delText xml:space="preserve">n </w:delText>
        </w:r>
        <w:r w:rsidRPr="0002485C" w:rsidDel="0071096B">
          <w:rPr>
            <w:i/>
          </w:rPr>
          <w:delText>Acidobacteria</w:delText>
        </w:r>
        <w:r w:rsidR="00B844B8" w:rsidDel="0071096B">
          <w:delText xml:space="preserve"> MAG</w:delText>
        </w:r>
        <w:r w:rsidDel="0071096B">
          <w:delText xml:space="preserve"> from the Trout Bog epilimnion also contained genes suggesting aerobic </w:delText>
        </w:r>
        <w:r w:rsidR="00C160CB" w:rsidDel="0071096B">
          <w:delText xml:space="preserve">anoxygenic </w:delText>
        </w:r>
        <w:r w:rsidDel="0071096B">
          <w:delText xml:space="preserve">phototrophy. </w:delText>
        </w:r>
      </w:del>
    </w:p>
    <w:p w:rsidR="008853A5" w:rsidRDefault="00046BFF" w:rsidP="00DC3B2C">
      <w:pPr>
        <w:ind w:firstLine="720"/>
      </w:pPr>
      <w:r>
        <w:t xml:space="preserve">Another form of photoheterotrophy previously identified in freshwater is the use of light-activated proteins such as </w:t>
      </w:r>
      <w:proofErr w:type="spellStart"/>
      <w:r>
        <w:t>rhodopsins</w:t>
      </w:r>
      <w:proofErr w:type="spellEnd"/>
      <w:r w:rsidR="00E94C90">
        <w:t xml:space="preserve"> </w:t>
      </w:r>
      <w:r w:rsidR="00E94C90">
        <w:fldChar w:fldCharType="begin" w:fldLock="1"/>
      </w:r>
      <w:r w:rsidR="00E94C90">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E94C90">
        <w:fldChar w:fldCharType="separate"/>
      </w:r>
      <w:r w:rsidR="00E94C90" w:rsidRPr="00E94C90">
        <w:rPr>
          <w:noProof/>
        </w:rPr>
        <w:t>(Martinez-Garcia et al., 2012)</w:t>
      </w:r>
      <w:r w:rsidR="00E94C90">
        <w:fldChar w:fldCharType="end"/>
      </w:r>
      <w:r>
        <w:t xml:space="preserve">. We observed genes encoding </w:t>
      </w:r>
      <w:proofErr w:type="spellStart"/>
      <w:r>
        <w:t>rhodopsins</w:t>
      </w:r>
      <w:proofErr w:type="spellEnd"/>
      <w:r>
        <w:t xml:space="preserve"> in MAGs from </w:t>
      </w:r>
      <w:r w:rsidR="00495B23">
        <w:t>each lake environment</w:t>
      </w:r>
      <w:r>
        <w:t xml:space="preserve">, but more frequently in </w:t>
      </w:r>
      <w:r w:rsidRPr="0002485C">
        <w:rPr>
          <w:i/>
        </w:rPr>
        <w:t>Actinobacteria</w:t>
      </w:r>
      <w:r>
        <w:t xml:space="preserve"> and </w:t>
      </w:r>
      <w:r w:rsidRPr="0002485C">
        <w:rPr>
          <w:i/>
        </w:rPr>
        <w:t>Bacteroidetes</w:t>
      </w:r>
      <w:r>
        <w:t xml:space="preserve"> MAGs from </w:t>
      </w:r>
      <w:del w:id="335" w:author="Alexandra Linz [2]" w:date="2018-10-16T11:26:00Z">
        <w:r w:rsidDel="005B0D44">
          <w:delText xml:space="preserve">Lake </w:delText>
        </w:r>
      </w:del>
      <w:r>
        <w:t>Mendota</w:t>
      </w:r>
      <w:r w:rsidR="00251DEA">
        <w:t xml:space="preserve"> (Figure 2)</w:t>
      </w:r>
      <w:r>
        <w:t xml:space="preserve">. Trout Bog, especially the </w:t>
      </w:r>
      <w:r w:rsidR="00564BB8">
        <w:t>hypo</w:t>
      </w:r>
      <w:r>
        <w:t xml:space="preserve">limnion, harbored </w:t>
      </w:r>
      <w:r w:rsidR="00251DEA">
        <w:t>fewer, less diverse</w:t>
      </w:r>
      <w:r>
        <w:t xml:space="preserve"> MAGs encoding </w:t>
      </w:r>
      <w:proofErr w:type="spellStart"/>
      <w:r>
        <w:t>rhodopsins</w:t>
      </w:r>
      <w:proofErr w:type="spellEnd"/>
      <w:r>
        <w:t xml:space="preserve"> than those from </w:t>
      </w:r>
      <w:del w:id="336" w:author="Alexandra Linz [2]" w:date="2018-10-16T11:26:00Z">
        <w:r w:rsidDel="005B0D44">
          <w:delText xml:space="preserve">Lake </w:delText>
        </w:r>
      </w:del>
      <w:r>
        <w:t>Mendota.</w:t>
      </w:r>
    </w:p>
    <w:p w:rsidR="008853A5" w:rsidDel="00D8419C" w:rsidRDefault="00046BFF" w:rsidP="00DC3B2C">
      <w:pPr>
        <w:pStyle w:val="Heading2"/>
        <w:rPr>
          <w:del w:id="337" w:author="Alexandra Linz" w:date="2018-09-20T17:01:00Z"/>
        </w:rPr>
      </w:pPr>
      <w:bookmarkStart w:id="338" w:name="_p43k2jqbpxeg" w:colFirst="0" w:colLast="0"/>
      <w:bookmarkEnd w:id="338"/>
      <w:del w:id="339" w:author="Alexandra Linz" w:date="2018-09-20T14:01:00Z">
        <w:r w:rsidDel="00DF4C5B">
          <w:delText>Complex Carbon Degradation</w:delText>
        </w:r>
      </w:del>
      <w:ins w:id="340" w:author="Alexandra Linz" w:date="2018-09-20T14:01:00Z">
        <w:r w:rsidR="00DF4C5B">
          <w:t>Glycoside Hydrolases</w:t>
        </w:r>
      </w:ins>
    </w:p>
    <w:p w:rsidR="008853A5" w:rsidRDefault="00046BFF">
      <w:pPr>
        <w:pStyle w:val="Heading2"/>
        <w:pPrChange w:id="341" w:author="Alexandra Linz" w:date="2018-09-20T17:01:00Z">
          <w:pPr/>
        </w:pPrChange>
      </w:pPr>
      <w:del w:id="342" w:author="Alexandra Linz" w:date="2018-09-20T17:01:00Z">
        <w:r w:rsidDel="00D8419C">
          <w:tab/>
          <w:delText xml:space="preserve">Biopolymers in freshwater can be either autochthonous (produced within the lake, ex. algal polysaccharides) or allochthonous (imported from the surrounding landscape, ex. cellulose). </w:delText>
        </w:r>
        <w:r w:rsidR="00495B23" w:rsidDel="00D8419C">
          <w:delText>O</w:delText>
        </w:r>
        <w:r w:rsidDel="00D8419C">
          <w:delText xml:space="preserve">rganic carbon in freshwater is often classified as either autochthonous </w:delText>
        </w:r>
        <w:r w:rsidR="00495B23" w:rsidDel="00D8419C">
          <w:delText>or</w:delText>
        </w:r>
        <w:r w:rsidDel="00D8419C">
          <w:delText xml:space="preserve"> allochthonous carbon, </w:delText>
        </w:r>
        <w:r w:rsidR="00495B23" w:rsidDel="00D8419C">
          <w:delText xml:space="preserve">but </w:delText>
        </w:r>
        <w:r w:rsidDel="00D8419C">
          <w:delText xml:space="preserve">this distinction </w:delText>
        </w:r>
        <w:r w:rsidR="00495B23" w:rsidDel="00D8419C">
          <w:delText>ha</w:delText>
        </w:r>
        <w:r w:rsidDel="00D8419C">
          <w:delText xml:space="preserve">s </w:delText>
        </w:r>
        <w:r w:rsidR="00495B23" w:rsidDel="00D8419C">
          <w:delText>little relevance</w:delText>
        </w:r>
        <w:r w:rsidDel="00D8419C">
          <w:delText xml:space="preserve"> for organotrophic bacteria. For example, there is substantial overlap in the molecular composition of algal exudates,</w:delText>
        </w:r>
        <w:r w:rsidR="00CA5281" w:rsidDel="00D8419C">
          <w:delText xml:space="preserve"> </w:delText>
        </w:r>
        <w:r w:rsidDel="00D8419C">
          <w:delText>cellulose degradation intermediates, and photochemical degradation products</w:delText>
        </w:r>
        <w:r w:rsidR="00C160CB" w:rsidDel="00D8419C">
          <w:delText xml:space="preserve"> </w:delText>
        </w:r>
        <w:r w:rsidR="00C160CB" w:rsidDel="00D8419C">
          <w:fldChar w:fldCharType="begin" w:fldLock="1"/>
        </w:r>
        <w:r w:rsidR="00C160CB" w:rsidRPr="00D8419C" w:rsidDel="00D8419C">
          <w:delInstrText>ADDIN CSL_CITATION { "citationItems" : [ { "id" : "ITEM-1", "itemData" : { "DOI" : "10.1016/j.biotechadv.2015.12.003", "ISSN" : "07349750", "PMID" : "26657897", "author" : [ { "dropping-particle" : "", "family" : "Ramanan", "given" : "Rishiram", "non-dropping-particle" : "", "parse-names" : false, "suffix" : "" }, { "dropping-particle" : "", "family" : "Kim", "given" : "Byung-Hyuk", "non-dropping-particle" : "", "parse-names" : false, "suffix" : "" }, { "dropping-particle" : "", "family" : "Cho", "given" : "Dae-Hyun", "non-dropping-particle" : "", "parse-names" : false, "suffix" : "" }, { "dropping-particle" : "", "family" : "Oh", "given" : "Hee-Mock", "non-dropping-particle" : "", "parse-names" : false, "suffix" : "" }, { "dropping-particle" : "", "family" : "Kim", "given" : "Hee-Sik", "non-dropping-particle" : "", "parse-names" : false, "suffix" : "" } ], "container-title" : "Biotechnology Advances", "id" : "ITEM-1", "issued" : { "date-parts" : [ [ "2015" ] ] }, "publisher" : "The Authors", "title" : "Algae\u2013bacteria interactions: evolution, ecology and emerging applications", "type" : "article-journal" }, "uris" : [ "http://www.mendeley.com/documents/?uuid=f0e965</w:delInstrText>
        </w:r>
        <w:r w:rsidR="00C160CB" w:rsidRPr="00136764" w:rsidDel="00D8419C">
          <w:delInstrText>dc-5325-4299-82a7-e9f4ae7299d5" ] }, { "id" : "ITEM-2", "itemData" : { "DOI" : "10.4319/lo.1998.43.5.0885", "ISBN" : "0024-3590", "ISSN" : "00243590", "PMID" : "4550", "abstract" : "High-molecular-weight dissolved organic matter is abundant in humic lakes and is a large potential source of energy for heterotrophic organisms. These substances are hard to degrade enzymatically because of their high aromaticity and complex structure. However, there is increasing evidence that photochemical processes render the material more bioavailable. We demonstrate a substantial photochemical production of four carboxylic acids (oxalic, malonic, formic, and acetic acid) in a humic lake. The combined production rate in the surface water of these four acids was 19 \u03bcg C liter-1 h-1 with natural sunlight. Furthermore, based on radiotracer studies, we found that the amount of carbon assimilated and oxidized to CO2 from malo</w:delInstrText>
        </w:r>
        <w:r w:rsidR="00C160CB" w:rsidRPr="003B25A9" w:rsidDel="00D8419C">
          <w:delInstrText>nic, formic, and acetic acid exceeded bacterial carbon production, sometimes by more than one order of magnitude. This implies that carboxylic acids were major bacterioplankton substrates. Nevertheless, under natural sunlight at the lake surface, microbial</w:delInstrText>
        </w:r>
        <w:r w:rsidR="00C160CB" w:rsidRPr="006F4AD1" w:rsidDel="00D8419C">
          <w:delInstrText xml:space="preserve"> utilization of carboxylic acids was substantially lower than the photochemical production of the acids. Hence, photochemically produced carboxylic acids may accumulate in sunlight exposed environments and may also serve as bacterial substrates after mixing into deeper layers, or during night.", "author" : [ { "dropping</w:delInstrText>
        </w:r>
        <w:r w:rsidR="00C160CB" w:rsidRPr="00D8419C" w:rsidDel="00D8419C">
          <w:delInstrText>-particle" : "", "family" : "Bertilsson", "given" : "Stefan", "non-dropping-particle" : "", "parse-names" : false, "suffix" : "" }, { "dropping-particle" : "", "family" : "Tranvik", "given" : "Lars J.", "non-dropping-particle" : "", "parse-names" : false, "suffix" : "" } ], "container-title" : "Limnology and Oceanography", "id" : "ITEM-2", "issue" : "5", "issued" : { "date-parts" : [ [ "1998" ] ] }, "page" : "885-895", "title" : "Photochemically produced carboxylic acids as substrates for freshwater bacterioplankton", "type" : "article-journal", "volume" : "43" }, "uris" : [ "http://www.mendeley.com/documents/?uuid=dab96a68-b59d-403f-a838-b966ead5e2e9" ] } ], "mendeley" : { "formattedCitation" : "(Bertilsson &amp; Tranvik, 1998; Ramanan et al., 2015)", "plainTextFormattedCitation" : "(Bertilsson &amp; Tranvik, 1998; Ramanan et al., 2015)", "previouslyFormattedCitation" : "(Bertilsson &amp; Tranvik, 1998; Ramanan et al., 2015)" }, "properties" : {  }, "schema" : "https://github.com/citation-style-language/schema/raw/master/csl-citation.json" }</w:delInstrText>
        </w:r>
        <w:r w:rsidR="00C160CB" w:rsidDel="00D8419C">
          <w:fldChar w:fldCharType="separate"/>
        </w:r>
        <w:r w:rsidR="00C160CB" w:rsidRPr="00D8419C" w:rsidDel="00D8419C">
          <w:rPr>
            <w:noProof/>
          </w:rPr>
          <w:delText>(Bertilsson &amp; Tranvik, 1998; Ramanan et al., 2015)</w:delText>
        </w:r>
        <w:r w:rsidR="00C160CB" w:rsidDel="00D8419C">
          <w:fldChar w:fldCharType="end"/>
        </w:r>
        <w:r w:rsidDel="00D8419C">
          <w:delText xml:space="preserve">. One-carbon compounds such as methane are produced in the lake (therefore autochthonous), but they are </w:delText>
        </w:r>
        <w:r w:rsidR="00495B23" w:rsidDel="00D8419C">
          <w:delText>also</w:delText>
        </w:r>
        <w:r w:rsidDel="00D8419C">
          <w:delText xml:space="preserve"> produced from decomposition of allochthonous carbon. We therefore found it more informative to categorize the carbon degradation pathways observed in our dataset by type of metabolism rather than carbon </w:delText>
        </w:r>
        <w:r w:rsidR="00B844B8" w:rsidDel="00D8419C">
          <w:delText>origin</w:delText>
        </w:r>
        <w:r w:rsidDel="00D8419C">
          <w:delText>.</w:delText>
        </w:r>
      </w:del>
    </w:p>
    <w:p w:rsidR="008853A5" w:rsidRDefault="00495B23" w:rsidP="00DC3B2C">
      <w:pPr>
        <w:ind w:firstLine="720"/>
      </w:pPr>
      <w:r>
        <w:t>D</w:t>
      </w:r>
      <w:r w:rsidR="00046BFF">
        <w:t>egradation of high-complexity</w:t>
      </w:r>
      <w:r>
        <w:t>, recalcitrant</w:t>
      </w:r>
      <w:r w:rsidR="00046BFF">
        <w:t xml:space="preserve"> carbon </w:t>
      </w:r>
      <w:r w:rsidR="00B844B8">
        <w:t>compounds</w:t>
      </w:r>
      <w:r w:rsidR="00046BFF">
        <w:t xml:space="preserve"> require</w:t>
      </w:r>
      <w:r>
        <w:t>s</w:t>
      </w:r>
      <w:r w:rsidR="00046BFF">
        <w:t xml:space="preserve"> specialized enzymes, </w:t>
      </w:r>
      <w:r>
        <w:t>but a</w:t>
      </w:r>
      <w:r w:rsidR="00046BFF">
        <w:t xml:space="preserve"> wide availability </w:t>
      </w:r>
      <w:r>
        <w:t>of these compounds</w:t>
      </w:r>
      <w:r w:rsidR="00046BFF">
        <w:t xml:space="preserve"> </w:t>
      </w:r>
      <w:r>
        <w:t xml:space="preserve">can </w:t>
      </w:r>
      <w:r w:rsidR="00046BFF">
        <w:t xml:space="preserve">make </w:t>
      </w:r>
      <w:r>
        <w:t>complex carbon degradation</w:t>
      </w:r>
      <w:r w:rsidR="00046BFF">
        <w:t xml:space="preserve"> an advantageous trait. One way to predict the ability to degrade high-complexity carbon in microbial populations is by identifying genes annotated as glycoside hydrolases (GHs), </w:t>
      </w:r>
      <w:r>
        <w:t xml:space="preserve">which encode </w:t>
      </w:r>
      <w:r w:rsidR="00046BFF">
        <w:lastRenderedPageBreak/>
        <w:t xml:space="preserve">enzymes that break </w:t>
      </w:r>
      <w:r>
        <w:t xml:space="preserve">the </w:t>
      </w:r>
      <w:proofErr w:type="spellStart"/>
      <w:r w:rsidR="00046BFF">
        <w:t>glycosidic</w:t>
      </w:r>
      <w:proofErr w:type="spellEnd"/>
      <w:r w:rsidR="00046BFF">
        <w:t xml:space="preserve"> bonds</w:t>
      </w:r>
      <w:r>
        <w:t xml:space="preserve"> found</w:t>
      </w:r>
      <w:r w:rsidR="00046BFF">
        <w:t xml:space="preserve"> in complex carbohydrates. </w:t>
      </w:r>
      <w:ins w:id="343" w:author="Alexandra Linz" w:date="2018-09-20T11:33:00Z">
        <w:r w:rsidR="008C1799">
          <w:t xml:space="preserve">However, it is important to keep in mind that GHs can also play structural roles in microbial cells in addition to the degradation of complex carbon </w:t>
        </w:r>
      </w:ins>
      <w:ins w:id="344" w:author="Alexandra Linz" w:date="2018-09-20T11:34:00Z">
        <w:r w:rsidR="008C1799">
          <w:t xml:space="preserve">substrates </w:t>
        </w:r>
      </w:ins>
      <w:ins w:id="345" w:author="Alexandra Linz" w:date="2018-09-20T11:33:00Z">
        <w:r w:rsidR="008C1799">
          <w:fldChar w:fldCharType="begin" w:fldLock="1"/>
        </w:r>
        <w:r w:rsidR="008C1799">
          <w:instrText>ADDIN CSL_CITATION {"citationItems":[{"id":"ITEM-1","itemData":{"DOI":"10.1016/S0959-440X(97)80072-3","ISSN":"0959-440X","abstract":"The diversity of oligo- and polysaccharides provides an abundance of biological roles for these carbohydrates. The enzymes hydrolysing these compounds, the glycoside hydrolases, therefore mediate a wealth of biological functions. Glycoside hydrolases fall into a number of sequence-based families. The recent analysis of these families, coupled with the burgeoning number of 3D structures, provides a detailed insight into the structure, function and catalytic mechanism of these enzymes.","author":[{"dropping-particle":"","family":"Henrissat","given":"Bernard","non-dropping-particle":"","parse-names":false,"suffix":""},{"dropping-particle":"","family":"Davies","given":"Gideon","non-dropping-particle":"","parse-names":false,"suffix":""}],"container-title":"Current Opinion in Structural Biology","id":"ITEM-1","issue":"5","issued":{"date-parts":[["1997","10","1"]]},"page":"637-644","publisher":"Elsevier Current Trends","title":"Structural and sequence-based classification of glycoside hydrolases","type":"article-journal","volume":"7"},"uris":["http://www.mendeley.com/documents/?uuid=932b2a44-faa2-3aa6-bec2-b70a2a722826"]}],"mendeley":{"formattedCitation":"(Henrissat &amp; Davies, 1997)","plainTextFormattedCitation":"(Henrissat &amp; Davies, 1997)"},"properties":{"noteIndex":0},"schema":"https://github.com/citation-style-language/schema/raw/master/csl-citation.json"}</w:instrText>
        </w:r>
        <w:r w:rsidR="008C1799">
          <w:fldChar w:fldCharType="separate"/>
        </w:r>
        <w:r w:rsidR="008C1799" w:rsidRPr="00F8701D">
          <w:rPr>
            <w:noProof/>
          </w:rPr>
          <w:t>(Henrissat &amp; Davies, 1997)</w:t>
        </w:r>
        <w:r w:rsidR="008C1799">
          <w:fldChar w:fldCharType="end"/>
        </w:r>
        <w:r w:rsidR="008C1799">
          <w:t xml:space="preserve">. </w:t>
        </w:r>
      </w:ins>
      <w:r w:rsidR="00046BFF">
        <w:t xml:space="preserve">A previous study of </w:t>
      </w:r>
      <w:proofErr w:type="spellStart"/>
      <w:r w:rsidR="00046BFF" w:rsidRPr="0002485C">
        <w:rPr>
          <w:i/>
        </w:rPr>
        <w:t>Verrucomicrobia</w:t>
      </w:r>
      <w:proofErr w:type="spellEnd"/>
      <w:r w:rsidR="00046BFF" w:rsidRPr="0002485C">
        <w:rPr>
          <w:i/>
        </w:rPr>
        <w:t xml:space="preserve"> </w:t>
      </w:r>
      <w:r w:rsidR="00046BFF">
        <w:t xml:space="preserve">MAGs from our dataset found that the profiles of GHs differed between </w:t>
      </w:r>
      <w:del w:id="346" w:author="Alexandra Linz [2]" w:date="2018-10-16T11:27:00Z">
        <w:r w:rsidR="00046BFF" w:rsidDel="005B0D44">
          <w:delText xml:space="preserve">Lake </w:delText>
        </w:r>
      </w:del>
      <w:r w:rsidR="00046BFF">
        <w:t xml:space="preserve">Mendota and Trout Bog, potentially reflecting the differences in available carbon sources </w:t>
      </w:r>
      <w:r w:rsidR="00CA5281">
        <w:fldChar w:fldCharType="begin" w:fldLock="1"/>
      </w:r>
      <w:r w:rsidR="00CA5281">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CA5281">
        <w:fldChar w:fldCharType="separate"/>
      </w:r>
      <w:r w:rsidR="00CA5281" w:rsidRPr="00CA5281">
        <w:rPr>
          <w:noProof/>
        </w:rPr>
        <w:t>(He et al., 2017)</w:t>
      </w:r>
      <w:r w:rsidR="00CA5281">
        <w:fldChar w:fldCharType="end"/>
      </w:r>
      <w:r w:rsidR="00046BFF">
        <w:t xml:space="preserve">. </w:t>
      </w:r>
      <w:ins w:id="347" w:author="Alexandra Linz" w:date="2018-09-20T17:01:00Z">
        <w:r w:rsidR="00D8419C">
          <w:t>W</w:t>
        </w:r>
      </w:ins>
      <w:del w:id="348" w:author="Alexandra Linz" w:date="2018-09-20T17:01:00Z">
        <w:r w:rsidR="00046BFF" w:rsidDel="00D8419C">
          <w:delText>Here, w</w:delText>
        </w:r>
      </w:del>
      <w:r w:rsidR="00046BFF">
        <w:t>e expand</w:t>
      </w:r>
      <w:r>
        <w:t>ed</w:t>
      </w:r>
      <w:r w:rsidR="00046BFF">
        <w:t xml:space="preserve"> this analysis of glycoside hydrolases to all</w:t>
      </w:r>
      <w:r>
        <w:t xml:space="preserve"> of the</w:t>
      </w:r>
      <w:r w:rsidR="00046BFF">
        <w:t xml:space="preserve"> MAGs in our dataset to identify differences in how populations from our two study sites degrade complex carbohydrates.</w:t>
      </w:r>
    </w:p>
    <w:p w:rsidR="008853A5" w:rsidDel="008C1799" w:rsidRDefault="00046BFF">
      <w:pPr>
        <w:rPr>
          <w:del w:id="349" w:author="Alexandra Linz" w:date="2018-09-20T11:36:00Z"/>
        </w:rPr>
      </w:pPr>
      <w:r>
        <w:tab/>
      </w:r>
      <w:r w:rsidR="00495B23">
        <w:t>We calculated</w:t>
      </w:r>
      <w:r>
        <w:t xml:space="preserve"> the coding density of </w:t>
      </w:r>
      <w:r w:rsidR="000640AD">
        <w:t>GHs</w:t>
      </w:r>
      <w:r w:rsidR="00495B23">
        <w:t>, defined as</w:t>
      </w:r>
      <w:r>
        <w:t xml:space="preserve"> the percentage of coding regions in a MAG annotated as a </w:t>
      </w:r>
      <w:r w:rsidR="000640AD">
        <w:t>GH</w:t>
      </w:r>
      <w:r w:rsidR="00495B23">
        <w:t xml:space="preserve"> to identify</w:t>
      </w:r>
      <w:r>
        <w:t xml:space="preserve"> differences</w:t>
      </w:r>
      <w:r w:rsidR="00495B23">
        <w:t xml:space="preserve"> in carbon metabolism</w:t>
      </w:r>
      <w:r>
        <w:t xml:space="preserve"> between </w:t>
      </w:r>
      <w:r w:rsidR="00495B23">
        <w:t>MAGs from different lake environments</w:t>
      </w:r>
      <w:r w:rsidR="00CE56F8">
        <w:t xml:space="preserve"> (Figure 3</w:t>
      </w:r>
      <w:ins w:id="350" w:author="Alexandra Linz [2]" w:date="2018-10-16T11:30:00Z">
        <w:r w:rsidR="005B0D44">
          <w:t>, Data S7</w:t>
        </w:r>
      </w:ins>
      <w:r w:rsidR="00C160CB">
        <w:t>)</w:t>
      </w:r>
      <w:r>
        <w:t xml:space="preserve">. </w:t>
      </w:r>
      <w:r w:rsidR="00D04A5D">
        <w:t>Our GH coding density metric was significantly correlated with the diversity of GHs identified (r</w:t>
      </w:r>
      <w:r w:rsidR="00D04A5D">
        <w:rPr>
          <w:vertAlign w:val="superscript"/>
        </w:rPr>
        <w:t>2</w:t>
      </w:r>
      <w:r w:rsidR="00D04A5D">
        <w:t>= 0.</w:t>
      </w:r>
      <w:ins w:id="351" w:author="Alexandra Linz" w:date="2018-09-20T11:36:00Z">
        <w:r w:rsidR="008C1799">
          <w:t>92</w:t>
        </w:r>
      </w:ins>
      <w:del w:id="352" w:author="Alexandra Linz" w:date="2018-09-20T11:36:00Z">
        <w:r w:rsidR="00D04A5D" w:rsidDel="008C1799">
          <w:delText>39</w:delText>
        </w:r>
      </w:del>
      <w:r w:rsidR="00D04A5D">
        <w:t xml:space="preserve">, p </w:t>
      </w:r>
      <w:ins w:id="353" w:author="Alexandra Linz" w:date="2018-09-24T15:27:00Z">
        <w:r w:rsidR="006F4AD1">
          <w:t>&lt;</w:t>
        </w:r>
      </w:ins>
      <w:del w:id="354" w:author="Alexandra Linz" w:date="2018-09-24T15:27:00Z">
        <w:r w:rsidR="00D04A5D" w:rsidDel="006F4AD1">
          <w:delText>=</w:delText>
        </w:r>
      </w:del>
      <w:r w:rsidR="00D04A5D">
        <w:t xml:space="preserve"> </w:t>
      </w:r>
      <w:ins w:id="355" w:author="Alexandra Linz" w:date="2018-09-24T14:58:00Z">
        <w:r w:rsidR="00136764">
          <w:t>2.2</w:t>
        </w:r>
      </w:ins>
      <w:del w:id="356" w:author="Alexandra Linz" w:date="2018-09-24T14:58:00Z">
        <w:r w:rsidR="00D04A5D" w:rsidDel="00136764">
          <w:delText>4.5</w:delText>
        </w:r>
      </w:del>
      <w:r w:rsidR="00D04A5D">
        <w:t>x10</w:t>
      </w:r>
      <w:r w:rsidR="00D04A5D" w:rsidRPr="004C3850">
        <w:rPr>
          <w:vertAlign w:val="superscript"/>
        </w:rPr>
        <w:t>-</w:t>
      </w:r>
      <w:ins w:id="357" w:author="Alexandra Linz" w:date="2018-09-24T14:59:00Z">
        <w:r w:rsidR="00136764">
          <w:rPr>
            <w:vertAlign w:val="superscript"/>
          </w:rPr>
          <w:t>16</w:t>
        </w:r>
      </w:ins>
      <w:del w:id="358" w:author="Alexandra Linz" w:date="2018-09-24T14:59:00Z">
        <w:r w:rsidR="00D04A5D" w:rsidRPr="004C3850" w:rsidDel="00136764">
          <w:rPr>
            <w:vertAlign w:val="superscript"/>
          </w:rPr>
          <w:delText>8</w:delText>
        </w:r>
      </w:del>
      <w:r w:rsidR="00D04A5D">
        <w:t xml:space="preserve">), which is an indicator of the number of substrates an organism can utilize. </w:t>
      </w:r>
      <w:r>
        <w:t xml:space="preserve">The MAGs with the highest </w:t>
      </w:r>
      <w:r w:rsidR="000640AD">
        <w:t xml:space="preserve">GH </w:t>
      </w:r>
      <w:r>
        <w:t>coding densities were</w:t>
      </w:r>
      <w:r w:rsidR="00D04A5D">
        <w:t xml:space="preserve"> classified as </w:t>
      </w:r>
      <w:proofErr w:type="spellStart"/>
      <w:r w:rsidRPr="00B849E7">
        <w:rPr>
          <w:i/>
        </w:rPr>
        <w:t>Bacteroidales</w:t>
      </w:r>
      <w:proofErr w:type="spellEnd"/>
      <w:r w:rsidRPr="00B849E7">
        <w:rPr>
          <w:i/>
        </w:rPr>
        <w:t xml:space="preserve">, </w:t>
      </w:r>
      <w:proofErr w:type="spellStart"/>
      <w:r w:rsidRPr="00B849E7">
        <w:rPr>
          <w:i/>
        </w:rPr>
        <w:t>Ignavibacteriales</w:t>
      </w:r>
      <w:proofErr w:type="spellEnd"/>
      <w:r w:rsidRPr="00B849E7">
        <w:rPr>
          <w:i/>
        </w:rPr>
        <w:t xml:space="preserve">, </w:t>
      </w:r>
      <w:proofErr w:type="spellStart"/>
      <w:r w:rsidRPr="00B849E7">
        <w:rPr>
          <w:i/>
        </w:rPr>
        <w:t>Sphingobacteriales</w:t>
      </w:r>
      <w:proofErr w:type="spellEnd"/>
      <w:r>
        <w:t xml:space="preserve">, and </w:t>
      </w:r>
      <w:proofErr w:type="spellStart"/>
      <w:r w:rsidRPr="00C70A26">
        <w:rPr>
          <w:i/>
        </w:rPr>
        <w:t>Verrucomicrobiales</w:t>
      </w:r>
      <w:proofErr w:type="spellEnd"/>
      <w:r>
        <w:t xml:space="preserve"> </w:t>
      </w:r>
      <w:r w:rsidR="00D04A5D">
        <w:t>from Trout Bog’s hypolimnion</w:t>
      </w:r>
      <w:r>
        <w:t xml:space="preserve">. </w:t>
      </w:r>
      <w:r w:rsidR="00D04A5D">
        <w:t xml:space="preserve">Two of these orders, </w:t>
      </w:r>
      <w:proofErr w:type="spellStart"/>
      <w:r w:rsidR="00D04A5D" w:rsidRPr="00C70A26">
        <w:rPr>
          <w:i/>
        </w:rPr>
        <w:t>Sphingobacteriales</w:t>
      </w:r>
      <w:proofErr w:type="spellEnd"/>
      <w:r w:rsidR="00D04A5D" w:rsidRPr="00C70A26">
        <w:rPr>
          <w:i/>
        </w:rPr>
        <w:t xml:space="preserve"> </w:t>
      </w:r>
      <w:r w:rsidR="00D04A5D">
        <w:t xml:space="preserve">and </w:t>
      </w:r>
      <w:proofErr w:type="spellStart"/>
      <w:r w:rsidR="00D04A5D" w:rsidRPr="00C70A26">
        <w:rPr>
          <w:i/>
        </w:rPr>
        <w:t>Verrucomicrobiales</w:t>
      </w:r>
      <w:proofErr w:type="spellEnd"/>
      <w:r w:rsidR="00D04A5D">
        <w:t>,</w:t>
      </w:r>
      <w:r>
        <w:t xml:space="preserve"> also </w:t>
      </w:r>
      <w:r w:rsidR="00D04A5D">
        <w:t xml:space="preserve">contained MAGs with high GH coding </w:t>
      </w:r>
      <w:r w:rsidR="00C72B55">
        <w:t>densities</w:t>
      </w:r>
      <w:r>
        <w:t xml:space="preserve"> in Lake Mendota and Trout Bog</w:t>
      </w:r>
      <w:r w:rsidR="00D04A5D">
        <w:t>’s</w:t>
      </w:r>
      <w:r>
        <w:t xml:space="preserve"> epilimnion. There were several</w:t>
      </w:r>
      <w:r w:rsidR="00D04A5D">
        <w:t xml:space="preserve"> additional</w:t>
      </w:r>
      <w:r>
        <w:t xml:space="preserve"> orders with </w:t>
      </w:r>
      <w:r w:rsidR="00D04A5D">
        <w:t xml:space="preserve">high </w:t>
      </w:r>
      <w:r w:rsidR="000640AD">
        <w:t>GH</w:t>
      </w:r>
      <w:r w:rsidR="00D04A5D">
        <w:t xml:space="preserve"> coding density that were</w:t>
      </w:r>
      <w:r>
        <w:t xml:space="preserve"> unique to Lake Mendota, including </w:t>
      </w:r>
      <w:proofErr w:type="spellStart"/>
      <w:r w:rsidRPr="00C70A26">
        <w:rPr>
          <w:i/>
        </w:rPr>
        <w:t>Mycoplasmatales</w:t>
      </w:r>
      <w:proofErr w:type="spellEnd"/>
      <w:r w:rsidRPr="00C70A26">
        <w:rPr>
          <w:i/>
        </w:rPr>
        <w:t xml:space="preserve"> (</w:t>
      </w:r>
      <w:proofErr w:type="spellStart"/>
      <w:r w:rsidRPr="00C70A26">
        <w:rPr>
          <w:i/>
        </w:rPr>
        <w:t>Tenericutes</w:t>
      </w:r>
      <w:proofErr w:type="spellEnd"/>
      <w:r w:rsidRPr="00C70A26">
        <w:rPr>
          <w:i/>
        </w:rPr>
        <w:t xml:space="preserve">), </w:t>
      </w:r>
      <w:proofErr w:type="spellStart"/>
      <w:r w:rsidRPr="00C70A26">
        <w:rPr>
          <w:i/>
        </w:rPr>
        <w:t>Cytophagales</w:t>
      </w:r>
      <w:proofErr w:type="spellEnd"/>
      <w:r w:rsidRPr="00C70A26">
        <w:rPr>
          <w:i/>
        </w:rPr>
        <w:t xml:space="preserve"> (Bacteroidetes), </w:t>
      </w:r>
      <w:proofErr w:type="spellStart"/>
      <w:r w:rsidRPr="00C70A26">
        <w:rPr>
          <w:i/>
        </w:rPr>
        <w:t>Planctomycetales</w:t>
      </w:r>
      <w:proofErr w:type="spellEnd"/>
      <w:r w:rsidRPr="00C70A26">
        <w:rPr>
          <w:i/>
        </w:rPr>
        <w:t xml:space="preserve"> (Planctomycetes)</w:t>
      </w:r>
      <w:r>
        <w:t xml:space="preserve">, and </w:t>
      </w:r>
      <w:proofErr w:type="spellStart"/>
      <w:r w:rsidRPr="00C70A26">
        <w:rPr>
          <w:i/>
        </w:rPr>
        <w:t>Puniceicoccales</w:t>
      </w:r>
      <w:proofErr w:type="spellEnd"/>
      <w:r w:rsidRPr="00C70A26">
        <w:rPr>
          <w:i/>
        </w:rPr>
        <w:t xml:space="preserve"> (</w:t>
      </w:r>
      <w:proofErr w:type="spellStart"/>
      <w:r w:rsidRPr="00C70A26">
        <w:rPr>
          <w:i/>
        </w:rPr>
        <w:t>Verrucomicrobia</w:t>
      </w:r>
      <w:proofErr w:type="spellEnd"/>
      <w:r w:rsidRPr="00C70A26">
        <w:rPr>
          <w:i/>
        </w:rPr>
        <w:t>)</w:t>
      </w:r>
      <w:r>
        <w:t xml:space="preserve">. </w:t>
      </w:r>
      <w:ins w:id="359" w:author="Alexandra Linz" w:date="2018-09-20T11:53:00Z">
        <w:r w:rsidR="00004F6F">
          <w:t xml:space="preserve">Members of </w:t>
        </w:r>
        <w:proofErr w:type="spellStart"/>
        <w:r w:rsidR="00004F6F">
          <w:rPr>
            <w:i/>
          </w:rPr>
          <w:t>Verrucomicrobia</w:t>
        </w:r>
        <w:proofErr w:type="spellEnd"/>
        <w:r w:rsidR="00004F6F">
          <w:rPr>
            <w:i/>
          </w:rPr>
          <w:t xml:space="preserve"> </w:t>
        </w:r>
        <w:r w:rsidR="00004F6F">
          <w:t xml:space="preserve">have been previously identified as potential polysaccharide degraders in freshwater, although our coding densities for this phylum are higher than others reported </w:t>
        </w:r>
        <w:r w:rsidR="00004F6F">
          <w:fldChar w:fldCharType="begin" w:fldLock="1"/>
        </w:r>
        <w:r w:rsidR="00004F6F">
          <w:instrText>ADDIN CSL_CITATION {"citationItems":[{"id":"ITEM-1","itemData":{"DOI":"10.1371/journal.pone.0035314","ISSN":"1932-6203","abstract":"Microbial hydrolysis of polysaccharides is critical to ecosystem functioning and is of great interest in diverse biotechnological applications, such as biofuel production and bioremediation. Here we demonstrate the use of a new, efficient approach to recover genomes of active polysaccharide degraders from natural, complex microbial assemblages, using a combination of fluorescently labeled substrates, fluorescence-activated cell sorting, and single cell genomics. We employed this approach to analyze freshwater and coastal bacterioplankton for degraders of laminarin and xylan, two of the most abundant storage and structural polysaccharides in nature. Our results suggest that a few phylotypes of Verrucomicrobia make a considerable contribution to polysaccharide degradation, although they constituted only a minor fraction of the total microbial community. Genomic sequencing of five cells, representing the most predominant, polysaccharide-active Verrucomicrobia phylotype, revealed significant enrichment in genes encoding a wide spectrum of glycoside hydrolases, sulfatases, peptidases, carbohydrate lyases and esterases, confirming that these organisms were well equipped for the hydrolysis of diverse polysaccharides. Remarkably, this enrichment was on average higher than in the sequenced representatives of Bacteroidetes, which are frequently regarded as highly efficient biopolymer degraders. These findings shed light on the ecological roles of uncultured Verrucomicrobia and suggest specific taxa as promising bioprospecting targets. The employed method offers a powerful tool to rapidly identify and recover discrete genomes of active players in polysaccharide degradation, without the need for cultivation.","author":[{"dropping-particle":"","family":"Martinez-Garcia","given":"Manuel","non-dropping-particle":"","parse-names":false,"suffix":""},{"dropping-particle":"","family":"Brazel","given":"David M.","non-dropping-particle":"","parse-names":false,"suffix":""},{"dropping-particle":"","family":"Swan","given":"Brandon K.","non-dropping-particle":"","parse-names":false,"suffix":""},{"dropping-particle":"","family":"Arnosti","given":"Carol","non-dropping-particle":"","parse-names":false,"suffix":""},{"dropping-particle":"","family":"Chain","given":"Patrick S. G.","non-dropping-particle":"","parse-names":false,"suffix":""},{"dropping-particle":"","family":"Reitenga","given":"Krista G.","non-dropping-particle":"","parse-names":false,"suffix":""},{"dropping-particle":"","family":"Xie","given":"Gary","non-dropping-particle":"","parse-names":false,"suffix":""},{"dropping-particle":"","family":"Poulton","given":"Nicole J.","non-dropping-particle":"","parse-names":false,"suffix":""},{"dropping-particle":"","family":"Gomez","given":"Monica Lluesma","non-dropping-particle":"","parse-names":false,"suffix":""},{"dropping-particle":"","family":"Masland","given":"Dashiell E. D.","non-dropping-particle":"","parse-names":false,"suffix":""},{"dropping-particle":"","family":"Thompson","given":"Brian","non-dropping-particle":"","parse-names":false,"suffix":""},{"dropping-particle":"","family":"Bellows","given":"Wendy K.","non-dropping-particle":"","parse-names":false,"suffix":""},{"dropping-particle":"","family":"Ziervogel","given":"Kai","non-dropping-particle":"","parse-names":false,"suffix":""},{"dropping-particle":"","family":"Lo","given":"Chien-Chi","non-dropping-particle":"","parse-names":false,"suffix":""},{"dropping-particle":"","family":"Ahmed","given":"Sanaa","non-dropping-particle":"","parse-names":false,"suffix":""},{"dropping-particle":"","family":"Gleasner","given":"Cheryl D.","non-dropping-particle":"","parse-names":false,"suffix":""},{"dropping-particle":"","family":"Detter","given":"Chris J.","non-dropping-particle":"","parse-names":false,"suffix":""},{"dropping-particle":"","family":"Stepanauskas","given":"Ramunas","non-dropping-particle":"","parse-names":false,"suffix":""}],"container-title":"PLoS ONE","editor":[{"dropping-particle":"","family":"Ravel","given":"Jacques","non-dropping-particle":"","parse-names":false,"suffix":""}],"id":"ITEM-1","issue":"4","issued":{"date-parts":[["2012","4","20"]]},"page":"e35314","publisher":"Public Library of Science","title":"Capturing Single Cell Genomes of Active Polysaccharide Degraders: An Unexpected Contribution of Verrucomicrobia","type":"article-journal","volume":"7"},"uris":["http://www.mendeley.com/documents/?uuid=966deebe-a189-3b50-8324-84d263c547ad"]}],"mendeley":{"formattedCitation":"(Martinez-Garcia et al., 2012a)","plainTextFormattedCitation":"(Martinez-Garcia et al., 2012a)"},"properties":{"noteIndex":0},"schema":"https://github.com/citation-style-language/schema/raw/master/csl-citation.json"}</w:instrText>
        </w:r>
        <w:r w:rsidR="00004F6F">
          <w:fldChar w:fldCharType="separate"/>
        </w:r>
        <w:r w:rsidR="00004F6F" w:rsidRPr="00FD6307">
          <w:rPr>
            <w:noProof/>
          </w:rPr>
          <w:t>(Martinez-Garcia et al., 2012a)</w:t>
        </w:r>
        <w:r w:rsidR="00004F6F">
          <w:fldChar w:fldCharType="end"/>
        </w:r>
        <w:r w:rsidR="00004F6F">
          <w:t>. This may be due to differences in trophic status between our lakes and those previously studied, or it may be that MAGs capture more pan-genomic content than isolate</w:t>
        </w:r>
      </w:ins>
      <w:ins w:id="360" w:author="Alexandra Linz" w:date="2018-09-20T11:55:00Z">
        <w:r w:rsidR="00004F6F">
          <w:t xml:space="preserve"> </w:t>
        </w:r>
      </w:ins>
      <w:ins w:id="361" w:author="Alexandra Linz" w:date="2018-09-20T11:53:00Z">
        <w:r w:rsidR="00004F6F">
          <w:t xml:space="preserve">or single amplified genomes. </w:t>
        </w:r>
      </w:ins>
      <w:r>
        <w:t xml:space="preserve">In concordance with their ability to hydrolytically degrade </w:t>
      </w:r>
      <w:r>
        <w:lastRenderedPageBreak/>
        <w:t xml:space="preserve">biopolymers to sugars, MAGs </w:t>
      </w:r>
      <w:r w:rsidR="00D04A5D">
        <w:t xml:space="preserve">with high GH coding densities </w:t>
      </w:r>
      <w:r>
        <w:t>also contain</w:t>
      </w:r>
      <w:r w:rsidR="00D04A5D">
        <w:t>ed</w:t>
      </w:r>
      <w:r>
        <w:t xml:space="preserve"> putative degradation pathways for a variety of sugars (Fig</w:t>
      </w:r>
      <w:r w:rsidR="00CA5281">
        <w:t>ure</w:t>
      </w:r>
      <w:r w:rsidR="00CE56F8">
        <w:t xml:space="preserve"> 2</w:t>
      </w:r>
      <w:r>
        <w:t xml:space="preserve">). </w:t>
      </w:r>
    </w:p>
    <w:p w:rsidR="008853A5" w:rsidRDefault="00D04A5D">
      <w:pPr>
        <w:pPrChange w:id="362" w:author="Alexandra Linz" w:date="2018-09-20T11:36:00Z">
          <w:pPr>
            <w:ind w:firstLine="720"/>
          </w:pPr>
        </w:pPrChange>
      </w:pPr>
      <w:del w:id="363" w:author="Alexandra Linz" w:date="2018-09-20T11:36:00Z">
        <w:r w:rsidDel="008C1799">
          <w:delText>We identified g</w:delText>
        </w:r>
        <w:r w:rsidR="004C3850" w:rsidDel="008C1799">
          <w:delText>enes encoding for s</w:delText>
        </w:r>
        <w:r w:rsidR="00046BFF" w:rsidDel="008C1799">
          <w:delText xml:space="preserve">everal </w:delText>
        </w:r>
        <w:r w:rsidR="000640AD" w:rsidDel="008C1799">
          <w:delText>GH</w:delText>
        </w:r>
        <w:r w:rsidR="00046BFF" w:rsidDel="008C1799">
          <w:delText xml:space="preserve"> families in MAGs from </w:delText>
        </w:r>
        <w:r w:rsidDel="008C1799">
          <w:delText>all lake environments</w:delText>
        </w:r>
        <w:r w:rsidR="00046BFF" w:rsidDel="008C1799">
          <w:delText xml:space="preserve">. Starting with the most </w:delText>
        </w:r>
        <w:r w:rsidDel="008C1799">
          <w:delText>frequently observed in MAGS from all sites</w:delText>
        </w:r>
        <w:r w:rsidR="00046BFF" w:rsidDel="008C1799">
          <w:delText xml:space="preserve">, these included GH109 (alpha-N-acetylgalactosaminidase), GH74 (endoglucanase), and GH23 (soluble lytic transglycosylase). </w:delText>
        </w:r>
        <w:r w:rsidR="004C3850" w:rsidDel="008C1799">
          <w:delText xml:space="preserve">However, previous research </w:delText>
        </w:r>
        <w:r w:rsidR="00C70A26" w:rsidDel="008C1799">
          <w:delText>has found that the abundance of genes annotated as GH109 by dbCAN may be an overestimate of this gene family</w:delText>
        </w:r>
        <w:r w:rsidR="004C3850" w:rsidDel="008C1799">
          <w:delText xml:space="preserve"> </w:delText>
        </w:r>
        <w:r w:rsidR="004C3850" w:rsidDel="008C1799">
          <w:fldChar w:fldCharType="begin" w:fldLock="1"/>
        </w:r>
        <w:r w:rsidR="004C3850" w:rsidRPr="008C1799" w:rsidDel="008C1799">
          <w:del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delInstrText>
        </w:r>
        <w:r w:rsidR="004C3850" w:rsidDel="008C1799">
          <w:fldChar w:fldCharType="separate"/>
        </w:r>
        <w:r w:rsidR="004C3850" w:rsidRPr="008C1799" w:rsidDel="008C1799">
          <w:rPr>
            <w:noProof/>
          </w:rPr>
          <w:delText>(He et al., 2017)</w:delText>
        </w:r>
        <w:r w:rsidR="004C3850" w:rsidDel="008C1799">
          <w:fldChar w:fldCharType="end"/>
        </w:r>
        <w:r w:rsidDel="008C1799">
          <w:delText>; therefore, we prefer not to speculate on the relative importance of GH family annotations in our MAGs based on observation frequency</w:delText>
        </w:r>
        <w:r w:rsidR="004C3850" w:rsidDel="008C1799">
          <w:delText xml:space="preserve">. </w:delText>
        </w:r>
        <w:r w:rsidR="00046BFF" w:rsidDel="008C1799">
          <w:delText xml:space="preserve">Lake Mendota contained unique </w:delText>
        </w:r>
        <w:r w:rsidR="000640AD" w:rsidDel="008C1799">
          <w:delText>GHs</w:delText>
        </w:r>
        <w:r w:rsidR="00046BFF" w:rsidDel="008C1799">
          <w:delText xml:space="preserve"> belonging to the family GH13</w:delText>
        </w:r>
        <w:r w:rsidR="004C3850" w:rsidDel="008C1799">
          <w:delText xml:space="preserve"> (alpha-glucoside)</w:delText>
        </w:r>
        <w:r w:rsidR="00046BFF" w:rsidDel="008C1799">
          <w:delText xml:space="preserve">. The only unique </w:delText>
        </w:r>
        <w:r w:rsidR="000640AD" w:rsidDel="008C1799">
          <w:delText>GH</w:delText>
        </w:r>
        <w:r w:rsidR="00046BFF" w:rsidDel="008C1799">
          <w:delText xml:space="preserve"> </w:delText>
        </w:r>
        <w:r w:rsidDel="008C1799">
          <w:delText xml:space="preserve">found </w:delText>
        </w:r>
        <w:r w:rsidR="00046BFF" w:rsidDel="008C1799">
          <w:delText>in Trout Bog</w:delText>
        </w:r>
        <w:r w:rsidDel="008C1799">
          <w:delText>’s</w:delText>
        </w:r>
        <w:r w:rsidR="00046BFF" w:rsidDel="008C1799">
          <w:delText xml:space="preserve"> epilimnion was GH62, a putative arabinofuranosidase. </w:delText>
        </w:r>
        <w:r w:rsidDel="008C1799">
          <w:delText>Trout Bog’s</w:delText>
        </w:r>
        <w:r w:rsidR="00046BFF" w:rsidDel="008C1799">
          <w:delText xml:space="preserve"> hypolimnion contained many more unique enzymes, the most abundant of which were GH129 (alpha-N-acetylgalactosaminidase), GH89 (alpha-N-acetylglucosaminidase), GH43_12 (xylosidase/arabinosidase), GH44 (beta-mannanase/endo-beta-1,4-glucanase), GH66 (dextranase), and GH67 (alpha-glucuronidase). </w:delText>
        </w:r>
      </w:del>
      <w:r w:rsidR="004C3850">
        <w:t>T</w:t>
      </w:r>
      <w:r w:rsidR="00046BFF">
        <w:t>he increased diversity of these genes</w:t>
      </w:r>
      <w:r>
        <w:t xml:space="preserve"> found</w:t>
      </w:r>
      <w:r w:rsidR="00046BFF">
        <w:t xml:space="preserve"> in Trout Bog’s hypolimnion suggest</w:t>
      </w:r>
      <w:r>
        <w:t>s</w:t>
      </w:r>
      <w:r w:rsidR="00046BFF">
        <w:t xml:space="preserve"> differences between the </w:t>
      </w:r>
      <w:r w:rsidR="000640AD">
        <w:t xml:space="preserve">GH </w:t>
      </w:r>
      <w:r w:rsidR="00046BFF">
        <w:t xml:space="preserve">profiles, </w:t>
      </w:r>
      <w:r>
        <w:t>which could be</w:t>
      </w:r>
      <w:r w:rsidR="00046BFF">
        <w:t xml:space="preserve"> correlated to </w:t>
      </w:r>
      <w:r>
        <w:t xml:space="preserve">differing </w:t>
      </w:r>
      <w:r w:rsidR="00046BFF">
        <w:t>diversity and complexity of the</w:t>
      </w:r>
      <w:r>
        <w:t xml:space="preserve"> available organic</w:t>
      </w:r>
      <w:r w:rsidR="00046BFF">
        <w:t xml:space="preserve"> carbon. </w:t>
      </w:r>
    </w:p>
    <w:p w:rsidR="008853A5" w:rsidRDefault="00046BFF" w:rsidP="00DC3B2C">
      <w:pPr>
        <w:pStyle w:val="Heading2"/>
      </w:pPr>
      <w:r>
        <w:t>Central Metabolism and Simple Carbon Degradation</w:t>
      </w:r>
    </w:p>
    <w:p w:rsidR="00D8419C" w:rsidRDefault="00046BFF" w:rsidP="00DC3B2C">
      <w:pPr>
        <w:rPr>
          <w:ins w:id="364" w:author="Alexandra Linz" w:date="2018-09-20T17:02:00Z"/>
        </w:rPr>
      </w:pPr>
      <w:r>
        <w:tab/>
        <w:t xml:space="preserve">Freshwater microbes are exposed to a great variety of low-complexity carbon sources such as carbohydrates, carboxylic acids, and </w:t>
      </w:r>
      <w:ins w:id="365" w:author="Alexandra Linz" w:date="2018-10-01T14:15:00Z">
        <w:r w:rsidR="00B80701">
          <w:t>single</w:t>
        </w:r>
      </w:ins>
      <w:del w:id="366" w:author="Alexandra Linz" w:date="2018-10-01T14:15:00Z">
        <w:r w:rsidDel="00B80701">
          <w:delText>one</w:delText>
        </w:r>
      </w:del>
      <w:r>
        <w:t>-carbon</w:t>
      </w:r>
      <w:r w:rsidR="000640AD">
        <w:t xml:space="preserve"> (C1)</w:t>
      </w:r>
      <w:r>
        <w:t xml:space="preserve"> compounds. The central metabolic pathways shared by </w:t>
      </w:r>
      <w:r w:rsidR="00D345B4">
        <w:t>most</w:t>
      </w:r>
      <w:r>
        <w:t xml:space="preserve"> living cells are often an entry point for the least complex carbon compounds. The specific routing of central metabolism may therefore reveal how low complexity carbon compounds are used.</w:t>
      </w:r>
      <w:del w:id="367" w:author="Alexandra Linz" w:date="2018-09-20T17:02:00Z">
        <w:r w:rsidDel="00D8419C">
          <w:delText xml:space="preserve"> </w:delText>
        </w:r>
      </w:del>
    </w:p>
    <w:p w:rsidR="008853A5" w:rsidDel="00D8419C" w:rsidRDefault="00046BFF" w:rsidP="00DC3B2C">
      <w:pPr>
        <w:rPr>
          <w:del w:id="368" w:author="Alexandra Linz" w:date="2018-09-20T17:02:00Z"/>
        </w:rPr>
      </w:pPr>
      <w:del w:id="369" w:author="Alexandra Linz" w:date="2018-09-20T17:02:00Z">
        <w:r w:rsidDel="00D8419C">
          <w:delText xml:space="preserve">Genes encoding enzymes in the glyoxylate cycle, a truncated version of the TCA cycle that is used to produce biosynthetic intermediates and </w:delText>
        </w:r>
        <w:r w:rsidR="00DE2F1A" w:rsidDel="00D8419C">
          <w:delText>bypass decarboxylation steps</w:delText>
        </w:r>
        <w:r w:rsidDel="00D8419C">
          <w:delText xml:space="preserve">, were observed in </w:delText>
        </w:r>
        <w:r w:rsidRPr="00C70A26" w:rsidDel="00D8419C">
          <w:rPr>
            <w:i/>
          </w:rPr>
          <w:delText>Alphaproteobacteria</w:delText>
        </w:r>
        <w:r w:rsidDel="00D8419C">
          <w:delText xml:space="preserve"> and </w:delText>
        </w:r>
        <w:r w:rsidRPr="00C70A26" w:rsidDel="00D8419C">
          <w:rPr>
            <w:i/>
          </w:rPr>
          <w:delText>Chlamydiae</w:delText>
        </w:r>
        <w:r w:rsidDel="00D8419C">
          <w:delText xml:space="preserve"> in Lake Mendota and </w:delText>
        </w:r>
        <w:r w:rsidRPr="00C70A26" w:rsidDel="00D8419C">
          <w:rPr>
            <w:i/>
          </w:rPr>
          <w:delText>Acidobacteria</w:delText>
        </w:r>
        <w:r w:rsidDel="00D8419C">
          <w:delText xml:space="preserve"> and </w:delText>
        </w:r>
        <w:r w:rsidRPr="00C70A26" w:rsidDel="00D8419C">
          <w:rPr>
            <w:i/>
          </w:rPr>
          <w:delText>Betaproteobacteria</w:delText>
        </w:r>
        <w:r w:rsidDel="00D8419C">
          <w:delText xml:space="preserve"> in Trout Bog. </w:delText>
        </w:r>
        <w:r w:rsidR="00DE2F1A" w:rsidDel="00D8419C">
          <w:delText>This may indicate an adaptation to reduce carbon demand in these populations.</w:delText>
        </w:r>
      </w:del>
    </w:p>
    <w:p w:rsidR="00180C4D" w:rsidRDefault="00046BFF" w:rsidP="00DC3B2C">
      <w:pPr>
        <w:rPr>
          <w:ins w:id="370" w:author="Alexandra Linz" w:date="2018-09-20T10:40:00Z"/>
        </w:rPr>
      </w:pPr>
      <w:r>
        <w:tab/>
      </w:r>
      <w:ins w:id="371" w:author="Alexandra Linz" w:date="2018-09-20T10:39:00Z">
        <w:r w:rsidR="00180C4D">
          <w:t>We investigated the types of cytochrome oxidases encoded in our MAGs to compare oxidative phosphorylation between lakes and l</w:t>
        </w:r>
      </w:ins>
      <w:ins w:id="372" w:author="Alexandra Linz" w:date="2018-10-11T08:31:00Z">
        <w:r w:rsidR="000F1720">
          <w:t>a</w:t>
        </w:r>
      </w:ins>
      <w:del w:id="373" w:author="Alexandra Linz" w:date="2018-09-20T10:39:00Z">
        <w:r w:rsidR="00180C4D" w:rsidDel="00D8419C">
          <w:delText>a</w:delText>
        </w:r>
      </w:del>
      <w:ins w:id="374" w:author="Alexandra Linz" w:date="2018-09-20T17:02:00Z">
        <w:r w:rsidR="00180C4D">
          <w:t>y</w:t>
        </w:r>
      </w:ins>
      <w:ins w:id="375" w:author="Alexandra Linz" w:date="2018-09-20T10:39:00Z">
        <w:r w:rsidR="00180C4D">
          <w:t xml:space="preserve">ers </w:t>
        </w:r>
      </w:ins>
      <w:del w:id="376" w:author="Alexandra Linz" w:date="2018-09-20T10:39:00Z">
        <w:r w:rsidR="00DE2F1A" w:rsidDel="00180C4D">
          <w:delText>O</w:delText>
        </w:r>
        <w:r w:rsidDel="00180C4D">
          <w:delText xml:space="preserve">xidative phosphorylation is an important part of central metabolism for aerobic bacteria, </w:delText>
        </w:r>
        <w:r w:rsidR="00DE2F1A" w:rsidDel="00180C4D">
          <w:delText xml:space="preserve">so </w:delText>
        </w:r>
        <w:r w:rsidDel="00180C4D">
          <w:delText>we investigated the types of cytochrome</w:delText>
        </w:r>
        <w:r w:rsidR="004C3850" w:rsidDel="00180C4D">
          <w:delText xml:space="preserve"> oxidases</w:delText>
        </w:r>
        <w:r w:rsidDel="00180C4D">
          <w:delText xml:space="preserve"> encoded in our MAGs </w:delText>
        </w:r>
      </w:del>
      <w:r>
        <w:t>(Fig</w:t>
      </w:r>
      <w:r w:rsidR="00E067DC">
        <w:t>ure</w:t>
      </w:r>
      <w:r w:rsidR="00CE56F8">
        <w:t xml:space="preserve"> 2</w:t>
      </w:r>
      <w:ins w:id="377" w:author="Alexandra Linz [2]" w:date="2018-10-16T11:31:00Z">
        <w:r w:rsidR="005B0D44">
          <w:t>, Data S6</w:t>
        </w:r>
      </w:ins>
      <w:r>
        <w:t xml:space="preserve">). Cytochrome c oxidases, both aa3- and cbb3-type, were widespread in </w:t>
      </w:r>
      <w:r w:rsidR="00DE2F1A">
        <w:t>all three lake environments</w:t>
      </w:r>
      <w:r>
        <w:t xml:space="preserve"> and frequently </w:t>
      </w:r>
      <w:r w:rsidR="00DE2F1A">
        <w:t>co-occurred within MAGs</w:t>
      </w:r>
      <w:r>
        <w:t>. aa3-type cytochromes are associated with high oxygen concentrations and cbb3-type cytochromes are associated with low oxygen concentrations</w:t>
      </w:r>
      <w:r w:rsidR="00E067DC">
        <w:t xml:space="preserve"> </w:t>
      </w:r>
      <w:r w:rsidR="00E067DC">
        <w:fldChar w:fldCharType="begin" w:fldLock="1"/>
      </w:r>
      <w:r w:rsidR="00E067DC">
        <w:instrText>ADDIN CSL_CITATION { "citationItems" : [ { "id" : "ITEM-1", "itemData" : { "DOI" : "10.1093/femsec/fiy072/4983120", "author" : [ { "dropping-particle" : "", "family" : "Gong", "given" : "Xianzhe", "non-dropping-particle" : "", "parse-names" : false, "suffix" : "" }, { "dropping-particle" : "", "family" : "Garcia-Robledo", "given" : "Emilio", "non-dropping-particle" : "", "parse-names" : false, "suffix" : "" }, { "dropping-particle" : "", "family" : "Revsbech", "given" : "Niels-Peter", "non-dropping-particle" : "", "parse-names" : false, "suffix" : "" }, { "dropping-particle" : "", "family" : "Schramm", "given" : "Andreas", "non-dropping-particle" : "", "parse-names" : false, "suffix" : "" } ], "container-title" : "FEMS Microbiology Ecology", "id" : "ITEM-1", "issue" : "June", "issued" : { "date-parts" : [ [ "2018" ] ] }, "title" : "Gene Expression of Terminal Oxidases in Two Marine Bacterial Strains Exposed to Nanomolar Oxygen Concentrations", "type" : "article-journal" }, "uris" : [ "http://www.mendeley.com/documents/?uuid=18a07c18-15b9-4cff-846a-2f88da290fca" ] } ], "mendeley" : { "formattedCitation" : "(Gong et al., 2018)", "plainTextFormattedCitation" : "(Gong et al., 2018)", "previouslyFormattedCitation" : "(Gong et al., 2018)" }, "properties" : {  }, "schema" : "https://github.com/citation-style-language/schema/raw/master/csl-citation.json" }</w:instrText>
      </w:r>
      <w:r w:rsidR="00E067DC">
        <w:fldChar w:fldCharType="separate"/>
      </w:r>
      <w:r w:rsidR="00E067DC" w:rsidRPr="00E067DC">
        <w:rPr>
          <w:noProof/>
        </w:rPr>
        <w:t>(Gong et al., 2018)</w:t>
      </w:r>
      <w:r w:rsidR="00E067DC">
        <w:fldChar w:fldCharType="end"/>
      </w:r>
      <w:ins w:id="378" w:author="Alexandra Linz" w:date="2018-09-20T10:39:00Z">
        <w:r w:rsidR="00180C4D">
          <w:t>.</w:t>
        </w:r>
      </w:ins>
      <w:del w:id="379" w:author="Alexandra Linz" w:date="2018-09-20T10:39:00Z">
        <w:r w:rsidDel="00180C4D">
          <w:delText>,</w:delText>
        </w:r>
      </w:del>
      <w:r>
        <w:t xml:space="preserve"> </w:t>
      </w:r>
      <w:ins w:id="380" w:author="Alexandra Linz" w:date="2018-09-20T10:39:00Z">
        <w:r w:rsidR="00180C4D">
          <w:t>T</w:t>
        </w:r>
      </w:ins>
      <w:del w:id="381" w:author="Alexandra Linz" w:date="2018-09-20T10:39:00Z">
        <w:r w:rsidR="00DE2F1A" w:rsidDel="00180C4D">
          <w:delText xml:space="preserve">so </w:delText>
        </w:r>
        <w:r w:rsidDel="00180C4D">
          <w:delText>t</w:delText>
        </w:r>
      </w:del>
      <w:r>
        <w:t>he presence of genes encoding both types suggests the flexibility to operate under a range of oxygen concentrations.</w:t>
      </w:r>
      <w:del w:id="382" w:author="Alexandra Linz" w:date="2018-09-20T10:40:00Z">
        <w:r w:rsidDel="00180C4D">
          <w:delText xml:space="preserve"> </w:delText>
        </w:r>
      </w:del>
    </w:p>
    <w:p w:rsidR="008853A5" w:rsidDel="00180C4D" w:rsidRDefault="00046BFF" w:rsidP="00DC3B2C">
      <w:pPr>
        <w:rPr>
          <w:del w:id="383" w:author="Alexandra Linz" w:date="2018-09-20T10:40:00Z"/>
        </w:rPr>
      </w:pPr>
      <w:del w:id="384" w:author="Alexandra Linz" w:date="2018-09-20T10:40:00Z">
        <w:r w:rsidDel="00180C4D">
          <w:delText>Of the quinol-based cytochrome</w:delText>
        </w:r>
        <w:r w:rsidR="004C3850" w:rsidDel="00180C4D">
          <w:delText xml:space="preserve"> oxidases</w:delText>
        </w:r>
        <w:r w:rsidDel="00180C4D">
          <w:delText xml:space="preserve">, genes encoding cytochrome d </w:delText>
        </w:r>
        <w:r w:rsidR="004C3850" w:rsidDel="00180C4D">
          <w:delText xml:space="preserve">oxidase </w:delText>
        </w:r>
        <w:r w:rsidDel="00180C4D">
          <w:delText>were most often observed in MAGs from Trout Bog</w:delText>
        </w:r>
        <w:r w:rsidR="00DE2F1A" w:rsidDel="00180C4D">
          <w:delText>’s hypolimnion</w:delText>
        </w:r>
        <w:r w:rsidDel="00180C4D">
          <w:delText xml:space="preserve">, while cytochrome aa3-600 was found only in MAGs classified as </w:delText>
        </w:r>
        <w:r w:rsidRPr="00C70A26" w:rsidDel="00180C4D">
          <w:rPr>
            <w:i/>
          </w:rPr>
          <w:delText>Bacteroidetes</w:delText>
        </w:r>
        <w:r w:rsidDel="00180C4D">
          <w:delText xml:space="preserve"> and </w:delText>
        </w:r>
        <w:r w:rsidRPr="00C70A26" w:rsidDel="00180C4D">
          <w:rPr>
            <w:i/>
          </w:rPr>
          <w:delText>Betaproteobacteria</w:delText>
        </w:r>
        <w:r w:rsidDel="00180C4D">
          <w:delText xml:space="preserve"> </w:delText>
        </w:r>
        <w:r w:rsidR="00DE2F1A" w:rsidDel="00180C4D">
          <w:delText>from</w:delText>
        </w:r>
        <w:r w:rsidDel="00180C4D">
          <w:delText xml:space="preserve"> Trout Bog</w:delText>
        </w:r>
        <w:r w:rsidR="00DE2F1A" w:rsidDel="00180C4D">
          <w:delText>’s</w:delText>
        </w:r>
        <w:r w:rsidDel="00180C4D">
          <w:delText xml:space="preserve"> epilimnion. Cytochrome o </w:delText>
        </w:r>
        <w:r w:rsidR="004C3850" w:rsidDel="00180C4D">
          <w:delText xml:space="preserve">oxidase </w:delText>
        </w:r>
        <w:r w:rsidDel="00180C4D">
          <w:delText xml:space="preserve">was observed only in a </w:delText>
        </w:r>
        <w:r w:rsidRPr="00C70A26" w:rsidDel="00180C4D">
          <w:rPr>
            <w:i/>
          </w:rPr>
          <w:delText>Chlamydia</w:delText>
        </w:r>
        <w:r w:rsidDel="00180C4D">
          <w:delText xml:space="preserve"> MAG from Lake Mendota. Alternative complex III was identified in MAGs of </w:delText>
        </w:r>
        <w:r w:rsidRPr="00C70A26" w:rsidDel="00180C4D">
          <w:rPr>
            <w:i/>
          </w:rPr>
          <w:delText>Verrucomicrobia</w:delText>
        </w:r>
        <w:r w:rsidDel="00180C4D">
          <w:delText xml:space="preserve"> </w:delText>
        </w:r>
        <w:r w:rsidR="00DE2F1A" w:rsidDel="00180C4D">
          <w:delText>in all sites</w:delText>
        </w:r>
        <w:r w:rsidDel="00180C4D">
          <w:delText xml:space="preserve">, in </w:delText>
        </w:r>
        <w:r w:rsidRPr="00C70A26" w:rsidDel="00180C4D">
          <w:rPr>
            <w:i/>
          </w:rPr>
          <w:delText>Acidobacteria</w:delText>
        </w:r>
        <w:r w:rsidDel="00180C4D">
          <w:delText xml:space="preserve"> </w:delText>
        </w:r>
        <w:r w:rsidR="00DE2F1A" w:rsidDel="00180C4D">
          <w:delText>from</w:delText>
        </w:r>
        <w:r w:rsidDel="00180C4D">
          <w:delText xml:space="preserve"> Trout Bog (both layers), and in </w:delText>
        </w:r>
        <w:r w:rsidRPr="00C70A26" w:rsidDel="00180C4D">
          <w:rPr>
            <w:i/>
          </w:rPr>
          <w:delText>Bacteroidetes</w:delText>
        </w:r>
        <w:r w:rsidDel="00180C4D">
          <w:delText xml:space="preserve"> and </w:delText>
        </w:r>
        <w:r w:rsidRPr="00C70A26" w:rsidDel="00180C4D">
          <w:rPr>
            <w:i/>
          </w:rPr>
          <w:delText>Planctomycetes</w:delText>
        </w:r>
        <w:r w:rsidDel="00180C4D">
          <w:delText xml:space="preserve"> </w:delText>
        </w:r>
        <w:r w:rsidR="00DE2F1A" w:rsidDel="00180C4D">
          <w:delText>from</w:delText>
        </w:r>
        <w:r w:rsidDel="00180C4D">
          <w:delText xml:space="preserve"> Lake Mendota.</w:delText>
        </w:r>
      </w:del>
    </w:p>
    <w:p w:rsidR="008853A5" w:rsidRDefault="00046BFF" w:rsidP="00DC3B2C">
      <w:r>
        <w:tab/>
        <w:t xml:space="preserve">Similarly, hydrogen metabolism can influence </w:t>
      </w:r>
      <w:ins w:id="385" w:author="Alexandra Linz" w:date="2018-09-20T17:02:00Z">
        <w:r w:rsidR="00D8419C">
          <w:t xml:space="preserve">and be influenced by </w:t>
        </w:r>
      </w:ins>
      <w:r>
        <w:t>other aspects of</w:t>
      </w:r>
      <w:del w:id="386" w:author="Alexandra Linz" w:date="2018-10-01T14:16:00Z">
        <w:r w:rsidDel="00B80701">
          <w:delText xml:space="preserve"> </w:delText>
        </w:r>
      </w:del>
      <w:del w:id="387" w:author="Alexandra Linz" w:date="2018-10-01T14:15:00Z">
        <w:r w:rsidDel="00B80701">
          <w:delText>a microbe’s</w:delText>
        </w:r>
      </w:del>
      <w:r>
        <w:t xml:space="preserve"> nutrient usage. Iron-only hydrogenases were found p</w:t>
      </w:r>
      <w:ins w:id="388" w:author="Alexandra Linz" w:date="2018-10-11T08:31:00Z">
        <w:r w:rsidR="000F1720">
          <w:t>r</w:t>
        </w:r>
      </w:ins>
      <w:del w:id="389" w:author="Unknown">
        <w:r w:rsidDel="00180C4D">
          <w:delText>r</w:delText>
        </w:r>
      </w:del>
      <w:ins w:id="390" w:author="Alexandra Linz" w:date="2018-09-20T10:40:00Z">
        <w:r>
          <w:t>i</w:t>
        </w:r>
      </w:ins>
      <w:r>
        <w:t>marily in MAGs from Trout Bog’s hypolimnion (</w:t>
      </w:r>
      <w:r w:rsidR="00CE56F8">
        <w:t xml:space="preserve">Figure </w:t>
      </w:r>
      <w:ins w:id="391" w:author="Alexandra Linz [2]" w:date="2018-10-16T11:31:00Z">
        <w:r w:rsidR="005B0D44">
          <w:t>1</w:t>
        </w:r>
      </w:ins>
      <w:del w:id="392" w:author="Alexandra Linz [2]" w:date="2018-10-16T11:31:00Z">
        <w:r w:rsidR="00CE56F8" w:rsidDel="005B0D44">
          <w:delText>2</w:delText>
        </w:r>
      </w:del>
      <w:r w:rsidR="000F405C">
        <w:t>, Table S3</w:t>
      </w:r>
      <w:r>
        <w:t>), consistent with their previously identified presence in anaerobic, often fermentative bacteria</w:t>
      </w:r>
      <w:r w:rsidR="00E067DC">
        <w:t xml:space="preserve"> </w:t>
      </w:r>
      <w:r w:rsidR="00E067DC">
        <w:fldChar w:fldCharType="begin" w:fldLock="1"/>
      </w:r>
      <w:r w:rsidR="00E067DC">
        <w:instrText>ADDIN CSL_CITATION { "citationItems" : [ { "id" : "ITEM-1", "itemData" : { "DOI" : "10.1016/j.bbamcr.2014.11.021", "ISBN" : "4069945407", "ISSN" : "18792596", "PMID" : "25461840", "abstract" : "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 "author" : [ { "dropping-particle" : "", "family" : "Peters", "given" : "John W.", "non-dropping-particle" : "", "parse-names" : false, "suffix" : "" }, { "dropping-particle" : "", "family" : "Schut", "given" : "Gerrit J.", "non-dropping-particle" : "", "parse-names" : false, "suffix" : "" }, { "dropping-particle" : "", "family" : "Boyd", "given" : "Eric S.", "non-dropping-particle" : "", "parse-names" : false, "suffix" : "" }, { "dropping-particle" : "", "family" : "Mulder", "given" : "David W.", "non-dropping-particle" : "", "parse-names" : false, "suffix" : "" }, { "dropping-particle" : "", "family" : "Shepard", "given" : "Eric M.", "non-dropping-particle" : "", "parse-names" : false, "suffix" : "" }, { "dropping-particle" : "", "family" : "Broderick", "given" : "Joan B.", "non-dropping-particle" : "", "parse-names" : false, "suffix" : "" }, { "dropping-particle" : "", "family" : "King", "given" : "Paul W.", "non-dropping-particle" : "", "parse-names" : false, "suffix" : "" }, { "dropping-particle" : "", "family" : "Adams", "given" : "Michael W.W.", "non-dropping-particle" : "", "parse-names" : false, "suffix" : "" } ], "container-title" : "Biochimica et Biophysica Acta - Molecular Cell Research", "id" : "ITEM-1", "issue" : "6", "issued" : { "date-parts" : [ [ "2015" ] ] }, "page" : "1350-1369", "publisher" : "Elsevier B.V.", "title" : "[FeFe]- and [NiFe]-hydrogenase diversity, mechanism, and maturation", "type" : "article-journal", "volume" : "1853" }, "uris" : [ "http://www.mendeley.com/documents/?uuid=f45c83a6-1b71-4f4c-b872-65289fa3347b" ] } ], "mendeley" : { "formattedCitation" : "(Peters et al., 2015)", "plainTextFormattedCitation" : "(Peters et al., 2015)", "previouslyFormattedCitation" : "(Peters et al., 2015)" }, "properties" : {  }, "schema" : "https://github.com/citation-style-language/schema/raw/master/csl-citation.json" }</w:instrText>
      </w:r>
      <w:r w:rsidR="00E067DC">
        <w:fldChar w:fldCharType="separate"/>
      </w:r>
      <w:r w:rsidR="00E067DC" w:rsidRPr="00E067DC">
        <w:rPr>
          <w:noProof/>
        </w:rPr>
        <w:t>(Peters et al., 2015)</w:t>
      </w:r>
      <w:r w:rsidR="00E067DC">
        <w:fldChar w:fldCharType="end"/>
      </w:r>
      <w:ins w:id="393" w:author="Alexandra Linz" w:date="2018-09-20T10:40:00Z">
        <w:r w:rsidR="00180C4D">
          <w:t xml:space="preserve">. </w:t>
        </w:r>
      </w:ins>
      <w:del w:id="394" w:author="Alexandra Linz" w:date="2018-09-20T10:40:00Z">
        <w:r w:rsidDel="00180C4D">
          <w:delText xml:space="preserve"> and </w:delText>
        </w:r>
        <w:r w:rsidR="00DE2F1A" w:rsidDel="00180C4D">
          <w:delText>the</w:delText>
        </w:r>
        <w:r w:rsidDel="00180C4D">
          <w:delText xml:space="preserve"> higher observations of marker genes </w:delText>
        </w:r>
        <w:r w:rsidR="00DE2F1A" w:rsidDel="00180C4D">
          <w:delText>for</w:delText>
        </w:r>
        <w:r w:rsidDel="00180C4D">
          <w:delText xml:space="preserve"> iron-only hydrogenases in the hypolimnion site. Genes encoding [Ni-Fe] hydrogenases of groups 1 and 2, involved in hydrogen uptake, sensing, and nitrogen fixation, were found at significantly different frequency in all sites with the exceptions of group 2a in </w:delText>
        </w:r>
        <w:r w:rsidR="00DE2F1A" w:rsidDel="00180C4D">
          <w:delText>Lake</w:delText>
        </w:r>
        <w:r w:rsidDel="00180C4D">
          <w:delText xml:space="preserve"> Mendota and Trout Bog</w:delText>
        </w:r>
        <w:r w:rsidR="00DE2F1A" w:rsidDel="00180C4D">
          <w:delText>’s</w:delText>
        </w:r>
        <w:r w:rsidDel="00180C4D">
          <w:delText xml:space="preserve"> epilimnion and group 2b in </w:delText>
        </w:r>
        <w:r w:rsidR="00DE2F1A" w:rsidDel="00180C4D">
          <w:delText>both layers of</w:delText>
        </w:r>
        <w:r w:rsidDel="00180C4D">
          <w:delText xml:space="preserve"> Trout Bog. </w:delText>
        </w:r>
        <w:r w:rsidR="000F405C" w:rsidDel="00180C4D">
          <w:delText>Genes encoding these hydrogenases</w:delText>
        </w:r>
        <w:r w:rsidDel="00180C4D">
          <w:delText xml:space="preserve"> were widespread in MAGs from </w:delText>
        </w:r>
        <w:r w:rsidR="00DE2F1A" w:rsidDel="00180C4D">
          <w:delText>Trout Bog’s hypolimion</w:delText>
        </w:r>
        <w:r w:rsidDel="00180C4D">
          <w:delText xml:space="preserve">, found only in </w:delText>
        </w:r>
        <w:r w:rsidRPr="00BF2DF6" w:rsidDel="00180C4D">
          <w:rPr>
            <w:i/>
          </w:rPr>
          <w:delText>Chlorobiales</w:delText>
        </w:r>
        <w:r w:rsidDel="00180C4D">
          <w:delText xml:space="preserve"> MAGs in </w:delText>
        </w:r>
        <w:r w:rsidR="00DE2F1A" w:rsidDel="00180C4D">
          <w:delText>Trout Bog’s</w:delText>
        </w:r>
        <w:r w:rsidDel="00180C4D">
          <w:delText xml:space="preserve"> epilimnion, and rarely observed in MAGs from Lake Mendota. </w:delText>
        </w:r>
      </w:del>
      <w:r>
        <w:t xml:space="preserve">Group 3 [Ni-Fe] hydrogenases were detected </w:t>
      </w:r>
      <w:r w:rsidR="000F405C">
        <w:t>differentially</w:t>
      </w:r>
      <w:r>
        <w:t xml:space="preserve"> at each site dependent on their subtype and were identified in MAGs </w:t>
      </w:r>
      <w:r>
        <w:lastRenderedPageBreak/>
        <w:t xml:space="preserve">belonging to </w:t>
      </w:r>
      <w:r w:rsidRPr="00BF2DF6">
        <w:rPr>
          <w:i/>
        </w:rPr>
        <w:t>Cyanobacteria</w:t>
      </w:r>
      <w:r>
        <w:t xml:space="preserve"> and </w:t>
      </w:r>
      <w:proofErr w:type="spellStart"/>
      <w:r w:rsidRPr="00BF2DF6">
        <w:rPr>
          <w:i/>
        </w:rPr>
        <w:t>Chlorobiales</w:t>
      </w:r>
      <w:proofErr w:type="spellEnd"/>
      <w:r>
        <w:t xml:space="preserve"> in both lakes. This finding is consistent with the proposed function of Group 3d, which is to remove excess electrons produced by photosynthesis</w:t>
      </w:r>
      <w:ins w:id="395" w:author="Alexandra Linz" w:date="2018-10-01T14:17:00Z">
        <w:r w:rsidR="00B80701">
          <w:t xml:space="preserve"> (Peters et al., 2015)</w:t>
        </w:r>
      </w:ins>
      <w:r>
        <w:t>.</w:t>
      </w:r>
      <w:r w:rsidR="000F405C">
        <w:t xml:space="preserve"> </w:t>
      </w:r>
      <w:del w:id="396" w:author="Alexandra Linz" w:date="2018-09-20T17:03:00Z">
        <w:r w:rsidR="000F405C" w:rsidDel="00D8419C">
          <w:delText>Group 4 [Ni-Fe] hydrogenases were not observed significantly more or less in any site.</w:delText>
        </w:r>
      </w:del>
    </w:p>
    <w:p w:rsidR="008853A5" w:rsidRDefault="00046BFF" w:rsidP="00DC3B2C">
      <w:r>
        <w:tab/>
        <w:t xml:space="preserve">Low molecular weight carbohydrates </w:t>
      </w:r>
      <w:del w:id="397" w:author="Alexandra Linz" w:date="2018-09-20T13:19:00Z">
        <w:r w:rsidDel="00950DEB">
          <w:delText>such as glucose, fucose, rhamnose, arabinose, galactose, mannose, and xylose may be derived either from algae or from cellulose degradation</w:delText>
        </w:r>
      </w:del>
      <w:ins w:id="398" w:author="Alexandra Linz" w:date="2018-09-20T13:19:00Z">
        <w:r w:rsidR="00950DEB">
          <w:t>may be derived fro</w:t>
        </w:r>
        <w:r w:rsidR="00B80701">
          <w:t>m either autochthonous (</w:t>
        </w:r>
      </w:ins>
      <w:ins w:id="399" w:author="Alexandra Linz" w:date="2018-10-01T14:20:00Z">
        <w:r w:rsidR="00B80701">
          <w:t xml:space="preserve">such as </w:t>
        </w:r>
      </w:ins>
      <w:ins w:id="400" w:author="Alexandra Linz" w:date="2018-09-20T13:19:00Z">
        <w:r w:rsidR="00950DEB">
          <w:t>algae) or allochthonous (</w:t>
        </w:r>
      </w:ins>
      <w:ins w:id="401" w:author="Alexandra Linz" w:date="2018-10-01T14:20:00Z">
        <w:r w:rsidR="00B80701">
          <w:t xml:space="preserve">such as </w:t>
        </w:r>
      </w:ins>
      <w:ins w:id="402" w:author="Alexandra Linz" w:date="2018-10-01T14:19:00Z">
        <w:r w:rsidR="00B80701">
          <w:t>terrestrial plant</w:t>
        </w:r>
      </w:ins>
      <w:ins w:id="403" w:author="Alexandra Linz" w:date="2018-09-20T13:19:00Z">
        <w:r w:rsidR="00950DEB">
          <w:t>) sources</w:t>
        </w:r>
      </w:ins>
      <w:r>
        <w:t xml:space="preserve"> </w:t>
      </w:r>
      <w:r w:rsidR="00E067DC">
        <w:fldChar w:fldCharType="begin" w:fldLock="1"/>
      </w:r>
      <w:r w:rsidR="00E067DC">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DOI" : "10.1016/j.biotechadv.2015.12.003", "ISSN" : "07349750", "PMID" : "26657897", "author" : [ { "dropping-particle" : "", "family" : "Ramanan", "given" : "Rishiram", "non-dropping-particle" : "", "parse-names" : false, "suffix" : "" }, { "dropping-particle" : "", "family" : "Kim", "given" : "Byung-Hyuk", "non-dropping-particle" : "", "parse-names" : false, "suffix" : "" }, { "dropping-particle" : "", "family" : "Cho", "given" : "Dae-Hyun", "non-dropping-particle" : "", "parse-names" : false, "suffix" : "" }, { "dropping-particle" : "", "family" : "Oh", "given" : "Hee-Mock", "non-dropping-particle" : "", "parse-names" : false, "suffix" : "" }, { "dropping-particle" : "", "family" : "Kim", "given" : "Hee-Sik", "non-dropping-particle" : "", "parse-names" : false, "suffix" : "" } ], "container-title" : "Biotechnology Advances", "id" : "ITEM-2", "issued" : { "date-parts" : [ [ "2015" ] ] }, "publisher" : "The Authors", "title" : "Algae\u2013bacteria interactions: evolution, ecology and emerging applications", "type" : "article-journal" }, "uris" : [ "http://www.mendeley.com/documents/?uuid=f0e965dc-5325-4299-82a7-e9f4ae7299d5" ] } ], "mendeley" : { "formattedCitation" : "(Giroldo, Augusto &amp; Vieira, 2005; Ramanan et al., 2015)", "plainTextFormattedCitation" : "(Giroldo, Augusto &amp; Vieira, 2005; Ramanan et al., 2015)", "previouslyFormattedCitation" : "(Giroldo, Augusto &amp; Vieira, 2005; Ramanan et al., 2015)" }, "properties" : {  }, "schema" : "https://github.com/citation-style-language/schema/raw/master/csl-citation.json" }</w:instrText>
      </w:r>
      <w:r w:rsidR="00E067DC">
        <w:fldChar w:fldCharType="separate"/>
      </w:r>
      <w:r w:rsidR="00E067DC" w:rsidRPr="00E067DC">
        <w:rPr>
          <w:noProof/>
        </w:rPr>
        <w:t>(Giroldo, Augusto &amp; Vieira, 2005; Ramanan et al., 2015)</w:t>
      </w:r>
      <w:r w:rsidR="00E067DC">
        <w:fldChar w:fldCharType="end"/>
      </w:r>
      <w:r>
        <w:t xml:space="preserve">. </w:t>
      </w:r>
      <w:del w:id="404" w:author="Alexandra Linz" w:date="2018-09-20T13:20:00Z">
        <w:r w:rsidDel="00950DEB">
          <w:delText>To understand how these compounds are u</w:delText>
        </w:r>
        <w:r w:rsidR="000640AD" w:rsidDel="00950DEB">
          <w:delText>sed</w:delText>
        </w:r>
        <w:r w:rsidDel="00950DEB">
          <w:delText xml:space="preserve"> by freshwater populations, we analyzed putative sugar degradation pathways in our MAGs. </w:delText>
        </w:r>
      </w:del>
      <w:ins w:id="405" w:author="Alexandra Linz" w:date="2018-09-20T13:22:00Z">
        <w:r w:rsidR="00950DEB">
          <w:t>The pathway for mannose degradation was predicted in many MAGs in all three sites</w:t>
        </w:r>
      </w:ins>
      <w:ins w:id="406" w:author="Alexandra Linz" w:date="2018-10-11T08:32:00Z">
        <w:r w:rsidR="000F1720">
          <w:t xml:space="preserve"> (Figure 2, </w:t>
        </w:r>
        <w:del w:id="407" w:author="Alexandra Linz [2]" w:date="2018-10-16T11:28:00Z">
          <w:r w:rsidR="000F1720" w:rsidDel="005B0D44">
            <w:delText>supp data</w:delText>
          </w:r>
        </w:del>
      </w:ins>
      <w:ins w:id="408" w:author="Alexandra Linz [2]" w:date="2018-10-16T11:28:00Z">
        <w:r w:rsidR="005B0D44">
          <w:t>Data S6</w:t>
        </w:r>
      </w:ins>
      <w:ins w:id="409" w:author="Alexandra Linz" w:date="2018-10-11T08:32:00Z">
        <w:r w:rsidR="000F1720">
          <w:t>)</w:t>
        </w:r>
      </w:ins>
      <w:ins w:id="410" w:author="Alexandra Linz" w:date="2018-09-20T13:22:00Z">
        <w:r w:rsidR="00950DEB">
          <w:t>. Predicted pathways for rhamnose, fucose, and galactose degradation were often found with</w:t>
        </w:r>
      </w:ins>
      <w:ins w:id="411" w:author="Alexandra Linz" w:date="2018-10-01T15:51:00Z">
        <w:r w:rsidR="00CC195B">
          <w:t>in</w:t>
        </w:r>
      </w:ins>
      <w:ins w:id="412" w:author="Alexandra Linz" w:date="2018-09-20T13:22:00Z">
        <w:r w:rsidR="00CC195B">
          <w:t xml:space="preserve"> the same MAG</w:t>
        </w:r>
      </w:ins>
      <w:ins w:id="413" w:author="Alexandra Linz" w:date="2018-10-01T15:51:00Z">
        <w:r w:rsidR="00CC195B">
          <w:t>s</w:t>
        </w:r>
      </w:ins>
      <w:ins w:id="414" w:author="Alexandra Linz" w:date="2018-09-20T13:22:00Z">
        <w:r w:rsidR="00950DEB">
          <w:t xml:space="preserve"> (including members of </w:t>
        </w:r>
        <w:r w:rsidR="00950DEB" w:rsidRPr="00BF2DF6">
          <w:rPr>
            <w:i/>
          </w:rPr>
          <w:t>Planctomycetes</w:t>
        </w:r>
        <w:r w:rsidR="00950DEB">
          <w:t xml:space="preserve"> and </w:t>
        </w:r>
        <w:proofErr w:type="spellStart"/>
        <w:r w:rsidR="00950DEB" w:rsidRPr="00BF2DF6">
          <w:rPr>
            <w:i/>
          </w:rPr>
          <w:t>Verrucomicrobia</w:t>
        </w:r>
        <w:proofErr w:type="spellEnd"/>
        <w:r w:rsidR="00950DEB">
          <w:t xml:space="preserve"> from Lake Mendota, and members of </w:t>
        </w:r>
        <w:r w:rsidR="00950DEB" w:rsidRPr="00BF2DF6">
          <w:rPr>
            <w:i/>
          </w:rPr>
          <w:t xml:space="preserve">Bacteroidetes, </w:t>
        </w:r>
        <w:proofErr w:type="spellStart"/>
        <w:r w:rsidR="00950DEB" w:rsidRPr="00BF2DF6">
          <w:rPr>
            <w:i/>
          </w:rPr>
          <w:t>Ignavibacteria</w:t>
        </w:r>
        <w:proofErr w:type="spellEnd"/>
        <w:r w:rsidR="00950DEB">
          <w:t xml:space="preserve">, and </w:t>
        </w:r>
        <w:proofErr w:type="spellStart"/>
        <w:r w:rsidR="00950DEB" w:rsidRPr="00BF2DF6">
          <w:rPr>
            <w:i/>
          </w:rPr>
          <w:t>Verrucomicrobia</w:t>
        </w:r>
        <w:proofErr w:type="spellEnd"/>
        <w:r w:rsidR="00950DEB">
          <w:t xml:space="preserve"> from Trout Bog).</w:t>
        </w:r>
      </w:ins>
      <w:del w:id="415" w:author="Alexandra Linz" w:date="2018-09-20T13:22:00Z">
        <w:r w:rsidDel="00950DEB">
          <w:delText xml:space="preserve">Genes encoding the pathway for mannose degradation, which feeds into glycolysis, appeared frequently in both lakes. Genes encoding the degradation of rhamnose and fucose, whose pathways converge to enter glycolysis and produce pyruvate, were frequently found within the same MAGs (including members of </w:delText>
        </w:r>
        <w:r w:rsidRPr="00BF2DF6" w:rsidDel="00950DEB">
          <w:rPr>
            <w:i/>
          </w:rPr>
          <w:delText>Planctomycetes</w:delText>
        </w:r>
        <w:r w:rsidDel="00950DEB">
          <w:delText xml:space="preserve"> and </w:delText>
        </w:r>
        <w:r w:rsidRPr="00BF2DF6" w:rsidDel="00950DEB">
          <w:rPr>
            <w:i/>
          </w:rPr>
          <w:delText>Verrucomicrobia</w:delText>
        </w:r>
        <w:r w:rsidDel="00950DEB">
          <w:delText xml:space="preserve"> </w:delText>
        </w:r>
        <w:r w:rsidR="00DE2F1A" w:rsidDel="00950DEB">
          <w:delText>from</w:delText>
        </w:r>
        <w:r w:rsidDel="00950DEB">
          <w:delText xml:space="preserve"> Lake Mendota, and members of </w:delText>
        </w:r>
        <w:r w:rsidRPr="00BF2DF6" w:rsidDel="00950DEB">
          <w:rPr>
            <w:i/>
          </w:rPr>
          <w:delText>Bacteroidetes, Ignavibacteria</w:delText>
        </w:r>
        <w:r w:rsidDel="00950DEB">
          <w:delText xml:space="preserve">, and </w:delText>
        </w:r>
        <w:r w:rsidRPr="00BF2DF6" w:rsidDel="00950DEB">
          <w:rPr>
            <w:i/>
          </w:rPr>
          <w:delText>Verrucomicrobia</w:delText>
        </w:r>
        <w:r w:rsidDel="00950DEB">
          <w:delText xml:space="preserve"> </w:delText>
        </w:r>
        <w:r w:rsidR="00DE2F1A" w:rsidDel="00950DEB">
          <w:delText>from</w:delText>
        </w:r>
        <w:r w:rsidDel="00950DEB">
          <w:delText xml:space="preserve"> Trout Bog). Putative pathways for </w:delText>
        </w:r>
        <w:r w:rsidR="000640AD" w:rsidDel="00950DEB">
          <w:delText>galactose degradation</w:delText>
        </w:r>
        <w:r w:rsidDel="00950DEB">
          <w:delText xml:space="preserve"> were often observed in these same MAGs.</w:delText>
        </w:r>
      </w:del>
      <w:r>
        <w:t xml:space="preserve"> Xylose is a freshwater sugar which has already been </w:t>
      </w:r>
      <w:ins w:id="416" w:author="Alexandra Linz" w:date="2018-09-20T13:21:00Z">
        <w:r w:rsidR="00950DEB">
          <w:t>proposed</w:t>
        </w:r>
      </w:ins>
      <w:del w:id="417" w:author="Alexandra Linz" w:date="2018-09-20T13:21:00Z">
        <w:r w:rsidDel="00950DEB">
          <w:delText>identified</w:delText>
        </w:r>
      </w:del>
      <w:r>
        <w:t xml:space="preserve"> as </w:t>
      </w:r>
      <w:ins w:id="418" w:author="Alexandra Linz" w:date="2018-10-01T15:51:00Z">
        <w:r w:rsidR="00CC195B">
          <w:t xml:space="preserve">a </w:t>
        </w:r>
      </w:ins>
      <w:r>
        <w:t xml:space="preserve">potential carbon source for streamlined </w:t>
      </w:r>
      <w:r w:rsidRPr="00830027">
        <w:rPr>
          <w:i/>
          <w:rPrChange w:id="419" w:author="Alexandra Linz" w:date="2018-10-11T08:33:00Z">
            <w:rPr/>
          </w:rPrChange>
        </w:rPr>
        <w:t>Actinobacteria</w:t>
      </w:r>
      <w:r w:rsidR="00E067DC">
        <w:t xml:space="preserve"> </w:t>
      </w:r>
      <w:r w:rsidR="00E067DC">
        <w:fldChar w:fldCharType="begin" w:fldLock="1"/>
      </w:r>
      <w:r w:rsidR="00021D94">
        <w:instrText>ADDIN CSL_CITATION { "citationItems" : [ { "id" : "ITEM-1", "itemData" : { "DOI" : "10.1038/ismej.2014.135", "ISBN" : "1751-7370 (Electronic)\\r1751-7362 (Linking)", "ISSN" : "1751-7370", "PMID" : "25093637", "abstract" : "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16", "publisher" : "Nature Publishing Group", "title" : "Comparative single-cell genomics reveals potential ecological niches for the freshwater acI Actinobacteria lineage.", "type" : "article-journal", "volume" : "8" }, "uris" : [ "http://www.mendeley.com/documents/?uuid=38d21e1c-32de-4165-aeb6-2e47448f610f" ] } ], "mendeley" : { "formattedCitation" : "(Ghylin et al., 2014)", "plainTextFormattedCitation" : "(Ghylin et al., 2014)", "previouslyFormattedCitation" : "(Ghylin et al., 2014)" }, "properties" : {  }, "schema" : "https://github.com/citation-style-language/schema/raw/master/csl-citation.json" }</w:instrText>
      </w:r>
      <w:r w:rsidR="00E067DC">
        <w:fldChar w:fldCharType="separate"/>
      </w:r>
      <w:r w:rsidR="00E067DC" w:rsidRPr="00E067DC">
        <w:rPr>
          <w:noProof/>
        </w:rPr>
        <w:t>(Ghylin et al., 2014)</w:t>
      </w:r>
      <w:r w:rsidR="00E067DC">
        <w:fldChar w:fldCharType="end"/>
      </w:r>
      <w:ins w:id="420" w:author="Alexandra Linz" w:date="2018-10-01T14:21:00Z">
        <w:r w:rsidR="00DA5126">
          <w:t>.</w:t>
        </w:r>
      </w:ins>
      <w:del w:id="421" w:author="Alexandra Linz" w:date="2018-10-01T14:21:00Z">
        <w:r w:rsidDel="00DA5126">
          <w:delText>;</w:delText>
        </w:r>
      </w:del>
      <w:r>
        <w:t xml:space="preserve"> </w:t>
      </w:r>
      <w:ins w:id="422" w:author="Alexandra Linz" w:date="2018-10-01T14:21:00Z">
        <w:r w:rsidR="00DA5126">
          <w:t>W</w:t>
        </w:r>
      </w:ins>
      <w:del w:id="423" w:author="Alexandra Linz" w:date="2018-10-01T14:21:00Z">
        <w:r w:rsidR="00DE2F1A" w:rsidDel="00DA5126">
          <w:delText>w</w:delText>
        </w:r>
      </w:del>
      <w:r w:rsidR="00DE2F1A">
        <w:t>e confirmed this</w:t>
      </w:r>
      <w:r>
        <w:t xml:space="preserve"> in our MAGs</w:t>
      </w:r>
      <w:del w:id="424" w:author="Alexandra Linz" w:date="2018-10-01T14:23:00Z">
        <w:r w:rsidR="00DE2F1A" w:rsidDel="00DA5126">
          <w:delText>,</w:delText>
        </w:r>
      </w:del>
      <w:r w:rsidR="00DE2F1A">
        <w:t xml:space="preserve"> and </w:t>
      </w:r>
      <w:ins w:id="425" w:author="Alexandra Linz" w:date="2018-10-01T14:21:00Z">
        <w:r w:rsidR="00DA5126">
          <w:t xml:space="preserve">also </w:t>
        </w:r>
      </w:ins>
      <w:ins w:id="426" w:author="Alexandra Linz" w:date="2018-09-20T13:21:00Z">
        <w:r w:rsidR="00950DEB">
          <w:t xml:space="preserve">identified </w:t>
        </w:r>
      </w:ins>
      <w:del w:id="427" w:author="Alexandra Linz" w:date="2018-09-20T13:21:00Z">
        <w:r w:rsidR="00DE2F1A" w:rsidDel="00950DEB">
          <w:delText>found that</w:delText>
        </w:r>
        <w:r w:rsidDel="00950DEB">
          <w:delText xml:space="preserve"> </w:delText>
        </w:r>
      </w:del>
      <w:r w:rsidRPr="00BF2DF6">
        <w:rPr>
          <w:i/>
        </w:rPr>
        <w:t>Bacteroidetes, Planctomycetes</w:t>
      </w:r>
      <w:r>
        <w:t xml:space="preserve">, and </w:t>
      </w:r>
      <w:proofErr w:type="spellStart"/>
      <w:r w:rsidRPr="00BF2DF6">
        <w:rPr>
          <w:i/>
        </w:rPr>
        <w:t>Verrucomicrobia</w:t>
      </w:r>
      <w:proofErr w:type="spellEnd"/>
      <w:r>
        <w:t xml:space="preserve"> </w:t>
      </w:r>
      <w:r w:rsidR="00DE2F1A">
        <w:t>from</w:t>
      </w:r>
      <w:r>
        <w:t xml:space="preserve"> Lake Mendota and </w:t>
      </w:r>
      <w:r w:rsidRPr="00BF2DF6">
        <w:rPr>
          <w:i/>
        </w:rPr>
        <w:t>Bacteroidetes</w:t>
      </w:r>
      <w:r>
        <w:t xml:space="preserve"> and </w:t>
      </w:r>
      <w:proofErr w:type="spellStart"/>
      <w:r w:rsidRPr="00BF2DF6">
        <w:rPr>
          <w:i/>
        </w:rPr>
        <w:t>Verrucomicrobia</w:t>
      </w:r>
      <w:proofErr w:type="spellEnd"/>
      <w:r>
        <w:t xml:space="preserve"> </w:t>
      </w:r>
      <w:r w:rsidR="00DE2F1A">
        <w:t>from</w:t>
      </w:r>
      <w:r>
        <w:t xml:space="preserve"> Trout Bog </w:t>
      </w:r>
      <w:ins w:id="428" w:author="Alexandra Linz" w:date="2018-09-20T13:21:00Z">
        <w:r w:rsidR="00950DEB">
          <w:t>as</w:t>
        </w:r>
      </w:ins>
      <w:del w:id="429" w:author="Alexandra Linz" w:date="2018-09-20T13:21:00Z">
        <w:r w:rsidR="00DE2F1A" w:rsidDel="00950DEB">
          <w:delText>were</w:delText>
        </w:r>
      </w:del>
      <w:r>
        <w:t xml:space="preserve"> additional potential xylose degraders. Genes for the degradation of glycolate, an </w:t>
      </w:r>
      <w:ins w:id="430" w:author="Alexandra Linz" w:date="2018-10-01T14:21:00Z">
        <w:r w:rsidR="00DA5126">
          <w:t xml:space="preserve">organic </w:t>
        </w:r>
      </w:ins>
      <w:r>
        <w:t xml:space="preserve">acid produced by algae and consumed by heterotrophic bacteria </w:t>
      </w:r>
      <w:r w:rsidR="00E067DC">
        <w:fldChar w:fldCharType="begin" w:fldLock="1"/>
      </w:r>
      <w:r w:rsidR="00751BEC">
        <w:instrText>ADDIN CSL_CITATION { "citationItems" : [ { "id" : "ITEM-1", "itemData" : { "DOI" : "10.1007/S00248-0", "author" : [ { "dropping-particle" : "", "family" : "Paver", "given" : "Sara F", "non-dropping-particle" : "", "parse-names" : false, "suffix" : "" }, { "dropping-particle" : "", "family" : "Kent", "given" : "Angela D", "non-dropping-particle" : "", "parse-names" : false, "suffix" : "" } ], "container-title" : "Microbial Ecology", "id" : "ITEM-1", "issue" : "2", "issued" : { "date-parts" : [ [ "2017" ] ] }, "page" : "406-418", "title" : "Temporal Patterns in Glycolate-Utilizing Bacterial Community Composition Correlate with Phytoplankton Population Dynamics in Humic Lakes", "type" : "article-journal", "volume" : "60" }, "uris" : [ "http://www.mendeley.com/documents/?uuid=e46f2d48-4bab-46f7-9dfe-a4b324afbbb6" ] } ], "mendeley" : { "formattedCitation" : "(Paver &amp; Kent, 2017)", "plainTextFormattedCitation" : "(Paver &amp; Kent, 2017)", "previouslyFormattedCitation" : "(Paver &amp; Kent, 2017)" }, "properties" : {  }, "schema" : "https://github.com/citation-style-language/schema/raw/master/csl-citation.json" }</w:instrText>
      </w:r>
      <w:r w:rsidR="00E067DC">
        <w:fldChar w:fldCharType="separate"/>
      </w:r>
      <w:r w:rsidR="009E1F39" w:rsidRPr="009E1F39">
        <w:rPr>
          <w:noProof/>
        </w:rPr>
        <w:t>(Paver &amp; Kent, 2017)</w:t>
      </w:r>
      <w:r w:rsidR="00E067DC">
        <w:fldChar w:fldCharType="end"/>
      </w:r>
      <w:r w:rsidR="00E067DC">
        <w:t>,</w:t>
      </w:r>
      <w:r>
        <w:t xml:space="preserve"> were identified in </w:t>
      </w:r>
      <w:r w:rsidRPr="00BF2DF6">
        <w:rPr>
          <w:i/>
        </w:rPr>
        <w:t>Cyanobacteria</w:t>
      </w:r>
      <w:r>
        <w:t xml:space="preserve"> and  </w:t>
      </w:r>
      <w:r w:rsidRPr="00BF2DF6">
        <w:rPr>
          <w:i/>
        </w:rPr>
        <w:t>Betaproteobacteria</w:t>
      </w:r>
      <w:r w:rsidR="00DE2F1A">
        <w:t xml:space="preserve"> MAGs</w:t>
      </w:r>
      <w:r>
        <w:t xml:space="preserve"> </w:t>
      </w:r>
      <w:r w:rsidR="00DE2F1A">
        <w:t>from</w:t>
      </w:r>
      <w:r>
        <w:t xml:space="preserve"> Lake Mendota and in </w:t>
      </w:r>
      <w:proofErr w:type="spellStart"/>
      <w:r w:rsidRPr="00C70A26">
        <w:rPr>
          <w:i/>
        </w:rPr>
        <w:t>Acidobacteria</w:t>
      </w:r>
      <w:proofErr w:type="spellEnd"/>
      <w:r w:rsidRPr="00C70A26">
        <w:rPr>
          <w:i/>
        </w:rPr>
        <w:t xml:space="preserve">, </w:t>
      </w:r>
      <w:proofErr w:type="spellStart"/>
      <w:r w:rsidRPr="00C70A26">
        <w:rPr>
          <w:i/>
        </w:rPr>
        <w:t>Verrucomicrobia</w:t>
      </w:r>
      <w:proofErr w:type="spellEnd"/>
      <w:r w:rsidRPr="00C70A26">
        <w:rPr>
          <w:i/>
        </w:rPr>
        <w:t>,  Alpha-, Beta-, Gamma-,</w:t>
      </w:r>
      <w:r>
        <w:t xml:space="preserve"> and </w:t>
      </w:r>
      <w:proofErr w:type="spellStart"/>
      <w:r w:rsidRPr="00C70A26">
        <w:rPr>
          <w:i/>
        </w:rPr>
        <w:t>Epsilonproteobacteria</w:t>
      </w:r>
      <w:proofErr w:type="spellEnd"/>
      <w:r>
        <w:t xml:space="preserve"> </w:t>
      </w:r>
      <w:r w:rsidR="00DE2F1A">
        <w:t>MAGs from</w:t>
      </w:r>
      <w:r>
        <w:t xml:space="preserve"> Trout Bog. </w:t>
      </w:r>
      <w:ins w:id="431" w:author="Alexandra Linz" w:date="2018-09-20T10:42:00Z">
        <w:r w:rsidR="00180C4D">
          <w:t xml:space="preserve">The pathways predicted in our MAGs </w:t>
        </w:r>
      </w:ins>
      <w:ins w:id="432" w:author="Alexandra Linz" w:date="2018-10-01T14:22:00Z">
        <w:r w:rsidR="00DA5126">
          <w:t>may inform us about</w:t>
        </w:r>
      </w:ins>
      <w:ins w:id="433" w:author="Alexandra Linz" w:date="2018-09-20T10:42:00Z">
        <w:r w:rsidR="00180C4D">
          <w:t xml:space="preserve"> which low</w:t>
        </w:r>
      </w:ins>
      <w:ins w:id="434" w:author="Alexandra Linz" w:date="2018-09-20T10:43:00Z">
        <w:r w:rsidR="00180C4D">
          <w:t xml:space="preserve"> </w:t>
        </w:r>
      </w:ins>
      <w:ins w:id="435" w:author="Alexandra Linz" w:date="2018-09-20T10:42:00Z">
        <w:r w:rsidR="00180C4D">
          <w:t xml:space="preserve">molecular weight compounds </w:t>
        </w:r>
      </w:ins>
      <w:ins w:id="436" w:author="Alexandra Linz" w:date="2018-10-01T14:22:00Z">
        <w:r w:rsidR="00DA5126">
          <w:t>are</w:t>
        </w:r>
      </w:ins>
      <w:ins w:id="437" w:author="Alexandra Linz" w:date="2018-09-20T10:42:00Z">
        <w:r w:rsidR="00180C4D">
          <w:t xml:space="preserve"> important carbon substrates in freshwater.</w:t>
        </w:r>
      </w:ins>
    </w:p>
    <w:p w:rsidR="008853A5" w:rsidRDefault="00046BFF" w:rsidP="00DC3B2C">
      <w:pPr>
        <w:ind w:firstLine="720"/>
      </w:pPr>
      <w:r>
        <w:t xml:space="preserve">Methylotrophy, the ability to grow solely on </w:t>
      </w:r>
      <w:r w:rsidR="000640AD">
        <w:t>C1</w:t>
      </w:r>
      <w:r>
        <w:t xml:space="preserve"> compounds such as methane or methanol, </w:t>
      </w:r>
      <w:r w:rsidR="00C70A26">
        <w:t>was predicted</w:t>
      </w:r>
      <w:r>
        <w:t xml:space="preserve"> in MAGs from both Trout Bog and </w:t>
      </w:r>
      <w:del w:id="438" w:author="Alexandra Linz [2]" w:date="2018-10-16T11:28:00Z">
        <w:r w:rsidDel="005B0D44">
          <w:delText xml:space="preserve">Lake </w:delText>
        </w:r>
      </w:del>
      <w:r>
        <w:t>Mendota. Putative pathways for methanol</w:t>
      </w:r>
      <w:ins w:id="439" w:author="Alexandra Linz" w:date="2018-09-20T10:43:00Z">
        <w:r w:rsidR="00180C4D">
          <w:t xml:space="preserve"> and methylamine</w:t>
        </w:r>
      </w:ins>
      <w:r>
        <w:t xml:space="preserve"> degradation were found in MAGs classified as </w:t>
      </w:r>
      <w:proofErr w:type="spellStart"/>
      <w:r w:rsidRPr="00C70A26">
        <w:rPr>
          <w:i/>
        </w:rPr>
        <w:t>Methylophilales</w:t>
      </w:r>
      <w:proofErr w:type="spellEnd"/>
      <w:r w:rsidR="003D102A">
        <w:t xml:space="preserve"> </w:t>
      </w:r>
      <w:r w:rsidR="004C3850">
        <w:t xml:space="preserve">(now merged with </w:t>
      </w:r>
      <w:proofErr w:type="spellStart"/>
      <w:r w:rsidR="004C3850" w:rsidRPr="00C70A26">
        <w:rPr>
          <w:i/>
        </w:rPr>
        <w:t>Nitrosomonadales</w:t>
      </w:r>
      <w:proofErr w:type="spellEnd"/>
      <w:r w:rsidR="004C3850">
        <w:t xml:space="preserve"> </w:t>
      </w:r>
      <w:r w:rsidR="004C3850">
        <w:fldChar w:fldCharType="begin" w:fldLock="1"/>
      </w:r>
      <w:r w:rsidR="001D1459">
        <w:instrText>ADDIN CSL_CITATION { "citationItems" : [ { "id" : "ITEM-1", "itemData" : { "DOI" : "10.1099/ijsem.0.001927", "ISSN" : "14665026", "PMID" : "28581923", "abstract" : "The genus Thiobacillus comprises four species with validly published names, of which Thiobacillus aquaesulis DSM 4255T (=ATCC 43788T) is the only species that can grow heterotrophically or mixotrophically - the rest being obligate autotrophs - and has a significant metabolic difference in not producing tetrathionate during the oxidation of thiosulfate during autotrophic growth. On the basis of this and differential chemotaxonomic properties and a 16S rRNA gene sequence similarity of 93.4\u200a% to the type species Thiobacillus thioparus DSM 505T, we propose that it is moved to a novel genus, Annwoodia gen. nov., for which the type species is Annwoodia aquaesulis gen. nov., comb. nov. We confirm that the position of the genus Thiobacillus in the Betaproteobacteria falls within the Nitrosomonadales rather than the Hydrogenophilales as previously proposed. Within the Nitrosomonadales we propose the circumscription of genera to form the Thiobacilliaceae fam. nov. and the Sterolibacteriaceae fam. nov. We propose the merging of the family Methylophilaceae into the Nitrosomonadales, and that the Sulfuricellaceae be merged into the Gallionellaceae, leaving the orders Methylophilales and Sulfuricellales defunct. In the Rhodocyclales we propose the Azonexaceae fam. nov. and the Zoogloeaceae fam. nov. We also reject the Hydrogenophilales from the Betaproteobacteria on the basis of a very low 16S rRNA gene sequence similarity with the class-proper as well as physiological properties, forming the Hydrogenophilalia class. nov. in the 'Proteobacteria'. We provide emended descriptions of Thiobacillus, Hydrogenophilales, Hydrogenophilaceae, Nitrosomonadales, Gallionellaceae, Rhodocyclaceae and the Betaproteobacteria.", "author" : [ { "dropping-particle" : "", "family" : "Boden", "given" : "Rich", "non-dropping-particle" : "", "parse-names" : false, "suffix" : "" }, { "dropping-particle" : "", "family" : "Hutt", "given" : "Lee P.", "non-dropping-particle" : "", "parse-names" : false, "suffix" : "" }, { "dropping-particle" : "", "family" : "Rae", "given" : "Alex W.", "non-dropping-particle" : "", "parse-names" : false, "suffix" : "" } ], "container-title" : "International Journal of Systematic and Evolutionary Microbiology", "id" : "ITEM-1", "issue" : "5", "issued" : { "date-parts" : [ [ "2017" ] ] }, "page" : "1191-1205", "title" : "Reclassification of Thiobacillus aquaesulis (Wood &amp; Kelly, 1995) as Annwoodia aquaesulis gen. nov., comb. nov., transfer of Thiobacillus (Beijerinck, 1904) from the Hydrogenophilales to the Nitrosomonadales, proposal of Hydrogenophilalia class. nov. withi", "type" : "article-journal", "volume" : "67" }, "uris" : [ "http://www.mendeley.com/documents/?uuid=55aa545a-8836-41bc-b108-5516e7936434" ] } ], "mendeley" : { "formattedCitation" : "(Boden, Hutt &amp; Rae, 2017)", "plainTextFormattedCitation" : "(Boden, Hutt &amp; Rae, 2017)", "previouslyFormattedCitation" : "(Boden, Hutt &amp; Rae, 2017)" }, "properties" : {  }, "schema" : "https://github.com/citation-style-language/schema/raw/master/csl-citation.json" }</w:instrText>
      </w:r>
      <w:r w:rsidR="004C3850">
        <w:fldChar w:fldCharType="separate"/>
      </w:r>
      <w:r w:rsidR="004C3850" w:rsidRPr="004C3850">
        <w:rPr>
          <w:noProof/>
        </w:rPr>
        <w:t>(Boden, Hutt &amp; Rae, 2017)</w:t>
      </w:r>
      <w:r w:rsidR="004C3850">
        <w:fldChar w:fldCharType="end"/>
      </w:r>
      <w:r w:rsidR="004C3850">
        <w:t>)</w:t>
      </w:r>
      <w:r w:rsidR="00DE2F1A">
        <w:t xml:space="preserve"> and </w:t>
      </w:r>
      <w:proofErr w:type="spellStart"/>
      <w:r w:rsidR="00DE2F1A" w:rsidRPr="00C70A26">
        <w:rPr>
          <w:i/>
        </w:rPr>
        <w:t>Methylotenera</w:t>
      </w:r>
      <w:proofErr w:type="spellEnd"/>
      <w:r>
        <w:t>, while</w:t>
      </w:r>
      <w:r w:rsidR="0074129B">
        <w:t xml:space="preserve"> </w:t>
      </w:r>
      <w:proofErr w:type="spellStart"/>
      <w:r w:rsidR="0074129B" w:rsidRPr="00C70A26">
        <w:rPr>
          <w:i/>
        </w:rPr>
        <w:t>Methylococcales</w:t>
      </w:r>
      <w:proofErr w:type="spellEnd"/>
      <w:r>
        <w:t xml:space="preserve"> MAGs </w:t>
      </w:r>
      <w:r>
        <w:lastRenderedPageBreak/>
        <w:t xml:space="preserve">were potential methane degraders based on the presence of genes encoding methane monooxygenase. </w:t>
      </w:r>
      <w:proofErr w:type="spellStart"/>
      <w:r w:rsidRPr="00C70A26">
        <w:rPr>
          <w:i/>
        </w:rPr>
        <w:t>Methylococcales</w:t>
      </w:r>
      <w:proofErr w:type="spellEnd"/>
      <w:r w:rsidR="0074129B">
        <w:t xml:space="preserve"> MAGs from</w:t>
      </w:r>
      <w:r>
        <w:t xml:space="preserve"> Trout Bog also encoded the pathway for nitrogen fixation, consistent with reports of nitrogen fixation in cultured isolates of this taxon </w:t>
      </w:r>
      <w:r w:rsidR="00E067DC">
        <w:fldChar w:fldCharType="begin" w:fldLock="1"/>
      </w:r>
      <w:r w:rsidR="00AA5B67" w:rsidRPr="00180C4D">
        <w:instrText>ADDIN CSL_CITATION { "citationItems" : [ { "id" : "ITEM-1", "itemData" : { "DOI" : "10.1099/00207713-45-3-622a", "ISBN" : "doi:10.1099/00207713-45-1-182", "ISSN" : "0020-7713", "PMID" : "7857800", "abstract" : "The 16S ribosomal DNA-based phylogenetic positions of various members of the Methylococcaceae (group I methanotrophs) were investigated. The Methylococcaceae as a whole formed a distinct branch in the gamma subdivision of the Proteobacteria, and this branch had five distinct subbranches. On the basis of a number of phenotypic traits, phospholipid fatty acid patterns, and the results of a 16S ribosomal DNA analysis, we determined that the species belonging to one subbranch, Methylobacter albus, Methylobacter agilis, and Methylobacter pelagicus, formed a distinct group that could be differentiated from other members of the genus Methylobacter, which grouped in an adjacent subbranch. We propose that these species belong to a new taxon, Methylomicrobium gen. nov.", "author" : [ { "dropping-particle" : "", "family" : "Bowman", "given" : "J P", "non-dropping-particle" : "", "parse-names" : false, "suffix" : "" }, { "dropping-particle" : "", "family" : "Sly", "given" : "L I", "non-dropping-particle" : "", "parse-names" : false, "suffix" : "" }, { "dropping-particle" : "", "family" : "Stackebrandt", "given" : "E", "non-dropping-particle" : "", "parse-names" : false, "suffix" : "" } ], "container-title" : "International Journal of Systematic Bacteriology", "id" : "ITEM-1", "issue" : "1", "issued" : { "date-parts" : [ [ "1995" ] ] }, "page" : "182-5", "title" : "The phylogenetic position of the family Methylococcaceae.", "type" : "article-journal", "volume" : "45" }, "uris" : [ "http://www.mendeley.com/documents/?uuid=a24bdec0-b96f-4012-8f1e-309f8ba3b15a" ] } ], "mendeley" : { "formattedCitation" : "(Bowman, Sly &amp; Stackebrandt, 1995)", "plainTextFormattedCitation" : "(Bowman, Sly &amp; Stackebrandt, 1995)", "previouslyFormattedCitation" : "(Bowman, Sly &amp; Stackebrandt, 1995)" }, "properties" : {  }, "schema" : "https://github.com/citation-style-language/schema/raw/master/csl-citation.json" }</w:instrText>
      </w:r>
      <w:r w:rsidR="00E067DC">
        <w:fldChar w:fldCharType="separate"/>
      </w:r>
      <w:r w:rsidR="00E067DC" w:rsidRPr="00180C4D">
        <w:rPr>
          <w:noProof/>
        </w:rPr>
        <w:t>(Bowman, Sly &amp; Stackebrandt, 1995)</w:t>
      </w:r>
      <w:r w:rsidR="00E067DC">
        <w:fldChar w:fldCharType="end"/>
      </w:r>
      <w:r>
        <w:t xml:space="preserve">. </w:t>
      </w:r>
      <w:del w:id="440" w:author="Alexandra Linz" w:date="2018-10-11T08:36:00Z">
        <w:r w:rsidDel="00830027">
          <w:delText xml:space="preserve">The </w:delText>
        </w:r>
        <w:r w:rsidRPr="00C70A26" w:rsidDel="00830027">
          <w:rPr>
            <w:i/>
          </w:rPr>
          <w:delText>Methylophilales</w:delText>
        </w:r>
        <w:r w:rsidDel="00830027">
          <w:delText xml:space="preserve"> </w:delText>
        </w:r>
        <w:r w:rsidR="0074129B" w:rsidDel="00830027">
          <w:delText xml:space="preserve">MAGs </w:delText>
        </w:r>
        <w:r w:rsidDel="00830027">
          <w:delText>also likely degrade methylamines, based on the presence of genes encoding the N-methylglutamate pathway or the tetrahydrofolate pathway</w:delText>
        </w:r>
        <w:r w:rsidR="00E067DC" w:rsidDel="00830027">
          <w:delText xml:space="preserve"> </w:delText>
        </w:r>
        <w:r w:rsidR="00E067DC" w:rsidDel="00830027">
          <w:fldChar w:fldCharType="begin" w:fldLock="1"/>
        </w:r>
        <w:r w:rsidR="009E1F39" w:rsidRPr="00180C4D" w:rsidDel="00830027">
          <w:delInstrText>ADDIN CSL_CITATION { "citationItems" : [ { "id" : "ITEM-1", "itemData" : { "DOI" : "10.1111/j.1365-2958.2009.06989.x", "author" : [ { "dropping-particle" : "", "family" : "Latypova", "given" : "Ekaterina", "non-dropping-particle" : "", "parse-names" : false, "suffix" : "" }, { "dropping-particle" : "", "family" : "Yang", "given" : "Song", "non-dropping-particle" : "", "parse-names" : false, "suffix" : "" }, { "dropping-particle" : "", "family" : "Wang", "given" : "Yi-shun", "non-dropping-particle" : "", "parse-names" : false, "suffix" : "" }, { "dropping-particle" : "", "family" : "Wang", "given" : "Tiansong", "non-dropping-particle" : "", "parse-names" : false, "suffix" : "" }, { "dropping-particle" : "", "family" : "Chavkin", "given" : "Theodore A", "non-dropping-particle" : "", "parse-names" : false, "suffix" : "" }, { "dropping-particle" : "", "family" : "Hackett", "given" : "Murray", "non-dropping-particle" : "", "parse-names" : false, "suffix" : "" }, { "dropping-particle" : "", "family" : "Sch\u00e4fer", "given" : "Hendrik", "non-dropping-particle" : "", "parse-names" : false, "suffix" : "" }, { "dropping-particle" : "", "family" : "Kalyuzhnaya", "given" : "Marina G", "non-dropping-particle" : "", "parse-names" : false, "suffix" : "" } ], "container-title" : "Molecular Microbiology", "id" : "ITEM-1", "issue" : "December 2009", "issued" : { "date-parts" : [ [ "2010" ] ] }, "page" : "426-439", "title" : "Genetics of the glutamate-mediated methylamine utilization pathway in the facultative methylotrophic beta-proteobacterium Methyloversatilis universalis FAM5", "type" : "article-journal", "volume" : "75" }, "uris" : [ "http://www.mendeley.com/documents/?uuid=8d773b6a-e9d5-47e9-bdde-0e4a1c3266b1" ] } ], "mendeley" : { "formattedCitation" : "(Latypova et al., 2010)", "plainTextFormattedCitation" : "(Latypova et al., 2010)", "previouslyFormattedCitation" : "(Latypova et al., 2010)" }, "properties" : {  }, "schema" : "https://github.com/citation-style-language/schema/raw/master/csl-citation.json" }</w:delInstrText>
        </w:r>
        <w:r w:rsidR="00E067DC" w:rsidDel="00830027">
          <w:fldChar w:fldCharType="separate"/>
        </w:r>
        <w:r w:rsidR="008E64BD" w:rsidRPr="00180C4D" w:rsidDel="00830027">
          <w:rPr>
            <w:noProof/>
          </w:rPr>
          <w:delText>(Latypova et al., 2010)</w:delText>
        </w:r>
        <w:r w:rsidR="00E067DC" w:rsidDel="00830027">
          <w:fldChar w:fldCharType="end"/>
        </w:r>
        <w:r w:rsidDel="00830027">
          <w:delText xml:space="preserve">. </w:delText>
        </w:r>
      </w:del>
      <w:r>
        <w:t xml:space="preserve">Methylotrophy in cultured freshwater isolates from </w:t>
      </w:r>
      <w:proofErr w:type="spellStart"/>
      <w:ins w:id="441" w:author="Alexandra Linz" w:date="2018-09-20T10:44:00Z">
        <w:r w:rsidR="00180C4D">
          <w:rPr>
            <w:i/>
          </w:rPr>
          <w:t>Methylococcales</w:t>
        </w:r>
        <w:proofErr w:type="spellEnd"/>
        <w:r w:rsidR="00180C4D">
          <w:rPr>
            <w:i/>
          </w:rPr>
          <w:t xml:space="preserve"> and </w:t>
        </w:r>
        <w:proofErr w:type="spellStart"/>
        <w:r w:rsidR="00180C4D">
          <w:rPr>
            <w:i/>
          </w:rPr>
          <w:t>Nitrosomonadales</w:t>
        </w:r>
        <w:proofErr w:type="spellEnd"/>
        <w:r w:rsidR="00180C4D">
          <w:rPr>
            <w:i/>
          </w:rPr>
          <w:t xml:space="preserve"> </w:t>
        </w:r>
      </w:ins>
      <w:del w:id="442" w:author="Alexandra Linz" w:date="2018-09-20T10:44:00Z">
        <w:r w:rsidDel="00180C4D">
          <w:delText xml:space="preserve">these taxa </w:delText>
        </w:r>
      </w:del>
      <w:r>
        <w:t xml:space="preserve">is well-documented </w:t>
      </w:r>
      <w:r w:rsidR="00E067DC">
        <w:fldChar w:fldCharType="begin" w:fldLock="1"/>
      </w:r>
      <w:r w:rsidR="00751BEC">
        <w:instrText>ADDIN CSL_CITATION { "citationItems" : [ { "id" : "ITEM-1", "itemData" : { "DOI" : "10.1099/ijs.0.029165-0", "ISBN" : "1466-5034 (Electronic)\\r1466-5026 (Linking)", "ISSN" : "14665026",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1", "issue" : "1", "issued" : { "date-parts" : [ [ "2011" ] ] }, "page" : "106-111", "title" : "Novel methylotrophic isolates from lake sediment, description of Methylotenera versatilis sp. nov. and emended description of the genus methylotenera", "type" : "article-journal", "volume" : "62" }, "uris" : [ "http://www.mendeley.com/documents/?uuid=3c28b5f7-8efd-4daa-98e3-2b7cbac92366" ] }, { "id" : "ITEM-2",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2", "issue" : "11", "issued" : { "date-parts" : [ [ "2015" ] ] }, "page" : "2442-2453", "publisher" : "Nature Publishing Group", "title" : "The ecology of pelagic freshwater methylotrophs assessed by a high-resolution monitoring and isolation campaign", "type" : "article-journal", "volume" : "9" }, "uris" : [ "http://www.mendeley.com/documents/?uuid=870a1143-66cf-4805-99d8-0140ad86d69d" ] } ], "mendeley" : { "formattedCitation" : "(Kalyuzhnaya et al., 2011; Salcher et al., 2015)", "plainTextFormattedCitation" : "(Kalyuzhnaya et al., 2011; Salcher et al., 2015)", "previouslyFormattedCitation" : "(Kalyuzhnaya et al., 2011; Salcher et al., 2015)" }, "properties" : {  }, "schema" : "https://github.com/citation-style-language/schema/raw/master/csl-citation.json" }</w:instrText>
      </w:r>
      <w:r w:rsidR="00E067DC">
        <w:fldChar w:fldCharType="separate"/>
      </w:r>
      <w:r w:rsidR="008E64BD" w:rsidRPr="008E64BD">
        <w:rPr>
          <w:noProof/>
        </w:rPr>
        <w:t>(Kalyuzhnaya et al., 2011; Salcher et al., 2015)</w:t>
      </w:r>
      <w:r w:rsidR="00E067DC">
        <w:fldChar w:fldCharType="end"/>
      </w:r>
      <w:ins w:id="443" w:author="Alexandra Linz" w:date="2018-09-20T10:44:00Z">
        <w:r w:rsidR="00180C4D">
          <w:t>.</w:t>
        </w:r>
      </w:ins>
      <w:del w:id="444" w:author="Alexandra Linz" w:date="2018-09-20T10:44:00Z">
        <w:r w:rsidDel="00180C4D">
          <w:delText>;</w:delText>
        </w:r>
      </w:del>
      <w:r>
        <w:t xml:space="preserve"> </w:t>
      </w:r>
      <w:ins w:id="445" w:author="Alexandra Linz" w:date="2018-09-20T10:44:00Z">
        <w:r w:rsidR="00180C4D">
          <w:t>H</w:t>
        </w:r>
      </w:ins>
      <w:del w:id="446" w:author="Alexandra Linz" w:date="2018-09-20T10:44:00Z">
        <w:r w:rsidDel="00180C4D">
          <w:delText>h</w:delText>
        </w:r>
      </w:del>
      <w:r>
        <w:t xml:space="preserve">owever, </w:t>
      </w:r>
      <w:del w:id="447" w:author="Alexandra Linz" w:date="2018-09-20T17:03:00Z">
        <w:r w:rsidDel="00D8419C">
          <w:delText>genes encoding</w:delText>
        </w:r>
      </w:del>
      <w:ins w:id="448" w:author="Alexandra Linz" w:date="2018-09-20T17:03:00Z">
        <w:r w:rsidR="00D8419C">
          <w:t>we also found predicted pathways for</w:t>
        </w:r>
      </w:ins>
      <w:r>
        <w:t xml:space="preserve"> methanol degradation </w:t>
      </w:r>
      <w:del w:id="449" w:author="Alexandra Linz" w:date="2018-09-20T17:03:00Z">
        <w:r w:rsidDel="00D8419C">
          <w:delText xml:space="preserve">were also identified </w:delText>
        </w:r>
      </w:del>
      <w:r>
        <w:t xml:space="preserve">in </w:t>
      </w:r>
      <w:r w:rsidR="00C70A26">
        <w:t xml:space="preserve">MAGs </w:t>
      </w:r>
      <w:r>
        <w:t xml:space="preserve">classified as </w:t>
      </w:r>
      <w:proofErr w:type="spellStart"/>
      <w:r w:rsidRPr="00C70A26">
        <w:rPr>
          <w:i/>
        </w:rPr>
        <w:t>Burkholderiales</w:t>
      </w:r>
      <w:proofErr w:type="spellEnd"/>
      <w:r w:rsidR="00C70A26">
        <w:t xml:space="preserve"> and</w:t>
      </w:r>
      <w:r>
        <w:t xml:space="preserve"> </w:t>
      </w:r>
      <w:proofErr w:type="spellStart"/>
      <w:r w:rsidRPr="00C70A26">
        <w:rPr>
          <w:i/>
        </w:rPr>
        <w:t>Rhizobiales</w:t>
      </w:r>
      <w:proofErr w:type="spellEnd"/>
      <w:r>
        <w:t xml:space="preserve"> </w:t>
      </w:r>
      <w:r w:rsidR="0074129B">
        <w:t>from</w:t>
      </w:r>
      <w:r>
        <w:t xml:space="preserve"> Trout Bog. Given the rapid rate at which </w:t>
      </w:r>
      <w:del w:id="450" w:author="Alexandra Linz" w:date="2018-10-01T14:26:00Z">
        <w:r w:rsidDel="00DA5126">
          <w:delText xml:space="preserve">we are discovering </w:delText>
        </w:r>
      </w:del>
      <w:r>
        <w:t>methylotrophy</w:t>
      </w:r>
      <w:ins w:id="451" w:author="Alexandra Linz" w:date="2018-10-01T14:26:00Z">
        <w:r w:rsidR="00DA5126">
          <w:t xml:space="preserve"> is being discovered</w:t>
        </w:r>
      </w:ins>
      <w:r>
        <w:t xml:space="preserve"> in microorganisms </w:t>
      </w:r>
      <w:ins w:id="452" w:author="Alexandra Linz" w:date="2018-10-01T15:51:00Z">
        <w:r w:rsidR="00CC195B">
          <w:t xml:space="preserve">that were </w:t>
        </w:r>
      </w:ins>
      <w:r>
        <w:t xml:space="preserve">not thought to be capable of this process, </w:t>
      </w:r>
      <w:del w:id="453" w:author="Alexandra Linz" w:date="2018-10-01T14:26:00Z">
        <w:r w:rsidR="0074129B" w:rsidDel="00DA5126">
          <w:delText xml:space="preserve">identifying </w:delText>
        </w:r>
      </w:del>
      <w:ins w:id="454" w:author="Alexandra Linz" w:date="2018-10-01T14:26:00Z">
        <w:r w:rsidR="00DA5126">
          <w:t xml:space="preserve">our identification of </w:t>
        </w:r>
      </w:ins>
      <w:r w:rsidR="0074129B">
        <w:t>potential new methylotrophs in freshwater</w:t>
      </w:r>
      <w:r>
        <w:t xml:space="preserve"> is intriguing, but not surprising </w:t>
      </w:r>
      <w:r w:rsidR="008E64BD">
        <w:fldChar w:fldCharType="begin" w:fldLock="1"/>
      </w:r>
      <w:r w:rsidR="00AA5B67">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mp; Lidstrom, 2009)", "plainTextFormattedCitation" : "(Chistoserdova, Kalyuzhnaya &amp; Lidstrom, 2009)", "previouslyFormattedCitation" : "(Chistoserdova, Kalyuzhnaya &amp; Lidstrom, 2009)" }, "properties" : {  }, "schema" : "https://github.com/citation-style-language/schema/raw/master/csl-citation.json" }</w:instrText>
      </w:r>
      <w:r w:rsidR="008E64BD">
        <w:fldChar w:fldCharType="separate"/>
      </w:r>
      <w:r w:rsidR="008E64BD" w:rsidRPr="008E64BD">
        <w:rPr>
          <w:noProof/>
        </w:rPr>
        <w:t>(Chistoserdova, Kalyuzhnaya &amp; Lidstrom, 2009)</w:t>
      </w:r>
      <w:r w:rsidR="008E64BD">
        <w:fldChar w:fldCharType="end"/>
      </w:r>
      <w:r>
        <w:t>.</w:t>
      </w:r>
    </w:p>
    <w:p w:rsidR="008853A5" w:rsidRDefault="000640AD" w:rsidP="00DC3B2C">
      <w:pPr>
        <w:pStyle w:val="Heading2"/>
      </w:pPr>
      <w:bookmarkStart w:id="455" w:name="_i04nm0pk38zw" w:colFirst="0" w:colLast="0"/>
      <w:bookmarkEnd w:id="455"/>
      <w:r>
        <w:t xml:space="preserve">Using </w:t>
      </w:r>
      <w:r w:rsidR="00046BFF">
        <w:t>MAGs</w:t>
      </w:r>
      <w:r>
        <w:t xml:space="preserve"> to track population abundances</w:t>
      </w:r>
      <w:r w:rsidR="00046BFF">
        <w:t xml:space="preserve"> over </w:t>
      </w:r>
      <w:r>
        <w:t>t</w:t>
      </w:r>
      <w:r w:rsidR="00046BFF">
        <w:t>ime</w:t>
      </w:r>
    </w:p>
    <w:p w:rsidR="00EC7C8E" w:rsidRPr="00A649C9" w:rsidRDefault="00046BFF" w:rsidP="00EC7C8E">
      <w:pPr>
        <w:rPr>
          <w:ins w:id="456" w:author="Alexandra Linz" w:date="2018-09-20T11:04:00Z"/>
        </w:rPr>
      </w:pPr>
      <w:r>
        <w:tab/>
      </w:r>
      <w:ins w:id="457" w:author="Alexandra Linz" w:date="2018-09-20T10:46:00Z">
        <w:r w:rsidR="00282CFB">
          <w:t xml:space="preserve">Because our metagenomes comprise a time series, we can investigate potential changes in function over time using our MAGs and functional marker genes. </w:t>
        </w:r>
      </w:ins>
      <w:del w:id="458" w:author="Alexandra Linz" w:date="2018-09-20T10:46:00Z">
        <w:r w:rsidR="0074129B" w:rsidDel="00282CFB">
          <w:delText>O</w:delText>
        </w:r>
        <w:r w:rsidDel="00282CFB">
          <w:delText xml:space="preserve">ur metagenomes comprise a time series, </w:delText>
        </w:r>
        <w:r w:rsidR="0074129B" w:rsidDel="00282CFB">
          <w:delText xml:space="preserve">so </w:delText>
        </w:r>
        <w:r w:rsidDel="00282CFB">
          <w:delText xml:space="preserve">we can use MAG coverage and the number of marker gene hits as proxies for abundance over time. </w:delText>
        </w:r>
      </w:del>
      <w:ins w:id="459" w:author="Alexandra Linz" w:date="2018-09-20T10:46:00Z">
        <w:r w:rsidR="00282CFB">
          <w:t>W</w:t>
        </w:r>
      </w:ins>
      <w:del w:id="460" w:author="Alexandra Linz" w:date="2018-09-20T10:46:00Z">
        <w:r w:rsidDel="00282CFB">
          <w:delText xml:space="preserve">As an example, </w:delText>
        </w:r>
        <w:r w:rsidR="008E64BD" w:rsidDel="00282CFB">
          <w:delText>w</w:delText>
        </w:r>
      </w:del>
      <w:r w:rsidR="008E64BD">
        <w:t xml:space="preserve">e analyzed abundance </w:t>
      </w:r>
      <w:r>
        <w:t xml:space="preserve">data for </w:t>
      </w:r>
      <w:r w:rsidRPr="00C70A26">
        <w:rPr>
          <w:i/>
        </w:rPr>
        <w:t>Cyanobacteria</w:t>
      </w:r>
      <w:r>
        <w:t xml:space="preserve">, known to be highly variable over time in </w:t>
      </w:r>
      <w:del w:id="461" w:author="Alexandra Linz [2]" w:date="2018-10-16T11:29:00Z">
        <w:r w:rsidDel="005B0D44">
          <w:delText xml:space="preserve">Lake </w:delText>
        </w:r>
      </w:del>
      <w:r>
        <w:t>Mendota</w:t>
      </w:r>
      <w:r w:rsidR="00CE56F8">
        <w:t xml:space="preserve"> </w:t>
      </w:r>
      <w:del w:id="462" w:author="Alexandra Linz" w:date="2018-10-01T15:51:00Z">
        <w:r w:rsidR="00CE56F8" w:rsidDel="00CC195B">
          <w:delText>(Figure 4</w:delText>
        </w:r>
        <w:r w:rsidR="008E64BD" w:rsidDel="00CC195B">
          <w:delText>, A-E)</w:delText>
        </w:r>
        <w:r w:rsidDel="00CC195B">
          <w:delText xml:space="preserve">. </w:delText>
        </w:r>
      </w:del>
      <w:r>
        <w:t xml:space="preserve">We found that one </w:t>
      </w:r>
      <w:r w:rsidRPr="00C70A26">
        <w:rPr>
          <w:i/>
        </w:rPr>
        <w:t>Cyanobacteria</w:t>
      </w:r>
      <w:r>
        <w:t xml:space="preserve"> MAG in each year was substantially more abundant than the rest; this </w:t>
      </w:r>
      <w:r w:rsidR="000640AD">
        <w:t xml:space="preserve">single </w:t>
      </w:r>
      <w:r>
        <w:t xml:space="preserve">MAG </w:t>
      </w:r>
      <w:del w:id="463" w:author="Alexandra Linz" w:date="2018-10-01T14:27:00Z">
        <w:r w:rsidDel="00DA5126">
          <w:delText>only is</w:delText>
        </w:r>
      </w:del>
      <w:ins w:id="464" w:author="Alexandra Linz" w:date="2018-10-01T14:27:00Z">
        <w:r w:rsidR="00DA5126">
          <w:t>was</w:t>
        </w:r>
      </w:ins>
      <w:r>
        <w:t xml:space="preserve"> plotted for each year</w:t>
      </w:r>
      <w:ins w:id="465" w:author="Alexandra Linz" w:date="2018-10-01T15:51:00Z">
        <w:r w:rsidR="00CC195B">
          <w:t xml:space="preserve"> (Figure 4, A-E).</w:t>
        </w:r>
      </w:ins>
      <w:del w:id="466" w:author="Alexandra Linz [2]" w:date="2018-10-16T11:29:00Z">
        <w:r w:rsidDel="005B0D44">
          <w:delText>.</w:delText>
        </w:r>
      </w:del>
      <w:r>
        <w:t xml:space="preserve"> </w:t>
      </w:r>
      <w:ins w:id="467" w:author="Alexandra Linz" w:date="2018-09-20T11:03:00Z">
        <w:r w:rsidR="00EC7C8E">
          <w:t xml:space="preserve">We compared read coverage-based abundance of the dominant </w:t>
        </w:r>
        <w:r w:rsidR="00EC7C8E">
          <w:rPr>
            <w:i/>
          </w:rPr>
          <w:t xml:space="preserve">Cyanobacteria </w:t>
        </w:r>
        <w:r w:rsidR="00EC7C8E">
          <w:t>MAG to the normalized number of BLAST hits in the metagenomes from abundant functional marker genes encoding nitrogenase subunits (</w:t>
        </w:r>
      </w:ins>
      <w:del w:id="468" w:author="Alexandra Linz" w:date="2018-09-20T11:02:00Z">
        <w:r w:rsidDel="00EC7C8E">
          <w:delText xml:space="preserve">Since our analysis of the diversity of MAGs containing nitrogenases showed a strong association between nitrogen fixation and </w:delText>
        </w:r>
        <w:r w:rsidRPr="00C70A26" w:rsidDel="00EC7C8E">
          <w:rPr>
            <w:i/>
          </w:rPr>
          <w:delText>Cyanobacteria</w:delText>
        </w:r>
        <w:r w:rsidDel="00EC7C8E">
          <w:delText xml:space="preserve"> </w:delText>
        </w:r>
        <w:r w:rsidR="0074129B" w:rsidDel="00EC7C8E">
          <w:delText>in</w:delText>
        </w:r>
        <w:r w:rsidDel="00EC7C8E">
          <w:delText xml:space="preserve"> Lake Mendota, we hypothesized that the number of hits to the most abundant marker genes encoding nitrogenase subunits over time would be correlated to the abundance of the </w:delText>
        </w:r>
        <w:r w:rsidR="0074129B" w:rsidDel="00EC7C8E">
          <w:delText>most abundant</w:delText>
        </w:r>
        <w:r w:rsidDel="00EC7C8E">
          <w:delText xml:space="preserve"> </w:delText>
        </w:r>
        <w:r w:rsidRPr="00C70A26" w:rsidDel="00EC7C8E">
          <w:rPr>
            <w:i/>
          </w:rPr>
          <w:delText>Cyanobacteria</w:delText>
        </w:r>
        <w:r w:rsidDel="00EC7C8E">
          <w:delText xml:space="preserve"> </w:delText>
        </w:r>
        <w:r w:rsidR="0074129B" w:rsidDel="00EC7C8E">
          <w:delText>MAG</w:delText>
        </w:r>
        <w:r w:rsidDel="00EC7C8E">
          <w:delText xml:space="preserve"> in each year (</w:delText>
        </w:r>
        <w:r w:rsidR="00CE56F8" w:rsidDel="00EC7C8E">
          <w:delText>Figure 4</w:delText>
        </w:r>
        <w:r w:rsidR="008E64BD" w:rsidDel="00EC7C8E">
          <w:delText>, F-J</w:delText>
        </w:r>
        <w:r w:rsidDel="00EC7C8E">
          <w:delText xml:space="preserve">). This hypothesis was partially supported. Two of the marker genes, </w:delText>
        </w:r>
      </w:del>
      <w:r>
        <w:t>TIGR1282</w:t>
      </w:r>
      <w:r w:rsidR="003D102A">
        <w:t xml:space="preserve"> (</w:t>
      </w:r>
      <w:proofErr w:type="spellStart"/>
      <w:r w:rsidR="003D102A" w:rsidRPr="003D102A">
        <w:rPr>
          <w:i/>
        </w:rPr>
        <w:t>nifD</w:t>
      </w:r>
      <w:proofErr w:type="spellEnd"/>
      <w:ins w:id="469" w:author="Alexandra Linz" w:date="2018-09-20T11:03:00Z">
        <w:r w:rsidR="00EC7C8E">
          <w:t xml:space="preserve">), </w:t>
        </w:r>
      </w:ins>
      <w:del w:id="470" w:author="Alexandra Linz" w:date="2018-09-20T11:03:00Z">
        <w:r w:rsidR="003D102A" w:rsidDel="00EC7C8E">
          <w:delText>)</w:delText>
        </w:r>
        <w:r w:rsidDel="00EC7C8E">
          <w:delText xml:space="preserve"> and</w:delText>
        </w:r>
      </w:del>
      <w:r>
        <w:t xml:space="preserve"> TIGR1286</w:t>
      </w:r>
      <w:r w:rsidR="003D102A">
        <w:t xml:space="preserve"> (</w:t>
      </w:r>
      <w:proofErr w:type="spellStart"/>
      <w:r w:rsidR="003D102A" w:rsidRPr="003D102A">
        <w:rPr>
          <w:i/>
        </w:rPr>
        <w:t>nifK</w:t>
      </w:r>
      <w:proofErr w:type="spellEnd"/>
      <w:r w:rsidR="003D102A">
        <w:t xml:space="preserve"> specific for molybdenum-iron nitrogenase)</w:t>
      </w:r>
      <w:r>
        <w:t xml:space="preserve">, </w:t>
      </w:r>
      <w:del w:id="471" w:author="Alexandra Linz" w:date="2018-09-20T11:03:00Z">
        <w:r w:rsidDel="00EC7C8E">
          <w:delText xml:space="preserve">correlated with </w:delText>
        </w:r>
        <w:r w:rsidR="000640AD" w:rsidDel="00EC7C8E">
          <w:delText xml:space="preserve">the </w:delText>
        </w:r>
        <w:r w:rsidRPr="00C70A26" w:rsidDel="00EC7C8E">
          <w:rPr>
            <w:i/>
          </w:rPr>
          <w:delText>Cyanobacteria</w:delText>
        </w:r>
        <w:r w:rsidDel="00EC7C8E">
          <w:delText xml:space="preserve"> MAG </w:delText>
        </w:r>
        <w:r w:rsidR="000640AD" w:rsidDel="00EC7C8E">
          <w:delText>abundance</w:delText>
        </w:r>
        <w:r w:rsidR="0074129B" w:rsidDel="00EC7C8E">
          <w:delText xml:space="preserve"> </w:delText>
        </w:r>
        <w:r w:rsidDel="00EC7C8E">
          <w:delText xml:space="preserve">more frequently than the third, </w:delText>
        </w:r>
      </w:del>
      <w:ins w:id="472" w:author="Alexandra Linz" w:date="2018-09-20T11:03:00Z">
        <w:r w:rsidR="00EC7C8E">
          <w:t xml:space="preserve">and </w:t>
        </w:r>
      </w:ins>
      <w:r>
        <w:t>TIGR1287</w:t>
      </w:r>
      <w:r w:rsidR="003D102A">
        <w:t xml:space="preserve"> (</w:t>
      </w:r>
      <w:proofErr w:type="spellStart"/>
      <w:r w:rsidR="003D102A">
        <w:rPr>
          <w:i/>
        </w:rPr>
        <w:t>nifH</w:t>
      </w:r>
      <w:proofErr w:type="spellEnd"/>
      <w:r w:rsidR="003D102A">
        <w:rPr>
          <w:i/>
        </w:rPr>
        <w:t xml:space="preserve">, </w:t>
      </w:r>
      <w:r w:rsidR="003D102A">
        <w:t>common among different types of nitrogenases)</w:t>
      </w:r>
      <w:r>
        <w:t xml:space="preserve">. </w:t>
      </w:r>
      <w:ins w:id="473" w:author="Alexandra Linz" w:date="2018-10-11T08:37:00Z">
        <w:r w:rsidR="00830027">
          <w:t>As expected, w</w:t>
        </w:r>
      </w:ins>
      <w:ins w:id="474" w:author="Alexandra Linz" w:date="2018-09-20T11:04:00Z">
        <w:r w:rsidR="00EC7C8E">
          <w:t xml:space="preserve">e detected significant correlations (p &lt; 0.05) between MAG abundance and nitrogen fixation marker genes in 2008, 2011, and 2012. In these years, the dominant </w:t>
        </w:r>
        <w:r w:rsidR="00EC7C8E">
          <w:rPr>
            <w:i/>
          </w:rPr>
          <w:t xml:space="preserve">Cyanobacteria </w:t>
        </w:r>
        <w:r w:rsidR="00EC7C8E">
          <w:t>MAGs were predicted</w:t>
        </w:r>
      </w:ins>
      <w:ins w:id="475" w:author="Alexandra Linz" w:date="2018-09-20T11:10:00Z">
        <w:r w:rsidR="007F46A1">
          <w:t xml:space="preserve"> to</w:t>
        </w:r>
      </w:ins>
      <w:ins w:id="476" w:author="Alexandra Linz" w:date="2018-09-20T11:04:00Z">
        <w:r w:rsidR="00EC7C8E">
          <w:t xml:space="preserve"> fix nitrogen based on gene content, while the dominant MAGs in 2009 and 2010 were not predicted t</w:t>
        </w:r>
        <w:r w:rsidR="00DA5126">
          <w:t xml:space="preserve">o fix nitrogen. </w:t>
        </w:r>
      </w:ins>
      <w:ins w:id="477" w:author="Alexandra Linz" w:date="2018-10-01T14:29:00Z">
        <w:r w:rsidR="00DA5126">
          <w:t>In agreement with this, t</w:t>
        </w:r>
      </w:ins>
      <w:ins w:id="478" w:author="Alexandra Linz" w:date="2018-09-20T11:04:00Z">
        <w:r w:rsidR="00DA5126">
          <w:t xml:space="preserve">he </w:t>
        </w:r>
        <w:r w:rsidR="00DA5126">
          <w:lastRenderedPageBreak/>
          <w:t>number</w:t>
        </w:r>
        <w:r w:rsidR="00EC7C8E">
          <w:t xml:space="preserve"> of hits for the nitrogenase marker genes were an order of magnitude lower </w:t>
        </w:r>
      </w:ins>
      <w:ins w:id="479" w:author="Alexandra Linz" w:date="2018-10-01T14:29:00Z">
        <w:r w:rsidR="00DA5126">
          <w:t xml:space="preserve">in 2009 and 2010 compared to </w:t>
        </w:r>
      </w:ins>
      <w:ins w:id="480" w:author="Alexandra Linz" w:date="2018-09-20T11:04:00Z">
        <w:r w:rsidR="00EC7C8E">
          <w:t xml:space="preserve">2008 and 2012. While genome incompleteness precludes us from concluding that the potential for nitrogen fixation in </w:t>
        </w:r>
        <w:del w:id="481" w:author="Alexandra Linz [2]" w:date="2018-10-16T11:29:00Z">
          <w:r w:rsidR="00EC7C8E" w:rsidDel="005B0D44">
            <w:delText xml:space="preserve">Lake </w:delText>
          </w:r>
        </w:del>
        <w:r w:rsidR="00EC7C8E">
          <w:t xml:space="preserve">Mendota based on metagenomic gene content was lower in 2009 and 2010 because the dominant </w:t>
        </w:r>
        <w:r w:rsidR="00EC7C8E">
          <w:rPr>
            <w:i/>
          </w:rPr>
          <w:t xml:space="preserve">Cyanobacteria </w:t>
        </w:r>
        <w:r w:rsidR="007F46A1">
          <w:t>populations were not diazotroph</w:t>
        </w:r>
      </w:ins>
      <w:ins w:id="482" w:author="Alexandra Linz" w:date="2018-09-20T11:10:00Z">
        <w:r w:rsidR="007F46A1">
          <w:t>ic</w:t>
        </w:r>
      </w:ins>
      <w:ins w:id="483" w:author="Alexandra Linz" w:date="2018-09-20T11:04:00Z">
        <w:r w:rsidR="00EC7C8E">
          <w:t xml:space="preserve">, it does </w:t>
        </w:r>
      </w:ins>
      <w:ins w:id="484" w:author="Alexandra Linz" w:date="2018-10-11T08:38:00Z">
        <w:r w:rsidR="00830027">
          <w:t>corroborate</w:t>
        </w:r>
      </w:ins>
      <w:ins w:id="485" w:author="Alexandra Linz" w:date="2018-09-20T11:04:00Z">
        <w:r w:rsidR="00EC7C8E">
          <w:t xml:space="preserve"> a strong link between </w:t>
        </w:r>
        <w:r w:rsidR="00EC7C8E">
          <w:rPr>
            <w:i/>
          </w:rPr>
          <w:t>Cyanobacteria</w:t>
        </w:r>
        <w:r w:rsidR="00EC7C8E">
          <w:t xml:space="preserve"> dynamics</w:t>
        </w:r>
        <w:r w:rsidR="00EC7C8E">
          <w:rPr>
            <w:i/>
          </w:rPr>
          <w:t xml:space="preserve"> </w:t>
        </w:r>
        <w:r w:rsidR="00EC7C8E">
          <w:t>and nitrogen fixation in this ecosystem</w:t>
        </w:r>
      </w:ins>
      <w:ins w:id="486" w:author="Alexandra Linz" w:date="2018-10-11T08:38:00Z">
        <w:r w:rsidR="00830027">
          <w:t xml:space="preserve"> </w:t>
        </w:r>
      </w:ins>
      <w:ins w:id="487" w:author="Alexandra Linz" w:date="2018-10-11T08:39:00Z">
        <w:r w:rsidR="00830027">
          <w:t>(</w:t>
        </w:r>
        <w:proofErr w:type="spellStart"/>
        <w:r w:rsidR="00830027">
          <w:t>Beversdorf</w:t>
        </w:r>
        <w:proofErr w:type="spellEnd"/>
        <w:r w:rsidR="00830027">
          <w:t xml:space="preserve"> et al., 2013)</w:t>
        </w:r>
      </w:ins>
      <w:ins w:id="488" w:author="Alexandra Linz" w:date="2018-09-20T11:04:00Z">
        <w:r w:rsidR="00EC7C8E">
          <w:t>.</w:t>
        </w:r>
      </w:ins>
      <w:ins w:id="489" w:author="Alexandra Linz" w:date="2018-10-11T08:38:00Z">
        <w:r w:rsidR="00830027">
          <w:t xml:space="preserve"> This could also have important implications for cyanotoxin production, since nitrogen stress has been linked to toxin production</w:t>
        </w:r>
      </w:ins>
      <w:ins w:id="490" w:author="Alexandra Linz" w:date="2018-10-11T08:39:00Z">
        <w:r w:rsidR="00830027">
          <w:t xml:space="preserve"> (</w:t>
        </w:r>
        <w:proofErr w:type="spellStart"/>
        <w:r w:rsidR="00830027">
          <w:t>Beversdorf</w:t>
        </w:r>
        <w:proofErr w:type="spellEnd"/>
        <w:r w:rsidR="00830027">
          <w:t xml:space="preserve"> et al., 2015)</w:t>
        </w:r>
      </w:ins>
      <w:ins w:id="491" w:author="Alexandra Linz" w:date="2018-10-11T08:38:00Z">
        <w:r w:rsidR="00830027">
          <w:t xml:space="preserve">. </w:t>
        </w:r>
      </w:ins>
    </w:p>
    <w:p w:rsidR="008853A5" w:rsidRDefault="00046BFF" w:rsidP="00DC3B2C">
      <w:del w:id="492" w:author="Alexandra Linz" w:date="2018-09-20T11:04:00Z">
        <w:r w:rsidDel="00EC7C8E">
          <w:delText xml:space="preserve">Significant correlations (p &lt; 0.05) were only detected in 2008, 2011, and 2012. The strength of these correlations suggests that in three out of the five years in our Lake Mendota time series, a single </w:delText>
        </w:r>
        <w:r w:rsidRPr="00C70A26" w:rsidDel="00EC7C8E">
          <w:rPr>
            <w:i/>
          </w:rPr>
          <w:delText>Cyanobacteria</w:delText>
        </w:r>
        <w:r w:rsidDel="00EC7C8E">
          <w:delText xml:space="preserve"> population produced most genes encoding nitrogenase subunits. In the other two years, it is possible that other diazotrophic populations were more abundant, or that the nitrogenase subunits were derived from populations that did not assemble in</w:delText>
        </w:r>
        <w:r w:rsidR="0074129B" w:rsidDel="00EC7C8E">
          <w:delText>to MAGs</w:delText>
        </w:r>
        <w:r w:rsidDel="00EC7C8E">
          <w:delText xml:space="preserve">. These two years were also unusual in our time series - in 2008, extreme flooding events led to large </w:delText>
        </w:r>
        <w:r w:rsidRPr="00C70A26" w:rsidDel="00EC7C8E">
          <w:rPr>
            <w:i/>
          </w:rPr>
          <w:delText>Cyanobacteria</w:delText>
        </w:r>
        <w:r w:rsidDel="00EC7C8E">
          <w:delText xml:space="preserve"> blooms</w:delText>
        </w:r>
        <w:r w:rsidR="008E64BD" w:rsidDel="00EC7C8E">
          <w:delText xml:space="preserve"> </w:delText>
        </w:r>
        <w:r w:rsidR="008E64BD" w:rsidDel="00EC7C8E">
          <w:fldChar w:fldCharType="begin" w:fldLock="1"/>
        </w:r>
        <w:r w:rsidR="00AA5B67" w:rsidRPr="00EC7C8E" w:rsidDel="00EC7C8E">
          <w:delInstrText>ADDIN CSL_CITATION { "citationItems" : [ { "id" : "ITEM-1", "itemData" : { "DOI" : "10.1371/journal.pone.0125353", "ISBN" : "1932-6203", "ISSN" : "19326203", "PMID" : "25945933", "abstract" : "Cyanobacterial harmful algal blooms (cyanoHABs) are a primary source of water quality degradation in eutrophic lakes. The occurrence of cyanoHABs is ubiquitous and expected to increase with current climate and land use change scenarios. However, it is currently un- known what environmental parameters are important for indicating the presence of cyano- HAB toxins making them difficult to predict or even monitor on time-scales relevant to protecting public health. Using qPCR, we aimed to quantify genes within the microcystin op- eron (mcy) to determine which cyanobacterial taxa, and what percentage of the total cyano- bacterial community, were responsible for microcystin production in four eutrophic lakes. We targeted Microcystis-16S, mcyA, and Microcystis, Planktothrix, and Anabaena-specific mcyE genes.We also measured microcystins and several biological, chemical, and physi- cal parameters\u2014such as temperature, lake stability, nutrients, pigments and cyanobacterial community composition (CCC)\u2014to search for possible correlations to gene copy abun- dance andMCproduction. All four lakes contained Microcystis-mcyE genes and high per- centages of toxic Microcystis, suggesting Microcystis was the dominant microcystin producer. However, all genes were highly variable temporally, and in few cases, correlated with increased temperature and nutrients as the summer progressed. Interestingly, toxin gene abundances (and biomass indicators) were anti-correlated with microcystin in all lakes except the largest lake, Lake Mendota. Similarly, gene abundance and microcystins differentially correlated to CCC in all lakes. Thus, we conclude that the presence of micro- cystin genes are not a useful tool for eliciting an ecological role for toxins in the environment, nor are microcystin genes (e.g. DNA) a good indicator of toxins in the environment.", "author" : [ { "dropping-particle" : "", "family" : "Beversdorf", "given" : "Lucas J.", "non-dropping-particle" : "", "parse-names" : false, "suffix" : "" }, { "dropping-particle" : "", "family" : "Chaston", "given" : "Sheena D.", "non-dropping-particle" : "", "parse-names" : false, "suffix" : "" }, { "dropping-particle" : "", "family" : "Miller", "given" : "Todd R.", "non-dropping-particle" : "", "parse-names" : false, "suffix" : "" }, { "dropping-particle" : "", "family" : "McMahon", "given" : "Katherine D.", "non-dropping-particle" : "", "parse-names" : fals</w:delInstrText>
        </w:r>
        <w:r w:rsidR="00AA5B67" w:rsidRPr="007F46A1" w:rsidDel="00EC7C8E">
          <w:delInstrText>e, "suffix" : "" } ], "container-title" : "PLOS ONE", "id" : "ITEM-1", "issue" : "5", "issued" : { "date-parts" : [ [ "2015" ] ] }, "page" : "1-18", "title" : "Microcystin mcyA and mcyE gene abundances are not appropriate indicators of microcystin concentrations in lakes", "type" : "article-journal", "volume" : "10" }, "uris" : [ "http://www.mendeley.com/documents/?uuid=2576e6e8-8d50-4598-9223-25db749de9e7" ] } ], "mendeley" : { "formattedCitation" : "(Beversdorf et al., 2015)", "plainTextFormattedCitation" : "(Beversdorf et al., 2015)", "previouslyFormattedCitation" : "(Beversdorf et al., 2015)" }, "properties" : {  }, "schema" : "https://github.com/citation-style-language/schema/raw/master/csl-citation.json" }</w:delInstrText>
        </w:r>
        <w:r w:rsidR="008E64BD" w:rsidDel="00EC7C8E">
          <w:fldChar w:fldCharType="separate"/>
        </w:r>
        <w:r w:rsidR="008E64BD" w:rsidRPr="00EC7C8E" w:rsidDel="00EC7C8E">
          <w:rPr>
            <w:noProof/>
          </w:rPr>
          <w:delText>(Beversdorf et al., 2015)</w:delText>
        </w:r>
        <w:r w:rsidR="008E64BD" w:rsidDel="00EC7C8E">
          <w:fldChar w:fldCharType="end"/>
        </w:r>
        <w:r w:rsidDel="00EC7C8E">
          <w:delText xml:space="preserve"> and in 2009, the invasive spiny water flea </w:delText>
        </w:r>
        <w:r w:rsidR="0074129B" w:rsidDel="00EC7C8E">
          <w:delText>population drastically increased</w:delText>
        </w:r>
        <w:r w:rsidDel="00EC7C8E">
          <w:delText xml:space="preserve"> in Lake Mendota </w:delText>
        </w:r>
        <w:r w:rsidR="008E64BD" w:rsidDel="00EC7C8E">
          <w:fldChar w:fldCharType="begin" w:fldLock="1"/>
        </w:r>
        <w:r w:rsidR="0074129B" w:rsidDel="00EC7C8E">
          <w:delInstrText>ADDIN CSL_CITATION { "citationItems" : [ { "id" : "ITEM-1", "itemData" : { "DOI" : "10.1002/ecs2.1628", "ISBN" : "- 2150-8925", "ISSN" : "21508925", "abstract" : "When an invasive species appears at a new location, we typically have no knowledge of the population dynamics leading up to that moment. Is the establishment of invasive propagules closely followed by the appearance of the population? Or alternatively, was there an established low-density population that was released from a constraint and crossed the detection threshold? The early stages of the invasion process are a critical gap in our knowledge, yet vitally important for the detection and management of invasions. Here, we present multiple lines of evidence supporting the lag scenario for an invasive species outbreak. The invasive predatory zooplankton, spiny water flea (Bythotrephes longimanus), was detected in Lake Mendota, Wisconsin (USA), in summer of 2009 and rapidly reached and sustained exceptionally high densities. To evaluate whether Bythotrephes' outbreak immediately followed introduction or erupted from an established low-density population, we constructed a population model of Bythotrephes in Lake Mendota. In the model, Bythotrephes persisted indefinitely at low levels until favorable thermal conditions in 2009, the coolest July since at least 1895, allowed it to erupt to high densities and establish a large egg bank in the lake sediments. The egg bank stabilized the population in the high-density state despite a return to nonfavorable thermal conditions, which is further supported by demographic data suggesting a constant contribution from the egg bank during the year. The prolonged lag scenario is corroborated by the detection of two individual Bythotrephes in pre-2009 archived samples, and the detection of Bythotrephes spines in lake sediment core layers dating back to 1994 (\u00b15 yr). Together, our results suggest that Bythotrephes persisted for at least a decade below the detection limit, until optimal thermal conditions triggered a population outbreak. This work highlights the potential for environmental conditions to trigger invasive species outbreaks from low-density populations.", "author" : [ { "dropping-particle" : "", "family" : "Walsh", "given" : "Jake R.", "non-dropping-particle" : "", "parse-names" : false, "suffix" : "" }, { "dropping-particle" : "", "family" : "Munoz", "given" : "Samuel E.", "non-dropping-particle" : "", "parse-names" : false, "suffix" : "" }, { "dropping-particle" : "", "family" : "Zanden", "given" : "M. Jake", "non-dropping-particle" : "Vander", "parse-names" : false, "suffix" : "" } ], "container-title" : "Ecosphere", "id" : "ITEM-1", "issue" : "12", "issued" : { "date-parts" : [ [ "2016" ] ] }, "page" : "1-17", "title" : "Outbreak of an undetected invasive species triggered by a climate anomaly", "type" : "article-journal", "volume" : "7" }, "uris" : [ "http://www.mendeley.com/documents/?uuid=957e273c-6ff1-461b-a37f-aebf3506c1bd" ] } ], "mendeley" : { "formattedCitation" : "(Walsh, Munoz &amp; Vander Zanden, 2016)", "plainTextFormattedCitation" : "(Walsh, Munoz &amp; Vander Zanden, 2016)", "previouslyFormattedCitation" : "(Walsh, Munoz &amp; Vander Zanden, 2016)" }, "properties" : {  }, "schema" : "https://github.com/citation-style-language/schema/raw/master/csl-citation.json" }</w:delInstrText>
        </w:r>
        <w:r w:rsidR="008E64BD" w:rsidDel="00EC7C8E">
          <w:fldChar w:fldCharType="separate"/>
        </w:r>
        <w:r w:rsidR="0074129B" w:rsidRPr="0074129B" w:rsidDel="00EC7C8E">
          <w:rPr>
            <w:noProof/>
          </w:rPr>
          <w:delText>(Walsh, Munoz &amp; Vander Zanden, 2016)</w:delText>
        </w:r>
        <w:r w:rsidR="008E64BD" w:rsidDel="00EC7C8E">
          <w:fldChar w:fldCharType="end"/>
        </w:r>
        <w:r w:rsidR="000640AD" w:rsidDel="00EC7C8E">
          <w:delText>.</w:delText>
        </w:r>
        <w:r w:rsidDel="00EC7C8E">
          <w:delText xml:space="preserve"> Still, our time series analysis demonstrates the utility of our datasets in linking metabolic function to specific taxonomic groups.</w:delText>
        </w:r>
      </w:del>
    </w:p>
    <w:p w:rsidR="008853A5" w:rsidRDefault="00046BFF" w:rsidP="00DC3B2C">
      <w:pPr>
        <w:pStyle w:val="Heading2"/>
      </w:pPr>
      <w:bookmarkStart w:id="493" w:name="_gjdgxs" w:colFirst="0" w:colLast="0"/>
      <w:bookmarkEnd w:id="493"/>
      <w:r>
        <w:t>Conclusions</w:t>
      </w:r>
    </w:p>
    <w:p w:rsidR="008853A5" w:rsidRDefault="00046BFF" w:rsidP="00DC3B2C">
      <w:pPr>
        <w:ind w:firstLine="720"/>
        <w:rPr>
          <w:ins w:id="494" w:author="Alexandra Linz" w:date="2018-10-01T15:35:00Z"/>
        </w:rPr>
      </w:pPr>
      <w:r>
        <w:t>Our analysis of functional marker genes indicated</w:t>
      </w:r>
      <w:ins w:id="495" w:author="Alexandra Linz" w:date="2018-09-20T11:57:00Z">
        <w:r w:rsidR="00004F6F">
          <w:t xml:space="preserve"> potentially</w:t>
        </w:r>
      </w:ins>
      <w:r>
        <w:t xml:space="preserve"> significant differences in microbial </w:t>
      </w:r>
      <w:ins w:id="496" w:author="Alexandra Linz" w:date="2018-09-25T13:34:00Z">
        <w:r w:rsidR="006F2401">
          <w:t>biogeochemical</w:t>
        </w:r>
      </w:ins>
      <w:del w:id="497" w:author="Alexandra Linz" w:date="2018-09-25T13:34:00Z">
        <w:r w:rsidDel="006F2401">
          <w:delText>nutrient</w:delText>
        </w:r>
      </w:del>
      <w:r>
        <w:t xml:space="preserve"> cycling between </w:t>
      </w:r>
      <w:del w:id="498" w:author="Alexandra Linz [2]" w:date="2018-10-16T11:29:00Z">
        <w:r w:rsidDel="005B0D44">
          <w:delText xml:space="preserve">Lake </w:delText>
        </w:r>
      </w:del>
      <w:r>
        <w:t>Mendota</w:t>
      </w:r>
      <w:r w:rsidR="0074129B">
        <w:t>’s</w:t>
      </w:r>
      <w:r>
        <w:t xml:space="preserve"> epilimnion, Trout Bog</w:t>
      </w:r>
      <w:r w:rsidR="0074129B">
        <w:t>’s</w:t>
      </w:r>
      <w:r>
        <w:t xml:space="preserve"> epilimnion, and Trout Bog</w:t>
      </w:r>
      <w:r w:rsidR="0074129B">
        <w:t>’s</w:t>
      </w:r>
      <w:r>
        <w:t xml:space="preserve"> hypolimnion. </w:t>
      </w:r>
      <w:ins w:id="499" w:author="Alexandra Linz" w:date="2018-09-25T13:33:00Z">
        <w:r w:rsidR="006F2401">
          <w:t xml:space="preserve">We </w:t>
        </w:r>
      </w:ins>
      <w:ins w:id="500" w:author="Alexandra Linz" w:date="2018-09-25T13:34:00Z">
        <w:r w:rsidR="006F2401">
          <w:t xml:space="preserve">next </w:t>
        </w:r>
      </w:ins>
      <w:ins w:id="501" w:author="Alexandra Linz" w:date="2018-09-25T13:33:00Z">
        <w:r w:rsidR="006F2401">
          <w:t>used</w:t>
        </w:r>
      </w:ins>
      <w:ins w:id="502" w:author="Alexandra Linz" w:date="2018-09-25T13:34:00Z">
        <w:r w:rsidR="006F2401">
          <w:t xml:space="preserve"> MAGS from</w:t>
        </w:r>
      </w:ins>
      <w:ins w:id="503" w:author="Alexandra Linz" w:date="2018-09-25T13:33:00Z">
        <w:r w:rsidR="006F2401">
          <w:t xml:space="preserve"> multi-year metagenomic time series to propose specific roles in freshwater biogeochemical cycles for microbial taxa. In the nitrogen cycle, we predicted many pathways for the degradation and biosynthesis of polyamines, consistent with their hypothesized role in the dissolved org</w:t>
        </w:r>
        <w:r w:rsidR="00CC195B">
          <w:t xml:space="preserve">anic nitrogen pool. We </w:t>
        </w:r>
      </w:ins>
      <w:ins w:id="504" w:author="Alexandra Linz" w:date="2018-10-01T15:53:00Z">
        <w:r w:rsidR="00CC195B">
          <w:t xml:space="preserve">observed </w:t>
        </w:r>
      </w:ins>
      <w:ins w:id="505" w:author="Alexandra Linz" w:date="2018-09-25T13:33:00Z">
        <w:r w:rsidR="006F2401">
          <w:t xml:space="preserve">an association between nitrogen fixation and </w:t>
        </w:r>
        <w:r w:rsidR="006F2401">
          <w:rPr>
            <w:i/>
          </w:rPr>
          <w:t xml:space="preserve">Cyanobacteria </w:t>
        </w:r>
        <w:r w:rsidR="006F2401">
          <w:t xml:space="preserve">in </w:t>
        </w:r>
        <w:del w:id="506" w:author="Alexandra Linz [2]" w:date="2018-10-16T11:29:00Z">
          <w:r w:rsidR="006F2401" w:rsidDel="005B0D44">
            <w:delText xml:space="preserve">Lake </w:delText>
          </w:r>
        </w:del>
        <w:r w:rsidR="006F2401">
          <w:t xml:space="preserve">Mendota, but observed a greater diversity of putative diazotrophs in Trout Bog. Assimilatory sulfate reduction pathways were predicted more frequently that dissimilatory sulfate reduction pathways, suggesting a bias towards using sulfate for biosynthesis. We identified several types of </w:t>
        </w:r>
        <w:proofErr w:type="spellStart"/>
        <w:r w:rsidR="006F2401">
          <w:t>phototrophy</w:t>
        </w:r>
        <w:proofErr w:type="spellEnd"/>
        <w:r w:rsidR="006F2401">
          <w:t>, which in some but not all genomes co-occurred with carbon fixation via the Calvin Cyc</w:t>
        </w:r>
        <w:r w:rsidR="00CC195B">
          <w:t xml:space="preserve">le or the reductive TCA cycle. </w:t>
        </w:r>
      </w:ins>
      <w:ins w:id="507" w:author="Alexandra Linz" w:date="2018-10-01T15:54:00Z">
        <w:r w:rsidR="00CC195B">
          <w:t>We found t</w:t>
        </w:r>
      </w:ins>
      <w:ins w:id="508" w:author="Alexandra Linz" w:date="2018-09-25T13:33:00Z">
        <w:r w:rsidR="006F2401">
          <w:t xml:space="preserve">he greatest diversity and density of glycoside hydrolases in </w:t>
        </w:r>
      </w:ins>
      <w:ins w:id="509" w:author="Alexandra Linz" w:date="2018-10-01T15:54:00Z">
        <w:r w:rsidR="00CC195B">
          <w:t xml:space="preserve">MAGs from </w:t>
        </w:r>
      </w:ins>
      <w:ins w:id="510" w:author="Alexandra Linz" w:date="2018-09-25T13:33:00Z">
        <w:r w:rsidR="006F2401">
          <w:t xml:space="preserve">Trout Bog’s hypolimnion, suggesting a greater potential to degrade recalcitrant carbon in this region. </w:t>
        </w:r>
      </w:ins>
      <w:del w:id="511" w:author="Alexandra Linz" w:date="2018-09-25T13:33:00Z">
        <w:r w:rsidDel="006F2401">
          <w:delText xml:space="preserve">By combining these results with metabolic pathway prediction in MAGs, we </w:delText>
        </w:r>
        <w:r w:rsidR="0074129B" w:rsidDel="006F2401">
          <w:delText>identified</w:delText>
        </w:r>
        <w:r w:rsidDel="006F2401">
          <w:delText xml:space="preserve"> taxa encoding these metabolisms and co-occu</w:delText>
        </w:r>
        <w:r w:rsidR="000640AD" w:rsidDel="006F2401">
          <w:delText>r</w:delText>
        </w:r>
        <w:r w:rsidDel="006F2401">
          <w:delText xml:space="preserve">rence of pathways within </w:delText>
        </w:r>
        <w:r w:rsidR="0074129B" w:rsidDel="006F2401">
          <w:delText>MAGs</w:delText>
        </w:r>
        <w:r w:rsidDel="006F2401">
          <w:delText xml:space="preserve">. We found that phototrophy, carbon fixation, and nitrogen fixation </w:delText>
        </w:r>
        <w:r w:rsidR="0074129B" w:rsidDel="006F2401">
          <w:delText>co-occurred within</w:delText>
        </w:r>
        <w:r w:rsidDel="006F2401">
          <w:delText xml:space="preserve"> the abundant phototrophs </w:delText>
        </w:r>
        <w:r w:rsidRPr="00C70A26" w:rsidDel="006F2401">
          <w:rPr>
            <w:i/>
          </w:rPr>
          <w:delText>Cyanobacteria</w:delText>
        </w:r>
        <w:r w:rsidDel="006F2401">
          <w:delText xml:space="preserve"> in Lake Mendota and </w:delText>
        </w:r>
        <w:r w:rsidRPr="00C70A26" w:rsidDel="006F2401">
          <w:rPr>
            <w:i/>
          </w:rPr>
          <w:delText>Chlorobiales</w:delText>
        </w:r>
        <w:r w:rsidDel="006F2401">
          <w:delText xml:space="preserve"> in Trout Bog. In Lake Mendota, nitrogen fixation was </w:delText>
        </w:r>
        <w:r w:rsidR="0074129B" w:rsidDel="006F2401">
          <w:delText xml:space="preserve">predominantly </w:delText>
        </w:r>
        <w:r w:rsidDel="006F2401">
          <w:delText>associated with</w:delText>
        </w:r>
        <w:r w:rsidRPr="00C70A26" w:rsidDel="006F2401">
          <w:rPr>
            <w:i/>
          </w:rPr>
          <w:delText xml:space="preserve"> Cyanobacteria</w:delText>
        </w:r>
        <w:r w:rsidDel="006F2401">
          <w:delText xml:space="preserve">, </w:delText>
        </w:r>
        <w:r w:rsidR="00C70A26" w:rsidDel="006F2401">
          <w:delText xml:space="preserve">but </w:delText>
        </w:r>
        <w:r w:rsidR="0074129B" w:rsidDel="006F2401">
          <w:delText>it was not associated with any particular taxon in Trout Bog</w:delText>
        </w:r>
        <w:r w:rsidDel="006F2401">
          <w:delText xml:space="preserve">. In the sulfur cycle, </w:delText>
        </w:r>
        <w:r w:rsidR="0074129B" w:rsidDel="006F2401">
          <w:delText xml:space="preserve">we observed </w:delText>
        </w:r>
        <w:r w:rsidDel="006F2401">
          <w:delText>assimilatory pathways more frequently</w:delText>
        </w:r>
        <w:r w:rsidR="0074129B" w:rsidDel="006F2401">
          <w:delText xml:space="preserve"> than dissimilatory pathways</w:delText>
        </w:r>
        <w:r w:rsidDel="006F2401">
          <w:delText xml:space="preserve"> in the MAGs, suggesting a bias towards using sulfur compounds </w:delText>
        </w:r>
        <w:r w:rsidR="003A1F5F" w:rsidDel="006F2401">
          <w:delText>for</w:delText>
        </w:r>
        <w:r w:rsidDel="006F2401">
          <w:delText xml:space="preserve"> biosynthesis rather </w:delText>
        </w:r>
        <w:r w:rsidR="003F0487" w:rsidDel="006F2401">
          <w:delText xml:space="preserve">than </w:delText>
        </w:r>
        <w:r w:rsidR="003A1F5F" w:rsidDel="006F2401">
          <w:delText>as electron donors</w:delText>
        </w:r>
        <w:r w:rsidDel="006F2401">
          <w:delText xml:space="preserve">. </w:delText>
        </w:r>
        <w:r w:rsidR="003A1F5F" w:rsidDel="006F2401">
          <w:delText>We found</w:delText>
        </w:r>
        <w:r w:rsidDel="006F2401">
          <w:delText xml:space="preserve"> the greatest density and diversity of </w:delText>
        </w:r>
        <w:r w:rsidR="003A1F5F" w:rsidDel="006F2401">
          <w:delText>genes annotated as GHs</w:delText>
        </w:r>
        <w:r w:rsidDel="006F2401">
          <w:delText xml:space="preserve"> in the Trout Bog hypolimnion, potentially indicating a greater reliance on complex carbon sources</w:delText>
        </w:r>
        <w:r w:rsidR="003A1F5F" w:rsidDel="006F2401">
          <w:delText xml:space="preserve"> in this environment</w:delText>
        </w:r>
        <w:r w:rsidDel="006F2401">
          <w:delText xml:space="preserve">. </w:delText>
        </w:r>
      </w:del>
      <w:r w:rsidR="003A1F5F">
        <w:t>Our combination of</w:t>
      </w:r>
      <w:r>
        <w:t xml:space="preserve"> functional marker gene analysis and MAG pathway prediction provid</w:t>
      </w:r>
      <w:ins w:id="512" w:author="Alexandra Linz [2]" w:date="2018-10-16T11:31:00Z">
        <w:r w:rsidR="005B0D44">
          <w:t>e</w:t>
        </w:r>
      </w:ins>
      <w:ins w:id="513" w:author="Alexandra Linz" w:date="2018-10-01T15:54:00Z">
        <w:r w:rsidR="00CC195B">
          <w:t>s</w:t>
        </w:r>
      </w:ins>
      <w:del w:id="514" w:author="Alexandra Linz" w:date="2018-10-01T15:54:00Z">
        <w:r w:rsidDel="00CC195B">
          <w:delText>e</w:delText>
        </w:r>
        <w:r w:rsidR="003A1F5F" w:rsidDel="00CC195B">
          <w:delText>d</w:delText>
        </w:r>
      </w:del>
      <w:r>
        <w:t xml:space="preserve"> insight into the complex</w:t>
      </w:r>
      <w:r w:rsidR="000640AD">
        <w:t xml:space="preserve"> </w:t>
      </w:r>
      <w:r w:rsidR="000640AD">
        <w:lastRenderedPageBreak/>
        <w:t>metabolisms underpinning</w:t>
      </w:r>
      <w:r>
        <w:t xml:space="preserve"> freshwater communities and how microbial processes scale to ecosystem functions.</w:t>
      </w:r>
    </w:p>
    <w:p w:rsidR="00FF5880" w:rsidRPr="00797487" w:rsidRDefault="00FF5880" w:rsidP="00FF5880">
      <w:pPr>
        <w:ind w:firstLine="720"/>
        <w:rPr>
          <w:ins w:id="515" w:author="Alexandra Linz" w:date="2018-10-01T15:35:00Z"/>
        </w:rPr>
      </w:pPr>
      <w:ins w:id="516" w:author="Alexandra Linz" w:date="2018-10-01T15:35:00Z">
        <w:r w:rsidRPr="00797487">
          <w:t>We anticipate that this dataset will be a valuable community resource for other freshwater microbial ecologists to mine and incorporate into comparative studies across lakes around the world. As such, all data is publicly availabl</w:t>
        </w:r>
        <w:r>
          <w:t>e at &lt;</w:t>
        </w:r>
        <w:r w:rsidRPr="00C9735A">
          <w:t xml:space="preserve"> </w:t>
        </w:r>
        <w:r w:rsidRPr="002C4D58">
          <w:t>https://github.com/McMahonLab/MAGstravaganza</w:t>
        </w:r>
        <w:r w:rsidRPr="00797487">
          <w:t xml:space="preserve"> &gt;. The results of this study can be used to guide efforts to build microbially-resolved models o</w:t>
        </w:r>
        <w:r>
          <w:t>f freshwater carbon and nutrient</w:t>
        </w:r>
        <w:r w:rsidRPr="00797487">
          <w:t xml:space="preserve"> cycles with better predictive power. </w:t>
        </w:r>
      </w:ins>
    </w:p>
    <w:p w:rsidR="00FF5880" w:rsidRDefault="00FF5880" w:rsidP="00DC3B2C">
      <w:pPr>
        <w:ind w:firstLine="720"/>
      </w:pPr>
    </w:p>
    <w:p w:rsidR="008853A5" w:rsidRDefault="00046BFF">
      <w:pPr>
        <w:pStyle w:val="Heading3"/>
      </w:pPr>
      <w:bookmarkStart w:id="517" w:name="_m6606topfmb" w:colFirst="0" w:colLast="0"/>
      <w:bookmarkEnd w:id="517"/>
      <w:r>
        <w:t>Acknowledgments</w:t>
      </w:r>
    </w:p>
    <w:p w:rsidR="0047621E" w:rsidRDefault="008E64BD" w:rsidP="0047621E">
      <w:pPr>
        <w:ind w:firstLine="720"/>
      </w:pPr>
      <w:r>
        <w:t xml:space="preserve">We thank the North Temperate Lakes and Lake Mendota Microbial Observatory field crews, UW-Trout Lake Station, the UW Center for Limnology, and the Global Lakes Ecological Observatory Network for field and logistical support. </w:t>
      </w:r>
      <w:r w:rsidRPr="008E64BD">
        <w:t xml:space="preserve">We acknowledge efforts by many McMahon laboratory undergraduate students and technicians whose work has been related to sample collection and DNA extraction. </w:t>
      </w:r>
      <w:r w:rsidR="000640AD">
        <w:t>We thank Emily Stanley</w:t>
      </w:r>
      <w:r w:rsidR="00204AC0">
        <w:t xml:space="preserve"> and Joshua Hamilton</w:t>
      </w:r>
      <w:r w:rsidR="000640AD">
        <w:t xml:space="preserve"> for insightful comments on an early draft of this manuscript. </w:t>
      </w:r>
      <w:r w:rsidRPr="008E64BD">
        <w:t>Finally, we personally thank the individual program directors and leadership at the National Science Foundation for their commitment to continued support of long-term ecological research.</w:t>
      </w:r>
      <w:r>
        <w:t xml:space="preserve"> </w:t>
      </w:r>
    </w:p>
    <w:p w:rsidR="008853A5" w:rsidDel="003B25A9" w:rsidRDefault="000640AD" w:rsidP="0069102D">
      <w:pPr>
        <w:ind w:firstLine="720"/>
        <w:rPr>
          <w:del w:id="518" w:author="Alexandra Linz" w:date="2018-09-24T15:10:00Z"/>
        </w:rPr>
      </w:pPr>
      <w:del w:id="519" w:author="Alexandra Linz" w:date="2018-09-24T15:10:00Z">
        <w:r w:rsidDel="003B25A9">
          <w:delText xml:space="preserve">We thank the Joint Genome Institute for supporting this work through the Community Sequencing Program (CSP 394), performing the bioinformatics, and providing technical support. </w:delText>
        </w:r>
        <w:r w:rsidR="0069102D" w:rsidDel="003B25A9">
          <w:delText xml:space="preserve">The work conducted by the U.S. Department of Energy Joint Genome Institute, a DOE Office of Science User Facility, is supported by the Office of Science of the U.S. Department of Energy under Contract No. DE-AC02-05CH11231. </w:delText>
        </w:r>
        <w:r w:rsidR="008E64BD" w:rsidRPr="008E64BD" w:rsidDel="003B25A9">
          <w:delText>K.D.M. acknowledges funding from the United States National Science Foundation Microbial Observatories program (MCB-0702395), the Long Term Ecological Research Program (NTL-LTER DEB- 1440297), and an INSPIRE award (DEB-1344254).</w:delText>
        </w:r>
        <w:r w:rsidR="008E64BD" w:rsidDel="003B25A9">
          <w:delText xml:space="preserve"> A.M.L. </w:delText>
        </w:r>
        <w:r w:rsidR="0047621E" w:rsidDel="003B25A9">
          <w:delText xml:space="preserve">was </w:delText>
        </w:r>
        <w:r w:rsidR="008E64BD" w:rsidDel="003B25A9">
          <w:delText>supported by a pre-doctoral fellowship provided by the University of Wisconsin – Madison Department of Bacteriology</w:delText>
        </w:r>
        <w:r w:rsidR="0047621E" w:rsidDel="003B25A9">
          <w:delText xml:space="preserve"> and </w:delText>
        </w:r>
        <w:r w:rsidR="0047621E" w:rsidRPr="0047621E" w:rsidDel="003B25A9">
          <w:delText>by the National Science Foundation Graduate Research Fellowship Program under grant no. DGE-1256259</w:delText>
        </w:r>
        <w:r w:rsidR="0047621E" w:rsidDel="003B25A9">
          <w:delText xml:space="preserve"> during this research</w:delText>
        </w:r>
        <w:r w:rsidR="008E64BD" w:rsidDel="003B25A9">
          <w:delText>.</w:delText>
        </w:r>
        <w:r w:rsidR="00C160CB" w:rsidDel="003B25A9">
          <w:delText xml:space="preserve"> </w:delText>
        </w:r>
        <w:r w:rsidR="00204AC0" w:rsidDel="003B25A9">
          <w:delText>This material is also based upon work that supported by the National Institute of Food and Agriculture, U.S. Department of Agriculture (Hatch Project 1002996).</w:delText>
        </w:r>
      </w:del>
    </w:p>
    <w:p w:rsidR="008853A5" w:rsidRDefault="00046BFF" w:rsidP="00B44E2D">
      <w:pPr>
        <w:pStyle w:val="Heading1"/>
      </w:pPr>
      <w:bookmarkStart w:id="520" w:name="_10g0eg7e0hhu" w:colFirst="0" w:colLast="0"/>
      <w:bookmarkEnd w:id="520"/>
      <w:r>
        <w:t>Figure and Table Legends</w:t>
      </w:r>
    </w:p>
    <w:p w:rsidR="008853A5" w:rsidRDefault="008853A5" w:rsidP="00B44E2D">
      <w:pPr>
        <w:spacing w:line="240" w:lineRule="auto"/>
      </w:pPr>
    </w:p>
    <w:p w:rsidR="00166966" w:rsidRPr="005F1EC7" w:rsidRDefault="00770B63" w:rsidP="00B44E2D">
      <w:pPr>
        <w:spacing w:line="240" w:lineRule="auto"/>
        <w:rPr>
          <w:color w:val="000000"/>
        </w:rPr>
      </w:pPr>
      <w:r w:rsidRPr="00280EC2">
        <w:rPr>
          <w:b/>
          <w:bCs/>
          <w:color w:val="000000"/>
        </w:rPr>
        <w:t>Table 1. Characteristics of Lake Mendota and Trout Bog</w:t>
      </w:r>
      <w:ins w:id="521" w:author="Alexandra Linz [2]" w:date="2018-10-22T13:52:00Z">
        <w:r w:rsidR="00D172CE">
          <w:rPr>
            <w:b/>
            <w:bCs/>
            <w:color w:val="000000"/>
          </w:rPr>
          <w:t xml:space="preserve"> Lake</w:t>
        </w:r>
      </w:ins>
      <w:r w:rsidRPr="00280EC2">
        <w:rPr>
          <w:b/>
          <w:bCs/>
          <w:color w:val="000000"/>
        </w:rPr>
        <w:t xml:space="preserve">. </w:t>
      </w:r>
      <w:r w:rsidRPr="00280EC2">
        <w:rPr>
          <w:color w:val="000000"/>
        </w:rPr>
        <w:t xml:space="preserve">Water from Lake Mendota and Trout Bog </w:t>
      </w:r>
      <w:ins w:id="522" w:author="Alexandra Linz [2]" w:date="2018-10-22T13:52:00Z">
        <w:r w:rsidR="00D172CE">
          <w:rPr>
            <w:color w:val="000000"/>
          </w:rPr>
          <w:t xml:space="preserve">Lake </w:t>
        </w:r>
      </w:ins>
      <w:r w:rsidRPr="00280EC2">
        <w:rPr>
          <w:color w:val="000000"/>
        </w:rPr>
        <w:t xml:space="preserve">was sampled weekly during the ice-free periods using an integrated water column sampler and </w:t>
      </w:r>
      <w:del w:id="523" w:author="Alexandra Linz" w:date="2018-10-01T15:56:00Z">
        <w:r w:rsidRPr="00280EC2" w:rsidDel="00CC195B">
          <w:rPr>
            <w:color w:val="000000"/>
          </w:rPr>
          <w:delText>filtered for DNA using</w:delText>
        </w:r>
      </w:del>
      <w:ins w:id="524" w:author="Alexandra Linz" w:date="2018-10-01T15:56:00Z">
        <w:r w:rsidR="00CC195B">
          <w:rPr>
            <w:color w:val="000000"/>
          </w:rPr>
          <w:t>bacteria were collected on</w:t>
        </w:r>
      </w:ins>
      <w:r w:rsidRPr="00280EC2">
        <w:rPr>
          <w:color w:val="000000"/>
        </w:rPr>
        <w:t xml:space="preserve"> a </w:t>
      </w:r>
      <w:proofErr w:type="gramStart"/>
      <w:r w:rsidRPr="00280EC2">
        <w:rPr>
          <w:color w:val="000000"/>
        </w:rPr>
        <w:t>0.22 micron</w:t>
      </w:r>
      <w:proofErr w:type="gramEnd"/>
      <w:r w:rsidRPr="00280EC2">
        <w:rPr>
          <w:color w:val="000000"/>
        </w:rPr>
        <w:t xml:space="preserve"> filter. Metagenomic sequencing was </w:t>
      </w:r>
      <w:r w:rsidRPr="00280EC2">
        <w:rPr>
          <w:color w:val="000000"/>
        </w:rPr>
        <w:lastRenderedPageBreak/>
        <w:t xml:space="preserve">performed on DNA extracted from filters collected in 2008-2012 from </w:t>
      </w:r>
      <w:del w:id="525" w:author="Alexandra Linz [2]" w:date="2018-10-22T13:52:00Z">
        <w:r w:rsidRPr="00280EC2" w:rsidDel="00D172CE">
          <w:rPr>
            <w:color w:val="000000"/>
          </w:rPr>
          <w:delText xml:space="preserve">Lake </w:delText>
        </w:r>
      </w:del>
      <w:r w:rsidRPr="00280EC2">
        <w:rPr>
          <w:color w:val="000000"/>
        </w:rPr>
        <w:t xml:space="preserve">Mendota and in 2007-2009 from Trout Bog.  The epilimnion (upper thermal layer) was sampled in both lakes, while the hypolimnion (bottom thermal layer) was sampled only in Trout Bog. Chemistry data were collected by NTL-LTER from depth discrete samples taken from 0 and 4 m for </w:t>
      </w:r>
      <w:del w:id="526" w:author="Alexandra Linz [2]" w:date="2018-10-22T13:52:00Z">
        <w:r w:rsidRPr="00280EC2" w:rsidDel="00D172CE">
          <w:rPr>
            <w:color w:val="000000"/>
          </w:rPr>
          <w:delText xml:space="preserve">Lake </w:delText>
        </w:r>
      </w:del>
      <w:r w:rsidRPr="00280EC2">
        <w:rPr>
          <w:color w:val="000000"/>
        </w:rPr>
        <w:t xml:space="preserve">Mendota, 0 m for the Trout Bog Epilimnion, and 3 and 7 m for the Trout Bog </w:t>
      </w:r>
      <w:ins w:id="527" w:author="Alexandra Linz [2]" w:date="2018-10-22T13:52:00Z">
        <w:r w:rsidR="00D172CE">
          <w:rPr>
            <w:color w:val="000000"/>
          </w:rPr>
          <w:t>h</w:t>
        </w:r>
      </w:ins>
      <w:del w:id="528" w:author="Alexandra Linz [2]" w:date="2018-10-22T13:52:00Z">
        <w:r w:rsidRPr="00280EC2" w:rsidDel="00D172CE">
          <w:rPr>
            <w:color w:val="000000"/>
          </w:rPr>
          <w:delText>H</w:delText>
        </w:r>
      </w:del>
      <w:r w:rsidRPr="00280EC2">
        <w:rPr>
          <w:color w:val="000000"/>
        </w:rPr>
        <w:t>ypolimnion. Values reported here are the means of all measurements in the sampling time span for each lake, with standard deviations reported in parentheses.</w:t>
      </w:r>
    </w:p>
    <w:p w:rsidR="00166966" w:rsidRDefault="00166966" w:rsidP="00B44E2D">
      <w:pPr>
        <w:pStyle w:val="NormalWeb"/>
        <w:spacing w:before="0" w:beforeAutospacing="0" w:after="0" w:afterAutospacing="0"/>
        <w:rPr>
          <w:color w:val="000000"/>
        </w:rPr>
      </w:pPr>
      <w:r>
        <w:rPr>
          <w:b/>
          <w:bCs/>
          <w:color w:val="000000"/>
        </w:rPr>
        <w:t xml:space="preserve">Figure 1. Analysis of marker gene abundances reveals differences between lakes and layers. </w:t>
      </w:r>
      <w:r>
        <w:rPr>
          <w:color w:val="000000"/>
        </w:rPr>
        <w:t xml:space="preserve">To assess potential differences in microbial metabolisms in our study sites, we predicted open reading frames in unassembled metagenomes using Prodigal and compared the resulting ORFs to a custom database of metabolic marker genes using BLAST. </w:t>
      </w:r>
      <w:r w:rsidR="003D102A">
        <w:rPr>
          <w:color w:val="000000"/>
        </w:rPr>
        <w:t>In these boxplots, s</w:t>
      </w:r>
      <w:r>
        <w:rPr>
          <w:color w:val="000000"/>
        </w:rPr>
        <w:t xml:space="preserve">ignificant differences in numbers of gene hits between sites was tested using a pairwise Wilcoxon rank sum test with a Bonferroni correction; significance was considered to be p &lt; 0.05. </w:t>
      </w:r>
      <w:r w:rsidR="003D102A">
        <w:rPr>
          <w:color w:val="000000"/>
        </w:rPr>
        <w:t xml:space="preserve">94 metagenomes were tested for Lake Mendota, while 47 metagenomes were tested in each layer of Trout Bog. </w:t>
      </w:r>
      <w:r>
        <w:rPr>
          <w:color w:val="000000"/>
        </w:rPr>
        <w:t>Significant differences between the Trout Bog and</w:t>
      </w:r>
      <w:del w:id="529" w:author="Alexandra Linz [2]" w:date="2018-10-22T13:53:00Z">
        <w:r w:rsidDel="00D172CE">
          <w:rPr>
            <w:color w:val="000000"/>
          </w:rPr>
          <w:delText xml:space="preserve"> Lake</w:delText>
        </w:r>
      </w:del>
      <w:r>
        <w:rPr>
          <w:color w:val="000000"/>
        </w:rPr>
        <w:t xml:space="preserve"> Mendota </w:t>
      </w:r>
      <w:proofErr w:type="spellStart"/>
      <w:r>
        <w:rPr>
          <w:color w:val="000000"/>
        </w:rPr>
        <w:t>epilimnia</w:t>
      </w:r>
      <w:proofErr w:type="spellEnd"/>
      <w:r>
        <w:rPr>
          <w:color w:val="000000"/>
        </w:rPr>
        <w:t xml:space="preserve"> and between the Trout Bog epilimnion and hypolimnion are indicated by a green or a </w:t>
      </w:r>
      <w:r w:rsidR="00C72B55">
        <w:rPr>
          <w:color w:val="000000"/>
        </w:rPr>
        <w:t>purple</w:t>
      </w:r>
      <w:r>
        <w:rPr>
          <w:color w:val="000000"/>
        </w:rPr>
        <w:t xml:space="preserve"> star, respectively. Significant differences between the Trout Bog hypolimnion and the</w:t>
      </w:r>
      <w:del w:id="530" w:author="Alexandra Linz [2]" w:date="2018-10-22T13:53:00Z">
        <w:r w:rsidDel="00D172CE">
          <w:rPr>
            <w:color w:val="000000"/>
          </w:rPr>
          <w:delText xml:space="preserve"> Lake</w:delText>
        </w:r>
      </w:del>
      <w:r>
        <w:rPr>
          <w:color w:val="000000"/>
        </w:rPr>
        <w:t xml:space="preserve"> Mendota epilimnion were not tested, as the large number of variables differing in these sites makes the comparison less informative. This analysis revealed differences in the number of marker genes observed by lake for many metabolic processes involved in carbon, nitrogen, and sulfur cycling.</w:t>
      </w:r>
      <w:r w:rsidR="0069102D">
        <w:rPr>
          <w:color w:val="000000"/>
        </w:rPr>
        <w:t xml:space="preserve"> </w:t>
      </w:r>
      <w:ins w:id="531" w:author="Alexandra Linz" w:date="2018-09-24T15:11:00Z">
        <w:r w:rsidR="003B25A9">
          <w:rPr>
            <w:color w:val="000000"/>
          </w:rPr>
          <w:t>P</w:t>
        </w:r>
      </w:ins>
      <w:del w:id="532" w:author="Alexandra Linz" w:date="2018-09-24T15:11:00Z">
        <w:r w:rsidR="0069102D" w:rsidDel="003B25A9">
          <w:rPr>
            <w:color w:val="000000"/>
          </w:rPr>
          <w:delText>LEfSe results for each gene are available in Data S3, and p</w:delText>
        </w:r>
      </w:del>
      <w:r w:rsidR="0069102D">
        <w:rPr>
          <w:color w:val="000000"/>
        </w:rPr>
        <w:t>-values of markers described in Figure 1 and elsewhere in the text are reported in Table S3.</w:t>
      </w:r>
    </w:p>
    <w:p w:rsidR="009770A7" w:rsidRDefault="009770A7" w:rsidP="00B44E2D">
      <w:pPr>
        <w:pStyle w:val="NormalWeb"/>
        <w:spacing w:before="0" w:beforeAutospacing="0" w:after="0" w:afterAutospacing="0"/>
      </w:pPr>
    </w:p>
    <w:p w:rsidR="005F1EC7" w:rsidRPr="00087FC0" w:rsidRDefault="00087FC0" w:rsidP="00087FC0">
      <w:pPr>
        <w:pStyle w:val="NormalWeb"/>
        <w:spacing w:before="240" w:beforeAutospacing="0" w:after="0" w:afterAutospacing="0"/>
        <w:rPr>
          <w:b/>
          <w:bCs/>
          <w:color w:val="000000"/>
        </w:rPr>
      </w:pPr>
      <w:r>
        <w:rPr>
          <w:b/>
          <w:bCs/>
          <w:color w:val="000000"/>
        </w:rPr>
        <w:t>Figure 2. Metabolisms in Lake Mendota and</w:t>
      </w:r>
      <w:r w:rsidR="005F1EC7">
        <w:rPr>
          <w:b/>
          <w:bCs/>
          <w:color w:val="000000"/>
        </w:rPr>
        <w:t xml:space="preserve"> Trout Bog</w:t>
      </w:r>
      <w:ins w:id="533" w:author="Alexandra Linz [2]" w:date="2018-10-22T13:53:00Z">
        <w:r w:rsidR="00D172CE">
          <w:rPr>
            <w:b/>
            <w:bCs/>
            <w:color w:val="000000"/>
          </w:rPr>
          <w:t xml:space="preserve"> Lake</w:t>
        </w:r>
      </w:ins>
      <w:r w:rsidR="005F1EC7">
        <w:rPr>
          <w:b/>
          <w:bCs/>
          <w:color w:val="000000"/>
        </w:rPr>
        <w:t xml:space="preserve">. </w:t>
      </w:r>
      <w:r w:rsidR="005F1EC7">
        <w:rPr>
          <w:color w:val="000000"/>
        </w:rPr>
        <w:t xml:space="preserve">Metabolic pathways were predicted for all MAGs based on their gene content. </w:t>
      </w:r>
      <w:ins w:id="534" w:author="Alexandra Linz" w:date="2018-10-01T15:56:00Z">
        <w:r w:rsidR="00CC195B">
          <w:rPr>
            <w:color w:val="000000"/>
          </w:rPr>
          <w:t>Pathways were considered present when a</w:t>
        </w:r>
      </w:ins>
      <w:del w:id="535" w:author="Alexandra Linz" w:date="2018-10-01T15:56:00Z">
        <w:r w:rsidR="005F1EC7" w:rsidDel="00CC195B">
          <w:rPr>
            <w:color w:val="000000"/>
          </w:rPr>
          <w:delText>A</w:delText>
        </w:r>
      </w:del>
      <w:r w:rsidR="005F1EC7">
        <w:rPr>
          <w:color w:val="000000"/>
        </w:rPr>
        <w:t xml:space="preserve">t least 50% of enzymes in a pathway </w:t>
      </w:r>
      <w:del w:id="536" w:author="Alexandra Linz" w:date="2018-10-01T15:56:00Z">
        <w:r w:rsidR="005F1EC7" w:rsidDel="00CC195B">
          <w:rPr>
            <w:color w:val="000000"/>
          </w:rPr>
          <w:delText>must have been</w:delText>
        </w:r>
      </w:del>
      <w:ins w:id="537" w:author="Alexandra Linz" w:date="2018-10-01T15:56:00Z">
        <w:r w:rsidR="00CC195B">
          <w:rPr>
            <w:color w:val="000000"/>
          </w:rPr>
          <w:t>were</w:t>
        </w:r>
      </w:ins>
      <w:r w:rsidR="005F1EC7">
        <w:rPr>
          <w:color w:val="000000"/>
        </w:rPr>
        <w:t xml:space="preserve"> encoded </w:t>
      </w:r>
      <w:ins w:id="538" w:author="Alexandra Linz" w:date="2018-10-01T15:56:00Z">
        <w:r w:rsidR="00CC195B">
          <w:rPr>
            <w:color w:val="000000"/>
          </w:rPr>
          <w:t xml:space="preserve">in the genome </w:t>
        </w:r>
      </w:ins>
      <w:del w:id="539" w:author="Alexandra Linz" w:date="2018-10-01T15:56:00Z">
        <w:r w:rsidR="005F1EC7" w:rsidDel="00CC195B">
          <w:rPr>
            <w:color w:val="000000"/>
          </w:rPr>
          <w:delText>in the genome for a pathway to be considered present, as well as encoding</w:delText>
        </w:r>
      </w:del>
      <w:ins w:id="540" w:author="Alexandra Linz" w:date="2018-10-01T15:56:00Z">
        <w:r w:rsidR="00CC195B">
          <w:rPr>
            <w:color w:val="000000"/>
          </w:rPr>
          <w:t>and all</w:t>
        </w:r>
      </w:ins>
      <w:r w:rsidR="005F1EC7">
        <w:rPr>
          <w:color w:val="000000"/>
        </w:rPr>
        <w:t xml:space="preserve"> enzymes unique to or required for </w:t>
      </w:r>
      <w:ins w:id="541" w:author="Alexandra Linz" w:date="2018-10-01T15:57:00Z">
        <w:r w:rsidR="00CC195B">
          <w:rPr>
            <w:color w:val="000000"/>
          </w:rPr>
          <w:t>the</w:t>
        </w:r>
      </w:ins>
      <w:del w:id="542" w:author="Alexandra Linz" w:date="2018-10-01T15:57:00Z">
        <w:r w:rsidR="005F1EC7" w:rsidDel="00CC195B">
          <w:rPr>
            <w:color w:val="000000"/>
          </w:rPr>
          <w:delText>a</w:delText>
        </w:r>
      </w:del>
      <w:r w:rsidR="005F1EC7">
        <w:rPr>
          <w:color w:val="000000"/>
        </w:rPr>
        <w:t xml:space="preserve"> pathway</w:t>
      </w:r>
      <w:ins w:id="543" w:author="Alexandra Linz" w:date="2018-10-01T15:57:00Z">
        <w:r w:rsidR="00CC195B">
          <w:rPr>
            <w:color w:val="000000"/>
          </w:rPr>
          <w:t xml:space="preserve"> were present</w:t>
        </w:r>
      </w:ins>
      <w:r w:rsidR="005F1EC7">
        <w:rPr>
          <w:color w:val="000000"/>
        </w:rPr>
        <w:t xml:space="preserve">. Putative pathway presence was aggregated by lake and phylum. This analysis can link potential functions identified in the metagenomes to taxonomic groups that may perform those functions. For example, MAGs </w:t>
      </w:r>
      <w:del w:id="544" w:author="Alexandra Linz" w:date="2018-10-01T15:57:00Z">
        <w:r w:rsidR="005F1EC7" w:rsidDel="00CC195B">
          <w:rPr>
            <w:color w:val="000000"/>
          </w:rPr>
          <w:delText xml:space="preserve">with </w:delText>
        </w:r>
      </w:del>
      <w:ins w:id="545" w:author="Alexandra Linz" w:date="2018-10-01T15:57:00Z">
        <w:r w:rsidR="00CC195B">
          <w:rPr>
            <w:color w:val="000000"/>
          </w:rPr>
          <w:t xml:space="preserve">that </w:t>
        </w:r>
      </w:ins>
      <w:del w:id="546" w:author="Alexandra Linz" w:date="2018-10-01T15:57:00Z">
        <w:r w:rsidR="005F1EC7" w:rsidDel="00CC195B">
          <w:rPr>
            <w:color w:val="000000"/>
          </w:rPr>
          <w:delText>putative pathways for carbon fixation</w:delText>
        </w:r>
      </w:del>
      <w:ins w:id="547" w:author="Alexandra Linz" w:date="2018-10-01T15:57:00Z">
        <w:r w:rsidR="00CC195B">
          <w:rPr>
            <w:color w:val="000000"/>
          </w:rPr>
          <w:t>putatively fix carbon</w:t>
        </w:r>
      </w:ins>
      <w:r w:rsidR="005F1EC7">
        <w:rPr>
          <w:color w:val="000000"/>
        </w:rPr>
        <w:t xml:space="preserve"> also likely fix nitrogen in both lakes. Similar</w:t>
      </w:r>
      <w:ins w:id="548" w:author="Alexandra Linz" w:date="2018-10-01T15:57:00Z">
        <w:r w:rsidR="00CC195B">
          <w:rPr>
            <w:color w:val="000000"/>
          </w:rPr>
          <w:t>ly</w:t>
        </w:r>
      </w:ins>
      <w:r w:rsidR="005F1EC7">
        <w:rPr>
          <w:color w:val="000000"/>
        </w:rPr>
        <w:t xml:space="preserve">, putative degradation pathways for rhamnose, fucose, and galactose were frequently encoded </w:t>
      </w:r>
      <w:ins w:id="549" w:author="Alexandra Linz" w:date="2018-10-01T15:57:00Z">
        <w:r w:rsidR="00CC195B">
          <w:rPr>
            <w:color w:val="000000"/>
          </w:rPr>
          <w:t>with</w:t>
        </w:r>
      </w:ins>
      <w:r w:rsidR="005F1EC7">
        <w:rPr>
          <w:color w:val="000000"/>
        </w:rPr>
        <w:t>in the same MAGs.</w:t>
      </w:r>
      <w:r w:rsidR="00CC5549">
        <w:rPr>
          <w:color w:val="000000"/>
        </w:rPr>
        <w:t xml:space="preserve"> </w:t>
      </w:r>
      <w:r w:rsidR="00CC5549" w:rsidRPr="00C72B55">
        <w:rPr>
          <w:i/>
          <w:color w:val="000000"/>
        </w:rPr>
        <w:t>Proteobacteria</w:t>
      </w:r>
      <w:r w:rsidR="00CC5549">
        <w:rPr>
          <w:color w:val="000000"/>
        </w:rPr>
        <w:t xml:space="preserve"> was split into classes due to the high diversity of this phylum.</w:t>
      </w:r>
      <w:ins w:id="550" w:author="Alexandra Linz" w:date="2018-10-11T08:56:00Z">
        <w:r w:rsidR="00A67A00">
          <w:rPr>
            <w:color w:val="000000"/>
          </w:rPr>
          <w:t xml:space="preserve"> Data for each genome can be found in Data S6.</w:t>
        </w:r>
      </w:ins>
    </w:p>
    <w:p w:rsidR="005F1EC7" w:rsidRDefault="005F1EC7" w:rsidP="00087FC0">
      <w:pPr>
        <w:pStyle w:val="NormalWeb"/>
        <w:spacing w:before="240" w:beforeAutospacing="0" w:after="160" w:afterAutospacing="0"/>
      </w:pPr>
      <w:r>
        <w:rPr>
          <w:b/>
          <w:bCs/>
          <w:color w:val="000000"/>
        </w:rPr>
        <w:t>F</w:t>
      </w:r>
      <w:r w:rsidR="00087FC0">
        <w:rPr>
          <w:b/>
          <w:bCs/>
          <w:color w:val="000000"/>
        </w:rPr>
        <w:t>igure 3</w:t>
      </w:r>
      <w:r>
        <w:rPr>
          <w:b/>
          <w:bCs/>
          <w:color w:val="000000"/>
        </w:rPr>
        <w:t xml:space="preserve">. Glycoside hydrolase content in the MAGs. </w:t>
      </w:r>
      <w:r>
        <w:rPr>
          <w:color w:val="000000"/>
        </w:rPr>
        <w:t xml:space="preserve">Annotations of </w:t>
      </w:r>
      <w:r w:rsidR="003D102A">
        <w:rPr>
          <w:color w:val="000000"/>
        </w:rPr>
        <w:t>GHs</w:t>
      </w:r>
      <w:r>
        <w:rPr>
          <w:color w:val="000000"/>
        </w:rPr>
        <w:t xml:space="preserve"> were used as an indication of complex carbon degradation. Genes potentially encoding </w:t>
      </w:r>
      <w:r w:rsidR="003D102A">
        <w:rPr>
          <w:color w:val="000000"/>
        </w:rPr>
        <w:t>GHs</w:t>
      </w:r>
      <w:r>
        <w:rPr>
          <w:color w:val="000000"/>
        </w:rPr>
        <w:t xml:space="preserve"> were identified and assigned </w:t>
      </w:r>
      <w:proofErr w:type="spellStart"/>
      <w:r>
        <w:rPr>
          <w:color w:val="000000"/>
        </w:rPr>
        <w:t>CAZyme</w:t>
      </w:r>
      <w:proofErr w:type="spellEnd"/>
      <w:r>
        <w:rPr>
          <w:color w:val="000000"/>
        </w:rPr>
        <w:t xml:space="preserve"> annotations using dbCAN</w:t>
      </w:r>
      <w:ins w:id="551" w:author="Alexandra Linz" w:date="2018-09-24T15:11:00Z">
        <w:r w:rsidR="003B25A9">
          <w:rPr>
            <w:color w:val="000000"/>
          </w:rPr>
          <w:t>2</w:t>
        </w:r>
      </w:ins>
      <w:r>
        <w:rPr>
          <w:color w:val="000000"/>
        </w:rPr>
        <w:t xml:space="preserve">. </w:t>
      </w:r>
      <w:r w:rsidR="003D102A">
        <w:rPr>
          <w:color w:val="000000"/>
        </w:rPr>
        <w:t>GH</w:t>
      </w:r>
      <w:r>
        <w:rPr>
          <w:color w:val="000000"/>
        </w:rPr>
        <w:t xml:space="preserve"> coding density was calculated for each MAG and averaged by order and lake</w:t>
      </w:r>
      <w:del w:id="552" w:author="Alexandra Linz" w:date="2018-09-24T15:12:00Z">
        <w:r w:rsidDel="003B25A9">
          <w:rPr>
            <w:color w:val="000000"/>
          </w:rPr>
          <w:delText xml:space="preserve"> (A)</w:delText>
        </w:r>
      </w:del>
      <w:r>
        <w:rPr>
          <w:color w:val="000000"/>
        </w:rPr>
        <w:t>. While a few orders contained genes encoding glycoside hydrolases in all three sites, many orders were unique to each site. The orders with the highest coding densit</w:t>
      </w:r>
      <w:ins w:id="553" w:author="Alexandra Linz" w:date="2018-10-01T16:00:00Z">
        <w:r w:rsidR="0055036B">
          <w:rPr>
            <w:color w:val="000000"/>
          </w:rPr>
          <w:t>ies</w:t>
        </w:r>
      </w:ins>
      <w:del w:id="554" w:author="Alexandra Linz" w:date="2018-10-01T16:00:00Z">
        <w:r w:rsidDel="0055036B">
          <w:rPr>
            <w:color w:val="000000"/>
          </w:rPr>
          <w:delText>y</w:delText>
        </w:r>
      </w:del>
      <w:r>
        <w:rPr>
          <w:color w:val="000000"/>
        </w:rPr>
        <w:t xml:space="preserve"> were all found in the Trout Bog hypolimnion. Glycoside hydrolase diversity, an indicator of the range of substrates an organism can degrade, was significantly correlated with coding density (r2 = 0.</w:t>
      </w:r>
      <w:del w:id="555" w:author="Alexandra Linz" w:date="2018-09-24T15:12:00Z">
        <w:r w:rsidDel="003B25A9">
          <w:rPr>
            <w:color w:val="000000"/>
          </w:rPr>
          <w:delText>38</w:delText>
        </w:r>
      </w:del>
      <w:ins w:id="556" w:author="Alexandra Linz" w:date="2018-09-24T15:12:00Z">
        <w:r w:rsidR="003B25A9">
          <w:rPr>
            <w:color w:val="000000"/>
          </w:rPr>
          <w:t>92</w:t>
        </w:r>
      </w:ins>
      <w:r>
        <w:rPr>
          <w:color w:val="000000"/>
        </w:rPr>
        <w:t xml:space="preserve">, p </w:t>
      </w:r>
      <w:ins w:id="557" w:author="Alexandra Linz" w:date="2018-09-24T15:26:00Z">
        <w:r w:rsidR="006F4AD1">
          <w:rPr>
            <w:color w:val="000000"/>
          </w:rPr>
          <w:t>&lt;</w:t>
        </w:r>
      </w:ins>
      <w:del w:id="558" w:author="Alexandra Linz" w:date="2018-09-24T15:26:00Z">
        <w:r w:rsidDel="006F4AD1">
          <w:rPr>
            <w:color w:val="000000"/>
          </w:rPr>
          <w:delText>=</w:delText>
        </w:r>
      </w:del>
      <w:r>
        <w:rPr>
          <w:color w:val="000000"/>
        </w:rPr>
        <w:t xml:space="preserve"> </w:t>
      </w:r>
      <w:ins w:id="559" w:author="Alexandra Linz" w:date="2018-09-24T15:12:00Z">
        <w:r w:rsidR="003B25A9">
          <w:rPr>
            <w:color w:val="000000"/>
          </w:rPr>
          <w:t>2.2</w:t>
        </w:r>
      </w:ins>
      <w:del w:id="560" w:author="Alexandra Linz" w:date="2018-09-24T15:12:00Z">
        <w:r w:rsidDel="003B25A9">
          <w:rPr>
            <w:color w:val="000000"/>
          </w:rPr>
          <w:delText>4.5</w:delText>
        </w:r>
      </w:del>
      <w:r>
        <w:rPr>
          <w:color w:val="000000"/>
        </w:rPr>
        <w:t>x10</w:t>
      </w:r>
      <w:r w:rsidRPr="003B25A9">
        <w:rPr>
          <w:color w:val="000000"/>
          <w:vertAlign w:val="superscript"/>
          <w:rPrChange w:id="561" w:author="Alexandra Linz" w:date="2018-09-24T15:12:00Z">
            <w:rPr>
              <w:color w:val="000000"/>
            </w:rPr>
          </w:rPrChange>
        </w:rPr>
        <w:t>-</w:t>
      </w:r>
      <w:ins w:id="562" w:author="Alexandra Linz" w:date="2018-09-24T15:12:00Z">
        <w:r w:rsidR="003B25A9" w:rsidRPr="003B25A9">
          <w:rPr>
            <w:color w:val="000000"/>
            <w:vertAlign w:val="superscript"/>
            <w:rPrChange w:id="563" w:author="Alexandra Linz" w:date="2018-09-24T15:12:00Z">
              <w:rPr>
                <w:color w:val="000000"/>
              </w:rPr>
            </w:rPrChange>
          </w:rPr>
          <w:t>16</w:t>
        </w:r>
      </w:ins>
      <w:del w:id="564" w:author="Alexandra Linz" w:date="2018-09-24T15:12:00Z">
        <w:r w:rsidDel="003B25A9">
          <w:rPr>
            <w:color w:val="000000"/>
          </w:rPr>
          <w:delText>8</w:delText>
        </w:r>
      </w:del>
      <w:r>
        <w:rPr>
          <w:color w:val="000000"/>
        </w:rPr>
        <w:t xml:space="preserve">). </w:t>
      </w:r>
      <w:del w:id="565" w:author="Alexandra Linz" w:date="2018-09-24T15:12:00Z">
        <w:r w:rsidDel="003B25A9">
          <w:rPr>
            <w:color w:val="000000"/>
          </w:rPr>
          <w:delText>Within MAGs with high glycoside hydrolase density, three families appeared most frequently - GH74,</w:delText>
        </w:r>
        <w:r w:rsidR="003D102A" w:rsidDel="003B25A9">
          <w:rPr>
            <w:color w:val="000000"/>
          </w:rPr>
          <w:delText xml:space="preserve"> </w:delText>
        </w:r>
        <w:r w:rsidDel="003B25A9">
          <w:rPr>
            <w:color w:val="000000"/>
          </w:rPr>
          <w:delText>GH109, and GH23,</w:delText>
        </w:r>
        <w:r w:rsidR="003D102A" w:rsidDel="003B25A9">
          <w:rPr>
            <w:color w:val="000000"/>
          </w:rPr>
          <w:delText xml:space="preserve"> although these abundances may be method-dependent (He et al., 2017)</w:delText>
        </w:r>
        <w:r w:rsidDel="003B25A9">
          <w:rPr>
            <w:color w:val="000000"/>
          </w:rPr>
          <w:delText xml:space="preserve"> (B-D). </w:delText>
        </w:r>
        <w:r w:rsidR="003D102A" w:rsidRPr="00C72B55" w:rsidDel="003B25A9">
          <w:rPr>
            <w:i/>
            <w:color w:val="000000"/>
          </w:rPr>
          <w:delText xml:space="preserve"> </w:delText>
        </w:r>
        <w:r w:rsidR="00CC5549" w:rsidRPr="00C72B55" w:rsidDel="003B25A9">
          <w:rPr>
            <w:i/>
            <w:color w:val="000000"/>
          </w:rPr>
          <w:delText xml:space="preserve">Proteobacteria </w:delText>
        </w:r>
        <w:r w:rsidR="00CC5549" w:rsidDel="003B25A9">
          <w:rPr>
            <w:color w:val="000000"/>
          </w:rPr>
          <w:delText>was split into classes due to the high diversity of this phylum.</w:delText>
        </w:r>
      </w:del>
    </w:p>
    <w:p w:rsidR="00770B63" w:rsidRDefault="00087FC0" w:rsidP="00B44E2D">
      <w:pPr>
        <w:spacing w:line="240" w:lineRule="auto"/>
      </w:pPr>
      <w:r>
        <w:rPr>
          <w:b/>
          <w:bCs/>
          <w:color w:val="000000"/>
        </w:rPr>
        <w:t>Figure 4</w:t>
      </w:r>
      <w:r w:rsidR="005F1EC7">
        <w:rPr>
          <w:b/>
          <w:bCs/>
          <w:color w:val="000000"/>
        </w:rPr>
        <w:t xml:space="preserve">. </w:t>
      </w:r>
      <w:r w:rsidR="005F1EC7" w:rsidRPr="00C72B55">
        <w:rPr>
          <w:b/>
          <w:bCs/>
          <w:i/>
          <w:color w:val="000000"/>
        </w:rPr>
        <w:t>Cyanobacteria</w:t>
      </w:r>
      <w:r w:rsidR="005F1EC7">
        <w:rPr>
          <w:b/>
          <w:bCs/>
          <w:color w:val="000000"/>
        </w:rPr>
        <w:t xml:space="preserve"> and nitrogen fixation over time. </w:t>
      </w:r>
      <w:ins w:id="566" w:author="Alexandra Linz" w:date="2018-09-20T11:12:00Z">
        <w:r w:rsidR="007F46A1">
          <w:rPr>
            <w:color w:val="000000"/>
          </w:rPr>
          <w:t xml:space="preserve">To investigate potential functional changes over time in Lake Mendota, we compared the abundances of </w:t>
        </w:r>
        <w:r w:rsidR="007F46A1" w:rsidRPr="00803A2E">
          <w:rPr>
            <w:i/>
            <w:color w:val="000000"/>
          </w:rPr>
          <w:t>Cyanobacteria</w:t>
        </w:r>
        <w:r w:rsidR="007F46A1">
          <w:rPr>
            <w:color w:val="000000"/>
          </w:rPr>
          <w:t xml:space="preserve"> MAGs (approximated using read coverage normalized by genome length) to the abundances of nitrogen fixation marker genes (approximated u</w:t>
        </w:r>
        <w:r w:rsidR="0055036B">
          <w:rPr>
            <w:color w:val="000000"/>
          </w:rPr>
          <w:t xml:space="preserve">sing the number of BLAST hits </w:t>
        </w:r>
      </w:ins>
      <w:ins w:id="567" w:author="Alexandra Linz" w:date="2018-10-01T16:03:00Z">
        <w:r w:rsidR="0055036B">
          <w:rPr>
            <w:color w:val="000000"/>
          </w:rPr>
          <w:t>to</w:t>
        </w:r>
      </w:ins>
      <w:ins w:id="568" w:author="Alexandra Linz" w:date="2018-09-20T11:12:00Z">
        <w:r w:rsidR="007F46A1">
          <w:rPr>
            <w:color w:val="000000"/>
          </w:rPr>
          <w:t xml:space="preserve"> metagenomes normalized by metagenome size). Only the most abundant </w:t>
        </w:r>
        <w:r w:rsidR="007F46A1" w:rsidRPr="00803A2E">
          <w:rPr>
            <w:i/>
            <w:color w:val="000000"/>
          </w:rPr>
          <w:t>Cyanobacteria</w:t>
        </w:r>
        <w:r w:rsidR="007F46A1">
          <w:rPr>
            <w:color w:val="000000"/>
          </w:rPr>
          <w:t xml:space="preserve"> MAG is shown for each year (panels </w:t>
        </w:r>
        <w:r w:rsidR="007F46A1">
          <w:rPr>
            <w:color w:val="000000"/>
          </w:rPr>
          <w:lastRenderedPageBreak/>
          <w:t>A-E)</w:t>
        </w:r>
      </w:ins>
      <w:ins w:id="569" w:author="Alexandra Linz" w:date="2018-10-01T16:04:00Z">
        <w:r w:rsidR="0055036B">
          <w:rPr>
            <w:color w:val="000000"/>
          </w:rPr>
          <w:t xml:space="preserve"> because</w:t>
        </w:r>
      </w:ins>
      <w:ins w:id="570" w:author="Alexandra Linz" w:date="2018-09-20T11:12:00Z">
        <w:r w:rsidR="007F46A1">
          <w:rPr>
            <w:color w:val="000000"/>
          </w:rPr>
          <w:t xml:space="preserve"> a single MAG was </w:t>
        </w:r>
      </w:ins>
      <w:ins w:id="571" w:author="Alexandra Linz" w:date="2018-10-11T08:43:00Z">
        <w:r w:rsidR="006C04D5">
          <w:rPr>
            <w:color w:val="000000"/>
          </w:rPr>
          <w:t xml:space="preserve">much </w:t>
        </w:r>
      </w:ins>
      <w:ins w:id="572" w:author="Alexandra Linz" w:date="2018-09-20T11:12:00Z">
        <w:r w:rsidR="007F46A1">
          <w:rPr>
            <w:color w:val="000000"/>
          </w:rPr>
          <w:t>more abundant than the rest in each year. The marker genes used were TIGR1282, TIGR1286, and TIGR1287, encodin</w:t>
        </w:r>
        <w:r w:rsidR="0055036B">
          <w:rPr>
            <w:color w:val="000000"/>
          </w:rPr>
          <w:t>g subunits of Mo-Fe nitrogenase</w:t>
        </w:r>
      </w:ins>
      <w:ins w:id="573" w:author="Alexandra Linz" w:date="2018-10-01T16:05:00Z">
        <w:r w:rsidR="0055036B">
          <w:rPr>
            <w:color w:val="000000"/>
          </w:rPr>
          <w:t>, a</w:t>
        </w:r>
      </w:ins>
      <w:ins w:id="574" w:author="Alexandra Linz [2]" w:date="2018-10-16T10:43:00Z">
        <w:r w:rsidR="00A2384D">
          <w:rPr>
            <w:color w:val="000000"/>
          </w:rPr>
          <w:t>s</w:t>
        </w:r>
      </w:ins>
      <w:ins w:id="575" w:author="Alexandra Linz" w:date="2018-10-01T16:05:00Z">
        <w:del w:id="576" w:author="Alexandra Linz [2]" w:date="2018-10-16T10:43:00Z">
          <w:r w:rsidR="0055036B" w:rsidDel="00A2384D">
            <w:rPr>
              <w:color w:val="000000"/>
            </w:rPr>
            <w:delText>nd</w:delText>
          </w:r>
        </w:del>
      </w:ins>
      <w:ins w:id="577" w:author="Alexandra Linz" w:date="2018-09-20T11:12:00Z">
        <w:r w:rsidR="007F46A1">
          <w:rPr>
            <w:color w:val="000000"/>
          </w:rPr>
          <w:t xml:space="preserve"> these were the most frequently observed nitrogenase markers in the </w:t>
        </w:r>
        <w:del w:id="578" w:author="Alexandra Linz [2]" w:date="2018-10-22T13:53:00Z">
          <w:r w:rsidR="007F46A1" w:rsidDel="00D172CE">
            <w:rPr>
              <w:color w:val="000000"/>
            </w:rPr>
            <w:delText xml:space="preserve">Lake </w:delText>
          </w:r>
        </w:del>
        <w:r w:rsidR="007F46A1">
          <w:rPr>
            <w:color w:val="000000"/>
          </w:rPr>
          <w:t xml:space="preserve">Mendota metagenomes (panels F-J). Significantly correlated trends over time were observed between the MAGs and the nitrogenase marker genes in 2008, 2011, and 2012. In years where there was no </w:t>
        </w:r>
      </w:ins>
      <w:ins w:id="579" w:author="Alexandra Linz" w:date="2018-09-20T11:16:00Z">
        <w:r w:rsidR="007F46A1">
          <w:rPr>
            <w:color w:val="000000"/>
          </w:rPr>
          <w:t xml:space="preserve">significant </w:t>
        </w:r>
      </w:ins>
      <w:ins w:id="580" w:author="Alexandra Linz" w:date="2018-09-20T11:12:00Z">
        <w:r w:rsidR="007F46A1">
          <w:rPr>
            <w:color w:val="000000"/>
          </w:rPr>
          <w:t xml:space="preserve">correlation, the dominant MAG did not contain genes indicative of the nitrogen fixation pathway. This suggests that </w:t>
        </w:r>
        <w:r w:rsidR="007F46A1" w:rsidRPr="00803A2E">
          <w:rPr>
            <w:i/>
            <w:color w:val="000000"/>
          </w:rPr>
          <w:t xml:space="preserve">Cyanobacteria </w:t>
        </w:r>
        <w:r w:rsidR="007F46A1">
          <w:rPr>
            <w:color w:val="000000"/>
          </w:rPr>
          <w:t xml:space="preserve">dynamics may be linked to the potential for nitrogen fixation in </w:t>
        </w:r>
        <w:del w:id="581" w:author="Alexandra Linz [2]" w:date="2018-10-22T13:53:00Z">
          <w:r w:rsidR="007F46A1" w:rsidDel="00D172CE">
            <w:rPr>
              <w:color w:val="000000"/>
            </w:rPr>
            <w:delText xml:space="preserve">Lake </w:delText>
          </w:r>
        </w:del>
        <w:r w:rsidR="007F46A1">
          <w:rPr>
            <w:color w:val="000000"/>
          </w:rPr>
          <w:t>Mendota.</w:t>
        </w:r>
      </w:ins>
      <w:del w:id="582" w:author="Alexandra Linz" w:date="2018-09-20T11:12:00Z">
        <w:r w:rsidR="005F1EC7" w:rsidDel="007F46A1">
          <w:rPr>
            <w:color w:val="000000"/>
          </w:rPr>
          <w:delText xml:space="preserve">To approximate the abundance of populations over time, we mapped metagenomic reads back to the MAGs. The number of BLAST hits of marker genes in the metagenomes was used as a proxy for gene abundance. Counts were normalized by metagenome size, and in the case of the MAGs, genome length. Data from </w:delText>
        </w:r>
        <w:r w:rsidR="005F1EC7" w:rsidRPr="00C72B55" w:rsidDel="007F46A1">
          <w:rPr>
            <w:i/>
            <w:color w:val="000000"/>
          </w:rPr>
          <w:delText>Cyanobacteria</w:delText>
        </w:r>
        <w:r w:rsidR="005F1EC7" w:rsidDel="007F46A1">
          <w:rPr>
            <w:color w:val="000000"/>
          </w:rPr>
          <w:delText xml:space="preserve"> MAGs and nitrogen fixation marker genes are shown here. Colored numbers on panels A, C, E, G, and I indicate the IMG OID of the most abundant MAG in that year of data, plotted here. The marker genes used were TIGR1282, TIGR1286, and TIGR1287, encoding subunits of Mo-Fe nitrogenase; these were the most frequently observed nitrogenase markers in the Lake Mendota metagenomes. Significantly correlated trends over time were observed in the MAGs and the nitrogenase marker genes in 2008, 2011, and 2012. This suggests that nitrogen fixation is driven by these particular MAGs in those years, and is consistent with our result indicating that genes encoding nitrogen fixation were found in these MAGs. The lack of significant correlations in other years may be due to contributions from unassembled populations or more even abundances of other diazotrophic populations in that year.</w:delText>
        </w:r>
      </w:del>
    </w:p>
    <w:p w:rsidR="00F46B90" w:rsidRPr="005F1EC7" w:rsidRDefault="00F46B90" w:rsidP="00B44E2D">
      <w:pPr>
        <w:spacing w:line="240" w:lineRule="auto"/>
        <w:rPr>
          <w:b/>
        </w:rPr>
      </w:pPr>
      <w:r w:rsidRPr="005F1EC7">
        <w:rPr>
          <w:b/>
        </w:rPr>
        <w:t>Supplemental Legends</w:t>
      </w:r>
    </w:p>
    <w:p w:rsidR="009770A7" w:rsidRDefault="009770A7" w:rsidP="00B44E2D">
      <w:pPr>
        <w:spacing w:line="240" w:lineRule="auto"/>
        <w:rPr>
          <w:color w:val="000000"/>
        </w:rPr>
      </w:pPr>
      <w:r>
        <w:rPr>
          <w:b/>
        </w:rPr>
        <w:t xml:space="preserve">Table S1. Additional chemical measurements in our study sites. </w:t>
      </w:r>
      <w:r w:rsidR="005F1EC7">
        <w:rPr>
          <w:color w:val="000000"/>
        </w:rPr>
        <w:t>Additional c</w:t>
      </w:r>
      <w:r w:rsidR="005F1EC7" w:rsidRPr="00280EC2">
        <w:rPr>
          <w:color w:val="000000"/>
        </w:rPr>
        <w:t>hemistry data w</w:t>
      </w:r>
      <w:ins w:id="583" w:author="Alexandra Linz" w:date="2018-10-01T16:06:00Z">
        <w:r w:rsidR="0055036B">
          <w:rPr>
            <w:color w:val="000000"/>
          </w:rPr>
          <w:t>as</w:t>
        </w:r>
      </w:ins>
      <w:del w:id="584" w:author="Alexandra Linz" w:date="2018-10-01T16:06:00Z">
        <w:r w:rsidR="005F1EC7" w:rsidRPr="00280EC2" w:rsidDel="0055036B">
          <w:rPr>
            <w:color w:val="000000"/>
          </w:rPr>
          <w:delText>ere</w:delText>
        </w:r>
      </w:del>
      <w:r w:rsidR="005F1EC7" w:rsidRPr="00280EC2">
        <w:rPr>
          <w:color w:val="000000"/>
        </w:rPr>
        <w:t xml:space="preserve"> collected by NTL-LTER</w:t>
      </w:r>
      <w:r w:rsidR="0069102D">
        <w:rPr>
          <w:color w:val="000000"/>
        </w:rPr>
        <w:t xml:space="preserve"> (</w:t>
      </w:r>
      <w:hyperlink r:id="rId9">
        <w:r w:rsidR="0069102D">
          <w:rPr>
            <w:color w:val="0000FF"/>
            <w:u w:val="single"/>
          </w:rPr>
          <w:t>http://lter.limnology.wisc.edu</w:t>
        </w:r>
      </w:hyperlink>
      <w:r w:rsidR="0069102D">
        <w:rPr>
          <w:color w:val="0000FF"/>
          <w:u w:val="single"/>
        </w:rPr>
        <w:t>)</w:t>
      </w:r>
      <w:r w:rsidR="005F1EC7" w:rsidRPr="00280EC2">
        <w:rPr>
          <w:color w:val="000000"/>
        </w:rPr>
        <w:t xml:space="preserve"> from depth discrete samples taken from 0 and 4 m for </w:t>
      </w:r>
      <w:del w:id="585" w:author="Alexandra Linz [2]" w:date="2018-10-22T13:53:00Z">
        <w:r w:rsidR="005F1EC7" w:rsidRPr="00280EC2" w:rsidDel="00D172CE">
          <w:rPr>
            <w:color w:val="000000"/>
          </w:rPr>
          <w:delText xml:space="preserve">Lake </w:delText>
        </w:r>
      </w:del>
      <w:r w:rsidR="005F1EC7" w:rsidRPr="00280EC2">
        <w:rPr>
          <w:color w:val="000000"/>
        </w:rPr>
        <w:t xml:space="preserve">Mendota, 0 m for the Trout Bog </w:t>
      </w:r>
      <w:ins w:id="586" w:author="Alexandra Linz [2]" w:date="2018-10-22T13:53:00Z">
        <w:r w:rsidR="00D172CE">
          <w:rPr>
            <w:color w:val="000000"/>
          </w:rPr>
          <w:t>e</w:t>
        </w:r>
      </w:ins>
      <w:del w:id="587" w:author="Alexandra Linz [2]" w:date="2018-10-22T13:53:00Z">
        <w:r w:rsidR="005F1EC7" w:rsidRPr="00280EC2" w:rsidDel="00D172CE">
          <w:rPr>
            <w:color w:val="000000"/>
          </w:rPr>
          <w:delText>E</w:delText>
        </w:r>
      </w:del>
      <w:r w:rsidR="005F1EC7" w:rsidRPr="00280EC2">
        <w:rPr>
          <w:color w:val="000000"/>
        </w:rPr>
        <w:t xml:space="preserve">pilimnion, and 3 and 7 m for the Trout Bog </w:t>
      </w:r>
      <w:proofErr w:type="spellStart"/>
      <w:r w:rsidR="005F1EC7" w:rsidRPr="00280EC2">
        <w:rPr>
          <w:color w:val="000000"/>
        </w:rPr>
        <w:t>H</w:t>
      </w:r>
      <w:ins w:id="588" w:author="Alexandra Linz [2]" w:date="2018-10-22T13:53:00Z">
        <w:r w:rsidR="00D172CE">
          <w:rPr>
            <w:color w:val="000000"/>
          </w:rPr>
          <w:t>h</w:t>
        </w:r>
      </w:ins>
      <w:del w:id="589" w:author="Alexandra Linz [2]" w:date="2018-10-22T13:53:00Z">
        <w:r w:rsidR="005F1EC7" w:rsidRPr="00280EC2" w:rsidDel="00D172CE">
          <w:rPr>
            <w:color w:val="000000"/>
          </w:rPr>
          <w:delText>y</w:delText>
        </w:r>
      </w:del>
      <w:r w:rsidR="005F1EC7" w:rsidRPr="00280EC2">
        <w:rPr>
          <w:color w:val="000000"/>
        </w:rPr>
        <w:t>polimnion</w:t>
      </w:r>
      <w:proofErr w:type="spellEnd"/>
      <w:r w:rsidR="005F1EC7" w:rsidRPr="00280EC2">
        <w:rPr>
          <w:color w:val="000000"/>
        </w:rPr>
        <w:t>. Values reported here are the means of all measurements in the sampling time span for each lake, with standard deviations reported in parentheses.</w:t>
      </w:r>
    </w:p>
    <w:p w:rsidR="005F1EC7" w:rsidDel="00562C73" w:rsidRDefault="005F1EC7" w:rsidP="00B44E2D">
      <w:pPr>
        <w:spacing w:line="240" w:lineRule="auto"/>
        <w:rPr>
          <w:del w:id="590" w:author="Alexandra Linz" w:date="2018-10-01T16:12:00Z"/>
          <w:color w:val="000000"/>
        </w:rPr>
      </w:pPr>
      <w:r w:rsidRPr="005F1EC7">
        <w:rPr>
          <w:b/>
          <w:color w:val="000000"/>
        </w:rPr>
        <w:t xml:space="preserve">Data S1. </w:t>
      </w:r>
      <w:r w:rsidR="005B0399" w:rsidRPr="005B0399">
        <w:rPr>
          <w:b/>
        </w:rPr>
        <w:t>IMG Genome ID numbers and information about metagenomes used in this study</w:t>
      </w:r>
      <w:r w:rsidRPr="005B0399">
        <w:rPr>
          <w:b/>
          <w:color w:val="000000"/>
        </w:rPr>
        <w:t>.</w:t>
      </w:r>
      <w:r>
        <w:rPr>
          <w:color w:val="000000"/>
        </w:rPr>
        <w:t xml:space="preserve"> This dataset includes information about the metagenomes used in this study including date collected, size in reads and base pairs, and their IMG </w:t>
      </w:r>
      <w:r w:rsidR="00735D96">
        <w:rPr>
          <w:color w:val="000000"/>
        </w:rPr>
        <w:t xml:space="preserve">Genome </w:t>
      </w:r>
      <w:r>
        <w:rPr>
          <w:color w:val="000000"/>
        </w:rPr>
        <w:t>IDs</w:t>
      </w:r>
      <w:r w:rsidR="00735D96">
        <w:rPr>
          <w:color w:val="000000"/>
        </w:rPr>
        <w:t xml:space="preserve"> (IMG Taxon ID)</w:t>
      </w:r>
      <w:r>
        <w:rPr>
          <w:color w:val="000000"/>
        </w:rPr>
        <w:t>.</w:t>
      </w:r>
    </w:p>
    <w:p w:rsidR="00DA172E" w:rsidDel="00DA172E" w:rsidRDefault="005F1EC7" w:rsidP="00DA172E">
      <w:pPr>
        <w:spacing w:line="240" w:lineRule="auto"/>
        <w:rPr>
          <w:del w:id="591" w:author="Alexandra Linz" w:date="2018-09-25T15:33:00Z"/>
          <w:moveTo w:id="592" w:author="Alexandra Linz" w:date="2018-09-25T15:33:00Z"/>
        </w:rPr>
      </w:pPr>
      <w:del w:id="593" w:author="Alexandra Linz" w:date="2018-09-25T15:33:00Z">
        <w:r w:rsidRPr="005F1EC7" w:rsidDel="00DA172E">
          <w:rPr>
            <w:b/>
            <w:color w:val="000000"/>
          </w:rPr>
          <w:delText xml:space="preserve">Data S2. </w:delText>
        </w:r>
      </w:del>
      <w:moveToRangeStart w:id="594" w:author="Alexandra Linz" w:date="2018-09-25T15:33:00Z" w:name="move525652938"/>
      <w:moveTo w:id="595" w:author="Alexandra Linz" w:date="2018-09-25T15:33:00Z">
        <w:del w:id="596" w:author="Alexandra Linz" w:date="2018-09-25T15:33:00Z">
          <w:r w:rsidR="00DA172E" w:rsidRPr="00AC3224" w:rsidDel="00DA172E">
            <w:rPr>
              <w:b/>
            </w:rPr>
            <w:delText>MAG metadata.</w:delText>
          </w:r>
          <w:r w:rsidR="00DA172E" w:rsidDel="00DA172E">
            <w:delText xml:space="preserve"> Information about the completeness, size, and taxonomy of our MAGs, as well as their IMG OIDs, are presented here. Amino acid use was calculated based on the average number of nitrogen atoms translated gene sequences.</w:delText>
          </w:r>
        </w:del>
      </w:moveTo>
    </w:p>
    <w:p w:rsidR="00876143" w:rsidDel="00DA172E" w:rsidRDefault="005F1EC7" w:rsidP="00B44E2D">
      <w:pPr>
        <w:spacing w:line="240" w:lineRule="auto"/>
        <w:rPr>
          <w:moveFrom w:id="597" w:author="Alexandra Linz" w:date="2018-09-25T15:32:00Z"/>
        </w:rPr>
      </w:pPr>
      <w:moveFromRangeStart w:id="598" w:author="Alexandra Linz" w:date="2018-09-25T15:32:00Z" w:name="move525652896"/>
      <w:moveToRangeEnd w:id="594"/>
      <w:moveFrom w:id="599" w:author="Alexandra Linz" w:date="2018-09-25T15:32:00Z">
        <w:r w:rsidRPr="005F1EC7" w:rsidDel="00DA172E">
          <w:rPr>
            <w:b/>
            <w:color w:val="000000"/>
          </w:rPr>
          <w:t>Functional marker genes</w:t>
        </w:r>
        <w:r w:rsidR="00876143" w:rsidDel="00DA172E">
          <w:rPr>
            <w:b/>
            <w:color w:val="000000"/>
          </w:rPr>
          <w:t xml:space="preserve"> used in this study</w:t>
        </w:r>
        <w:r w:rsidRPr="005F1EC7" w:rsidDel="00DA172E">
          <w:rPr>
            <w:b/>
            <w:color w:val="000000"/>
          </w:rPr>
          <w:t>.</w:t>
        </w:r>
        <w:r w:rsidDel="00DA172E">
          <w:rPr>
            <w:color w:val="000000"/>
          </w:rPr>
          <w:t xml:space="preserve"> </w:t>
        </w:r>
        <w:r w:rsidR="00876143" w:rsidDel="00DA172E">
          <w:t xml:space="preserve">This dataset lists the TIGRFAM, COG, or PFAM IDs of sequences used as functional marker genes to analyze how gene content differs by site. </w:t>
        </w:r>
      </w:moveFrom>
    </w:p>
    <w:moveFromRangeEnd w:id="598"/>
    <w:p w:rsidR="00DA172E" w:rsidRDefault="00DA172E" w:rsidP="00B44E2D">
      <w:pPr>
        <w:spacing w:line="240" w:lineRule="auto"/>
        <w:rPr>
          <w:ins w:id="600" w:author="Alexandra Linz" w:date="2018-09-25T15:32:00Z"/>
          <w:b/>
          <w:bCs/>
          <w:color w:val="000000"/>
        </w:rPr>
      </w:pPr>
    </w:p>
    <w:p w:rsidR="00F46B90" w:rsidRDefault="00F46B90" w:rsidP="00B44E2D">
      <w:pPr>
        <w:spacing w:line="240" w:lineRule="auto"/>
        <w:rPr>
          <w:ins w:id="601" w:author="Alexandra Linz" w:date="2018-09-25T15:33:00Z"/>
          <w:color w:val="000000"/>
        </w:rPr>
      </w:pPr>
      <w:r>
        <w:rPr>
          <w:b/>
          <w:bCs/>
          <w:color w:val="000000"/>
        </w:rPr>
        <w:t xml:space="preserve">Table S2. Statistics from genome assembly and binning. </w:t>
      </w:r>
      <w:r>
        <w:rPr>
          <w:color w:val="000000"/>
        </w:rPr>
        <w:t xml:space="preserve">Metagenomic samples were pooled by lake and layer to allow time-resolved binning. The time series in </w:t>
      </w:r>
      <w:del w:id="602" w:author="Alexandra Linz [2]" w:date="2018-10-22T13:53:00Z">
        <w:r w:rsidDel="00D172CE">
          <w:rPr>
            <w:color w:val="000000"/>
          </w:rPr>
          <w:delText xml:space="preserve">Lake </w:delText>
        </w:r>
      </w:del>
      <w:r>
        <w:rPr>
          <w:color w:val="000000"/>
        </w:rPr>
        <w:t xml:space="preserve">Mendota spans 2008-2012, while the Trout Bog time series spans 2007-2009. </w:t>
      </w:r>
      <w:ins w:id="603" w:author="Alexandra Linz" w:date="2018-10-01T16:09:00Z">
        <w:r w:rsidR="00562C73">
          <w:rPr>
            <w:color w:val="000000"/>
          </w:rPr>
          <w:t>J</w:t>
        </w:r>
      </w:ins>
      <w:del w:id="604" w:author="Alexandra Linz" w:date="2018-10-01T16:09:00Z">
        <w:r w:rsidDel="00562C73">
          <w:rPr>
            <w:color w:val="000000"/>
          </w:rPr>
          <w:delText>The large amount of DNA assembled produced j</w:delText>
        </w:r>
      </w:del>
      <w:r>
        <w:rPr>
          <w:color w:val="000000"/>
        </w:rPr>
        <w:t xml:space="preserve">ust under 200 </w:t>
      </w:r>
      <w:proofErr w:type="gramStart"/>
      <w:r w:rsidR="005F1EC7">
        <w:rPr>
          <w:color w:val="000000"/>
        </w:rPr>
        <w:t>medium</w:t>
      </w:r>
      <w:proofErr w:type="gramEnd"/>
      <w:r w:rsidR="005F1EC7">
        <w:rPr>
          <w:color w:val="000000"/>
        </w:rPr>
        <w:t xml:space="preserve"> to high</w:t>
      </w:r>
      <w:r>
        <w:rPr>
          <w:color w:val="000000"/>
        </w:rPr>
        <w:t xml:space="preserve"> quality metagenome-assembled genomes</w:t>
      </w:r>
      <w:ins w:id="605" w:author="Alexandra Linz" w:date="2018-10-01T16:09:00Z">
        <w:r w:rsidR="00562C73">
          <w:rPr>
            <w:color w:val="000000"/>
          </w:rPr>
          <w:t xml:space="preserve"> were produced</w:t>
        </w:r>
      </w:ins>
      <w:r>
        <w:rPr>
          <w:color w:val="000000"/>
        </w:rPr>
        <w:t>.</w:t>
      </w:r>
    </w:p>
    <w:p w:rsidR="00DA172E" w:rsidRPr="00DA172E" w:rsidDel="00DA172E" w:rsidRDefault="00DA172E" w:rsidP="00B44E2D">
      <w:pPr>
        <w:spacing w:line="240" w:lineRule="auto"/>
        <w:rPr>
          <w:del w:id="606" w:author="Alexandra Linz" w:date="2018-09-25T15:33:00Z"/>
          <w:rPrChange w:id="607" w:author="Alexandra Linz" w:date="2018-09-25T15:33:00Z">
            <w:rPr>
              <w:del w:id="608" w:author="Alexandra Linz" w:date="2018-09-25T15:33:00Z"/>
              <w:color w:val="000000"/>
            </w:rPr>
          </w:rPrChange>
        </w:rPr>
      </w:pPr>
      <w:ins w:id="609" w:author="Alexandra Linz" w:date="2018-09-25T15:33:00Z">
        <w:r w:rsidRPr="005F1EC7">
          <w:rPr>
            <w:b/>
            <w:color w:val="000000"/>
          </w:rPr>
          <w:t xml:space="preserve">Data S2. </w:t>
        </w:r>
        <w:r w:rsidRPr="00AC3224">
          <w:rPr>
            <w:b/>
          </w:rPr>
          <w:t>MAG metadata.</w:t>
        </w:r>
        <w:r>
          <w:t xml:space="preserve"> Information about the completeness, size, and taxonomy of our MAGs, as well as their IMG OIDs, are presented here. Amino acid use was calculated based on the average number of nitrogen atoms translated gene sequences.</w:t>
        </w:r>
      </w:ins>
    </w:p>
    <w:p w:rsidR="005F1EC7" w:rsidRDefault="005F1EC7" w:rsidP="00B44E2D">
      <w:pPr>
        <w:spacing w:line="240" w:lineRule="auto"/>
        <w:rPr>
          <w:color w:val="000000"/>
        </w:rPr>
      </w:pPr>
      <w:del w:id="610" w:author="Alexandra Linz" w:date="2018-09-24T15:13:00Z">
        <w:r w:rsidRPr="005F1EC7" w:rsidDel="003B25A9">
          <w:rPr>
            <w:b/>
            <w:color w:val="000000"/>
          </w:rPr>
          <w:delText>Data S3. Results of LEfSe analysis on functional marker genes</w:delText>
        </w:r>
        <w:r w:rsidDel="003B25A9">
          <w:rPr>
            <w:color w:val="000000"/>
          </w:rPr>
          <w:delText>. The program LEfSe was used to detect significant differences in gene content between our study sites. The distinguish feature of LEfSe, the LDA effect score, is listed for each marker gene in this dataset.</w:delText>
        </w:r>
      </w:del>
    </w:p>
    <w:p w:rsidR="009770A7" w:rsidRDefault="009770A7" w:rsidP="00B44E2D">
      <w:pPr>
        <w:spacing w:line="240" w:lineRule="auto"/>
        <w:rPr>
          <w:color w:val="000000"/>
        </w:rPr>
      </w:pPr>
      <w:r>
        <w:rPr>
          <w:b/>
          <w:bCs/>
          <w:color w:val="000000"/>
        </w:rPr>
        <w:t xml:space="preserve">Table S3. P-values of marker gene distributions between sites. </w:t>
      </w:r>
      <w:r>
        <w:rPr>
          <w:color w:val="000000"/>
        </w:rPr>
        <w:t>A Wilcoxon rank sum test was used to non-parametrically test for significant differences in functional marker gene distributions between our study sites. P-values of less than 0.05 are considered significant.</w:t>
      </w:r>
    </w:p>
    <w:p w:rsidR="00DA172E" w:rsidRDefault="00AC3224" w:rsidP="00DA172E">
      <w:pPr>
        <w:spacing w:line="240" w:lineRule="auto"/>
        <w:rPr>
          <w:ins w:id="611" w:author="Alexandra Linz" w:date="2018-09-25T15:33:00Z"/>
        </w:rPr>
      </w:pPr>
      <w:r w:rsidRPr="00AC3224">
        <w:rPr>
          <w:b/>
        </w:rPr>
        <w:t>Data S</w:t>
      </w:r>
      <w:ins w:id="612" w:author="Alexandra Linz" w:date="2018-09-24T15:14:00Z">
        <w:r w:rsidR="003B25A9">
          <w:rPr>
            <w:b/>
          </w:rPr>
          <w:t>3</w:t>
        </w:r>
      </w:ins>
      <w:del w:id="613" w:author="Alexandra Linz" w:date="2018-09-24T15:14:00Z">
        <w:r w:rsidRPr="00AC3224" w:rsidDel="003B25A9">
          <w:rPr>
            <w:b/>
          </w:rPr>
          <w:delText>4</w:delText>
        </w:r>
      </w:del>
      <w:r w:rsidRPr="00AC3224">
        <w:rPr>
          <w:b/>
        </w:rPr>
        <w:t xml:space="preserve">. </w:t>
      </w:r>
      <w:ins w:id="614" w:author="Alexandra Linz" w:date="2018-09-25T15:33:00Z">
        <w:r w:rsidR="00DA172E" w:rsidRPr="00AC3224">
          <w:rPr>
            <w:b/>
          </w:rPr>
          <w:t>Average nucleotide identity between MAGs.</w:t>
        </w:r>
        <w:r w:rsidR="00DA172E">
          <w:t xml:space="preserve"> Average nucleotide identity (ANI) was calculated between all MAGs in our dataset. MAGs with extremely high ANIs (&gt;97%) are likely from the same populations. An ANI value of “0” indicates that no portions of the genomes aligned.</w:t>
        </w:r>
      </w:ins>
    </w:p>
    <w:p w:rsidR="00AC3224" w:rsidDel="00DA172E" w:rsidRDefault="00326033" w:rsidP="00B44E2D">
      <w:pPr>
        <w:spacing w:line="240" w:lineRule="auto"/>
        <w:rPr>
          <w:moveFrom w:id="615" w:author="Alexandra Linz" w:date="2018-09-25T15:33:00Z"/>
        </w:rPr>
      </w:pPr>
      <w:moveFromRangeStart w:id="616" w:author="Alexandra Linz" w:date="2018-09-25T15:33:00Z" w:name="move525652938"/>
      <w:moveFrom w:id="617" w:author="Alexandra Linz" w:date="2018-09-25T15:33:00Z">
        <w:r w:rsidRPr="00AC3224" w:rsidDel="00DA172E">
          <w:rPr>
            <w:b/>
          </w:rPr>
          <w:t>MAG metadata.</w:t>
        </w:r>
        <w:r w:rsidDel="00DA172E">
          <w:t xml:space="preserve"> Information about the completeness, size, and taxonomy of our MAGs, as well as their IMG OIDs, are presented here. Amino acid use was calculated based on the average number of nitrogen atoms translated gene sequences.</w:t>
        </w:r>
      </w:moveFrom>
    </w:p>
    <w:moveFromRangeEnd w:id="616"/>
    <w:p w:rsidR="00DA172E" w:rsidRDefault="00AC3224" w:rsidP="00DA172E">
      <w:pPr>
        <w:spacing w:line="240" w:lineRule="auto"/>
        <w:rPr>
          <w:ins w:id="618" w:author="Alexandra Linz" w:date="2018-09-25T15:33:00Z"/>
        </w:rPr>
      </w:pPr>
      <w:r w:rsidRPr="00AC3224">
        <w:rPr>
          <w:b/>
        </w:rPr>
        <w:t>Data S</w:t>
      </w:r>
      <w:ins w:id="619" w:author="Alexandra Linz" w:date="2018-09-24T15:14:00Z">
        <w:r w:rsidR="003B25A9">
          <w:rPr>
            <w:b/>
          </w:rPr>
          <w:t>4</w:t>
        </w:r>
      </w:ins>
      <w:del w:id="620" w:author="Alexandra Linz" w:date="2018-09-24T15:14:00Z">
        <w:r w:rsidRPr="00AC3224" w:rsidDel="003B25A9">
          <w:rPr>
            <w:b/>
          </w:rPr>
          <w:delText>5</w:delText>
        </w:r>
      </w:del>
      <w:r w:rsidRPr="00AC3224">
        <w:rPr>
          <w:b/>
        </w:rPr>
        <w:t xml:space="preserve">. </w:t>
      </w:r>
      <w:moveToRangeStart w:id="621" w:author="Alexandra Linz" w:date="2018-09-25T15:32:00Z" w:name="move525652896"/>
      <w:moveTo w:id="622" w:author="Alexandra Linz" w:date="2018-09-25T15:32:00Z">
        <w:r w:rsidR="00DA172E" w:rsidRPr="005F1EC7">
          <w:rPr>
            <w:b/>
            <w:color w:val="000000"/>
          </w:rPr>
          <w:t>Functional marker genes</w:t>
        </w:r>
        <w:r w:rsidR="00DA172E">
          <w:rPr>
            <w:b/>
            <w:color w:val="000000"/>
          </w:rPr>
          <w:t xml:space="preserve"> used in this study</w:t>
        </w:r>
        <w:r w:rsidR="00DA172E" w:rsidRPr="005F1EC7">
          <w:rPr>
            <w:b/>
            <w:color w:val="000000"/>
          </w:rPr>
          <w:t>.</w:t>
        </w:r>
        <w:r w:rsidR="00DA172E">
          <w:rPr>
            <w:color w:val="000000"/>
          </w:rPr>
          <w:t xml:space="preserve"> </w:t>
        </w:r>
        <w:r w:rsidR="00DA172E">
          <w:t xml:space="preserve">This dataset lists the TIGRFAM, COG, or PFAM IDs of sequences used as functional marker genes to analyze how gene content differs by site. </w:t>
        </w:r>
      </w:moveTo>
    </w:p>
    <w:p w:rsidR="00DA172E" w:rsidRDefault="00DA172E" w:rsidP="00DA172E">
      <w:pPr>
        <w:spacing w:line="240" w:lineRule="auto"/>
        <w:rPr>
          <w:moveTo w:id="623" w:author="Alexandra Linz" w:date="2018-09-25T15:32:00Z"/>
        </w:rPr>
      </w:pPr>
      <w:ins w:id="624" w:author="Alexandra Linz" w:date="2018-09-25T15:33:00Z">
        <w:r w:rsidRPr="00AC3224">
          <w:rPr>
            <w:b/>
          </w:rPr>
          <w:t>Data S</w:t>
        </w:r>
        <w:r>
          <w:rPr>
            <w:b/>
          </w:rPr>
          <w:t>5</w:t>
        </w:r>
        <w:r w:rsidRPr="00AC3224">
          <w:rPr>
            <w:b/>
          </w:rPr>
          <w:t>. 16S</w:t>
        </w:r>
      </w:ins>
      <w:ins w:id="625" w:author="Alexandra Linz" w:date="2018-10-01T16:09:00Z">
        <w:r w:rsidR="00562C73">
          <w:rPr>
            <w:b/>
          </w:rPr>
          <w:t xml:space="preserve"> </w:t>
        </w:r>
      </w:ins>
      <w:ins w:id="626" w:author="Alexandra Linz" w:date="2018-09-25T15:33:00Z">
        <w:r w:rsidRPr="00AC3224">
          <w:rPr>
            <w:b/>
          </w:rPr>
          <w:t xml:space="preserve">rRNA </w:t>
        </w:r>
      </w:ins>
      <w:ins w:id="627" w:author="Alexandra Linz" w:date="2018-10-01T16:09:00Z">
        <w:r w:rsidR="00562C73">
          <w:rPr>
            <w:b/>
          </w:rPr>
          <w:t xml:space="preserve">gene </w:t>
        </w:r>
      </w:ins>
      <w:ins w:id="628" w:author="Alexandra Linz" w:date="2018-09-25T15:33:00Z">
        <w:r w:rsidRPr="00AC3224">
          <w:rPr>
            <w:b/>
          </w:rPr>
          <w:t>amplicon sequencing of our samples.</w:t>
        </w:r>
        <w:r>
          <w:t xml:space="preserve"> 16S sequencing was performed over the time series to assess community composition in our study sites. The resulting OTU tables and taxonomic classifications are presented here.</w:t>
        </w:r>
      </w:ins>
    </w:p>
    <w:moveToRangeEnd w:id="621"/>
    <w:p w:rsidR="004D40E1" w:rsidRDefault="004D40E1">
      <w:pPr>
        <w:spacing w:line="240" w:lineRule="auto"/>
        <w:rPr>
          <w:ins w:id="629" w:author="Alexandra Linz" w:date="2018-10-11T09:03:00Z"/>
        </w:rPr>
        <w:pPrChange w:id="630" w:author="Alexandra Linz" w:date="2018-10-11T09:03:00Z">
          <w:pPr/>
        </w:pPrChange>
      </w:pPr>
      <w:ins w:id="631" w:author="Alexandra Linz" w:date="2018-10-11T09:03:00Z">
        <w:r w:rsidRPr="00E60449">
          <w:rPr>
            <w:b/>
          </w:rPr>
          <w:t xml:space="preserve">Data S6. Predicted pathways by MAG. </w:t>
        </w:r>
        <w:r w:rsidRPr="00E60449">
          <w:t xml:space="preserve">This </w:t>
        </w:r>
        <w:r>
          <w:t>dataset is the input to Figure 2 and contains pathway completeness estimates for each MAG individually.</w:t>
        </w:r>
      </w:ins>
    </w:p>
    <w:p w:rsidR="004D40E1" w:rsidRDefault="004D40E1" w:rsidP="00876143">
      <w:pPr>
        <w:pStyle w:val="NormalWeb"/>
        <w:spacing w:before="0" w:beforeAutospacing="0" w:after="160" w:afterAutospacing="0"/>
        <w:rPr>
          <w:ins w:id="632" w:author="Alexandra Linz" w:date="2018-10-11T09:03:00Z"/>
          <w:b/>
        </w:rPr>
      </w:pPr>
    </w:p>
    <w:p w:rsidR="00326033" w:rsidDel="00DA172E" w:rsidRDefault="00326033" w:rsidP="00B44E2D">
      <w:pPr>
        <w:spacing w:line="240" w:lineRule="auto"/>
        <w:rPr>
          <w:del w:id="633" w:author="Alexandra Linz" w:date="2018-09-25T15:32:00Z"/>
        </w:rPr>
      </w:pPr>
      <w:del w:id="634" w:author="Alexandra Linz" w:date="2018-09-25T15:32:00Z">
        <w:r w:rsidRPr="00AC3224" w:rsidDel="00DA172E">
          <w:rPr>
            <w:b/>
          </w:rPr>
          <w:lastRenderedPageBreak/>
          <w:delText>16S rRNA amplicon sequencing of our samples.</w:delText>
        </w:r>
        <w:r w:rsidDel="00DA172E">
          <w:delText xml:space="preserve"> 16S sequencing was performed over the time series to assess community composition in our study sites. The resulting OTU tables and taxonomic classifications are presented here.</w:delText>
        </w:r>
      </w:del>
    </w:p>
    <w:p w:rsidR="00876143" w:rsidRDefault="00876143" w:rsidP="00876143">
      <w:pPr>
        <w:pStyle w:val="NormalWeb"/>
        <w:spacing w:before="0" w:beforeAutospacing="0" w:after="160" w:afterAutospacing="0"/>
        <w:rPr>
          <w:ins w:id="635" w:author="Alexandra Linz" w:date="2018-09-24T15:15:00Z"/>
          <w:color w:val="000000"/>
        </w:rPr>
      </w:pPr>
      <w:r w:rsidRPr="00AC3224">
        <w:rPr>
          <w:b/>
        </w:rPr>
        <w:t>Figure S1. Tree of diversity and nitrogen fixation in our MAGs</w:t>
      </w:r>
      <w:r>
        <w:t xml:space="preserve">. </w:t>
      </w:r>
      <w:r>
        <w:rPr>
          <w:color w:val="000000"/>
        </w:rPr>
        <w:t>To visualize the diversity of our MAGs, phylogenetic marker ge</w:t>
      </w:r>
      <w:ins w:id="636" w:author="Alexandra Linz [2]" w:date="2018-10-22T10:06:00Z">
        <w:r w:rsidR="00B126DC">
          <w:rPr>
            <w:color w:val="000000"/>
          </w:rPr>
          <w:t>n</w:t>
        </w:r>
      </w:ins>
      <w:del w:id="637" w:author="Unknown">
        <w:r w:rsidDel="004D40E1">
          <w:rPr>
            <w:color w:val="000000"/>
          </w:rPr>
          <w:delText>n</w:delText>
        </w:r>
      </w:del>
      <w:ins w:id="638" w:author="Alexandra Linz" w:date="2018-10-11T09:03:00Z">
        <w:r>
          <w:rPr>
            <w:color w:val="000000"/>
          </w:rPr>
          <w:t>e</w:t>
        </w:r>
      </w:ins>
      <w:r>
        <w:rPr>
          <w:color w:val="000000"/>
        </w:rPr>
        <w:t xml:space="preserve">s </w:t>
      </w:r>
      <w:proofErr w:type="gramStart"/>
      <w:r>
        <w:rPr>
          <w:color w:val="000000"/>
        </w:rPr>
        <w:t>were</w:t>
      </w:r>
      <w:proofErr w:type="gramEnd"/>
      <w:r>
        <w:rPr>
          <w:color w:val="000000"/>
        </w:rPr>
        <w:t xml:space="preserve"> extracted from each MAG and aligned using </w:t>
      </w:r>
      <w:proofErr w:type="spellStart"/>
      <w:r>
        <w:rPr>
          <w:color w:val="000000"/>
        </w:rPr>
        <w:t>Phylosift</w:t>
      </w:r>
      <w:proofErr w:type="spellEnd"/>
      <w:r>
        <w:rPr>
          <w:color w:val="000000"/>
        </w:rPr>
        <w:t xml:space="preserve">. An approximate maximum-likelihood tree based on these alignments was constructed using </w:t>
      </w:r>
      <w:proofErr w:type="spellStart"/>
      <w:r>
        <w:rPr>
          <w:color w:val="000000"/>
        </w:rPr>
        <w:t>FastTree</w:t>
      </w:r>
      <w:proofErr w:type="spellEnd"/>
      <w:r>
        <w:rPr>
          <w:color w:val="000000"/>
        </w:rPr>
        <w:t>. The potential for nitrogen fixation based on gene content is indicated on the branch tips.</w:t>
      </w:r>
    </w:p>
    <w:p w:rsidR="003B25A9" w:rsidRDefault="003B25A9">
      <w:pPr>
        <w:spacing w:line="240" w:lineRule="auto"/>
        <w:rPr>
          <w:ins w:id="639" w:author="Alexandra Linz" w:date="2018-09-24T15:15:00Z"/>
          <w:color w:val="000000"/>
        </w:rPr>
        <w:pPrChange w:id="640" w:author="Alexandra Linz" w:date="2018-09-24T15:15:00Z">
          <w:pPr/>
        </w:pPrChange>
      </w:pPr>
      <w:ins w:id="641" w:author="Alexandra Linz" w:date="2018-09-24T15:15:00Z">
        <w:r w:rsidRPr="00326033">
          <w:rPr>
            <w:b/>
          </w:rPr>
          <w:t>Figure S2.</w:t>
        </w:r>
        <w:r>
          <w:t xml:space="preserve"> </w:t>
        </w:r>
        <w:r w:rsidRPr="00EC0B3F">
          <w:rPr>
            <w:b/>
            <w:color w:val="000000"/>
          </w:rPr>
          <w:t>Abundance of phyla by MAG read coverage.</w:t>
        </w:r>
        <w:r>
          <w:rPr>
            <w:b/>
            <w:color w:val="000000"/>
          </w:rPr>
          <w:t xml:space="preserve"> </w:t>
        </w:r>
        <w:r>
          <w:rPr>
            <w:color w:val="000000"/>
          </w:rPr>
          <w:t xml:space="preserve">We used </w:t>
        </w:r>
        <w:proofErr w:type="gramStart"/>
        <w:r>
          <w:rPr>
            <w:color w:val="000000"/>
          </w:rPr>
          <w:t>read</w:t>
        </w:r>
        <w:proofErr w:type="gramEnd"/>
        <w:r>
          <w:rPr>
            <w:color w:val="000000"/>
          </w:rPr>
          <w:t xml:space="preserve"> coverage normalized by MAG and metagenome size to approximate the abundance of our MAGs. MAGs were recovered from diverse freshwater phyla. The abundances of phyla represented by MAGs differed by lake and layer. MAGs were classified using </w:t>
        </w:r>
        <w:proofErr w:type="spellStart"/>
        <w:r>
          <w:rPr>
            <w:color w:val="000000"/>
          </w:rPr>
          <w:t>Phylosift</w:t>
        </w:r>
        <w:proofErr w:type="spellEnd"/>
        <w:r>
          <w:rPr>
            <w:color w:val="000000"/>
          </w:rPr>
          <w:t xml:space="preserve">, and </w:t>
        </w:r>
        <w:r w:rsidRPr="00C72B55">
          <w:rPr>
            <w:i/>
            <w:color w:val="000000"/>
          </w:rPr>
          <w:t>Proteobacteria</w:t>
        </w:r>
        <w:r>
          <w:rPr>
            <w:color w:val="000000"/>
          </w:rPr>
          <w:t xml:space="preserve"> was split into classes due to the high diversity of this phylum. </w:t>
        </w:r>
      </w:ins>
    </w:p>
    <w:p w:rsidR="003B25A9" w:rsidRDefault="003B25A9">
      <w:pPr>
        <w:spacing w:line="240" w:lineRule="auto"/>
        <w:rPr>
          <w:ins w:id="642" w:author="Alexandra Linz" w:date="2018-09-24T15:15:00Z"/>
          <w:color w:val="000000"/>
        </w:rPr>
        <w:pPrChange w:id="643" w:author="Alexandra Linz" w:date="2018-09-24T15:15:00Z">
          <w:pPr/>
        </w:pPrChange>
      </w:pPr>
      <w:ins w:id="644" w:author="Alexandra Linz" w:date="2018-09-24T15:15:00Z">
        <w:r w:rsidRPr="00EC0B3F">
          <w:rPr>
            <w:b/>
            <w:color w:val="000000"/>
          </w:rPr>
          <w:t xml:space="preserve">Figure S3. </w:t>
        </w:r>
        <w:r>
          <w:rPr>
            <w:b/>
            <w:bCs/>
            <w:color w:val="000000"/>
          </w:rPr>
          <w:t xml:space="preserve">16S rRNA gene amplicon results. </w:t>
        </w:r>
        <w:r>
          <w:rPr>
            <w:color w:val="000000"/>
          </w:rPr>
          <w:t xml:space="preserve">The community composition observed via 16S rRNA gene amplicon sequencing in our dataset is consistent with previously published analyses of freshwater community composition. This confirms that the years included in our study are not abnormal. </w:t>
        </w:r>
        <w:r>
          <w:t xml:space="preserve">The 16S V6-V8 region was targeted in Trout Bog, while the V4 region was targeted in </w:t>
        </w:r>
        <w:bookmarkStart w:id="645" w:name="_GoBack"/>
        <w:bookmarkEnd w:id="645"/>
        <w:del w:id="646" w:author="Alexandra Linz [2]" w:date="2018-10-22T13:54:00Z">
          <w:r w:rsidDel="00E71F3F">
            <w:delText xml:space="preserve">Lake </w:delText>
          </w:r>
        </w:del>
        <w:r>
          <w:t xml:space="preserve">Mendota. </w:t>
        </w:r>
        <w:r w:rsidRPr="00C72B55">
          <w:rPr>
            <w:i/>
            <w:color w:val="000000"/>
          </w:rPr>
          <w:t>Proteobacteria</w:t>
        </w:r>
        <w:r>
          <w:rPr>
            <w:color w:val="000000"/>
          </w:rPr>
          <w:t xml:space="preserve"> was split into classes due to the high diversity of this phylum. </w:t>
        </w:r>
      </w:ins>
    </w:p>
    <w:p w:rsidR="005B794C" w:rsidRDefault="005B794C" w:rsidP="005B794C">
      <w:pPr>
        <w:spacing w:line="240" w:lineRule="auto"/>
        <w:rPr>
          <w:ins w:id="647" w:author="Alexandra Linz [2]" w:date="2018-10-22T13:46:00Z"/>
        </w:rPr>
        <w:pPrChange w:id="648" w:author="Alexandra Linz [2]" w:date="2018-10-22T13:46:00Z">
          <w:pPr/>
        </w:pPrChange>
      </w:pPr>
      <w:ins w:id="649" w:author="Alexandra Linz [2]" w:date="2018-10-22T13:46:00Z">
        <w:r w:rsidRPr="00522F81">
          <w:rPr>
            <w:b/>
          </w:rPr>
          <w:t xml:space="preserve">Data S7. </w:t>
        </w:r>
        <w:proofErr w:type="spellStart"/>
        <w:r w:rsidRPr="00522F81">
          <w:rPr>
            <w:b/>
          </w:rPr>
          <w:t>CAZyme</w:t>
        </w:r>
        <w:proofErr w:type="spellEnd"/>
        <w:r w:rsidRPr="00522F81">
          <w:rPr>
            <w:b/>
          </w:rPr>
          <w:t xml:space="preserve"> annotations in the MAGs.</w:t>
        </w:r>
        <w:r>
          <w:t xml:space="preserve"> To assess the potential to degrade complex carbon compounds, we annotated carbohydrate active enzymes in our MAGs using dbCAN2. The output of dbCAN2 for each MAG is presented here.</w:t>
        </w:r>
      </w:ins>
    </w:p>
    <w:p w:rsidR="003B25A9" w:rsidRDefault="003B25A9" w:rsidP="00876143">
      <w:pPr>
        <w:pStyle w:val="NormalWeb"/>
        <w:spacing w:before="0" w:beforeAutospacing="0" w:after="160" w:afterAutospacing="0"/>
      </w:pPr>
    </w:p>
    <w:p w:rsidR="00326033" w:rsidDel="003B25A9" w:rsidRDefault="00326033" w:rsidP="00B44E2D">
      <w:pPr>
        <w:spacing w:line="240" w:lineRule="auto"/>
        <w:rPr>
          <w:del w:id="650" w:author="Alexandra Linz" w:date="2018-09-24T15:15:00Z"/>
        </w:rPr>
      </w:pPr>
      <w:del w:id="651" w:author="Alexandra Linz" w:date="2018-09-24T15:15:00Z">
        <w:r w:rsidRPr="00326033" w:rsidDel="003B25A9">
          <w:rPr>
            <w:b/>
          </w:rPr>
          <w:delText>Figure S2.</w:delText>
        </w:r>
        <w:r w:rsidDel="003B25A9">
          <w:delText xml:space="preserve"> </w:delText>
        </w:r>
        <w:r w:rsidDel="003B25A9">
          <w:rPr>
            <w:b/>
            <w:bCs/>
            <w:color w:val="000000"/>
          </w:rPr>
          <w:delText xml:space="preserve">How representative are the MAGs of the microbial communities? </w:delText>
        </w:r>
        <w:r w:rsidDel="003B25A9">
          <w:rPr>
            <w:color w:val="000000"/>
          </w:rPr>
          <w:delText xml:space="preserve">The community composition observed via 16S rRNA gene amplicon sequencing (A) and inferred using the proportions of reads from the same metagenomic time series samples that mapped to set of MAGs affiliated with major phyla (B). MAGs were classified using Phylosift, while 16S sequences were classified to the phylum level. Numbers above bars indicating abundances greater than the limit of the y-axis. </w:delText>
        </w:r>
        <w:r w:rsidDel="003B25A9">
          <w:delText xml:space="preserve">The 16S V6-V8 region was targeted in Trout Bog, while the V4 region was targeted in Lake Mendota. </w:delText>
        </w:r>
        <w:r w:rsidRPr="00C72B55" w:rsidDel="003B25A9">
          <w:rPr>
            <w:i/>
            <w:color w:val="000000"/>
          </w:rPr>
          <w:delText>Proteobacteria</w:delText>
        </w:r>
        <w:r w:rsidDel="003B25A9">
          <w:rPr>
            <w:color w:val="000000"/>
          </w:rPr>
          <w:delText xml:space="preserve"> was split into classes due to the high diversity of this phylum. Although proportions vary, similar taxonomic groups are observed using both approaches. Differences are likely due to a combination of primer and assembly biases. However, similar phyla were detected using both methods, suggesting that our MAG datasets are representative of their communities.</w:delText>
        </w:r>
      </w:del>
    </w:p>
    <w:p w:rsidR="00AC3224" w:rsidDel="00DA172E" w:rsidRDefault="00326033">
      <w:pPr>
        <w:spacing w:line="240" w:lineRule="auto"/>
        <w:rPr>
          <w:del w:id="652" w:author="Alexandra Linz" w:date="2018-09-25T15:33:00Z"/>
        </w:rPr>
      </w:pPr>
      <w:del w:id="653" w:author="Alexandra Linz" w:date="2018-09-24T15:15:00Z">
        <w:r w:rsidRPr="00AC3224" w:rsidDel="003B25A9">
          <w:rPr>
            <w:b/>
          </w:rPr>
          <w:delText xml:space="preserve"> </w:delText>
        </w:r>
      </w:del>
      <w:del w:id="654" w:author="Alexandra Linz" w:date="2018-09-25T15:33:00Z">
        <w:r w:rsidR="00AC3224" w:rsidRPr="00AC3224" w:rsidDel="00DA172E">
          <w:rPr>
            <w:b/>
          </w:rPr>
          <w:delText>Data S</w:delText>
        </w:r>
      </w:del>
      <w:del w:id="655" w:author="Alexandra Linz" w:date="2018-09-24T15:15:00Z">
        <w:r w:rsidR="00AC3224" w:rsidRPr="00AC3224" w:rsidDel="003B25A9">
          <w:rPr>
            <w:b/>
          </w:rPr>
          <w:delText>6</w:delText>
        </w:r>
      </w:del>
      <w:del w:id="656" w:author="Alexandra Linz" w:date="2018-09-25T15:33:00Z">
        <w:r w:rsidR="00AC3224" w:rsidRPr="00AC3224" w:rsidDel="00DA172E">
          <w:rPr>
            <w:b/>
          </w:rPr>
          <w:delText>. Average nucleotide identity between MAGs.</w:delText>
        </w:r>
        <w:r w:rsidR="00AC3224" w:rsidDel="00DA172E">
          <w:delText xml:space="preserve"> Average nucleotide identity (ANI) was calculated between all MAGs in our dataset. MAGs with extremely high ANIs (&gt;97%) are likely from the same populations.</w:delText>
        </w:r>
        <w:r w:rsidR="00B353E1" w:rsidDel="00DA172E">
          <w:delText xml:space="preserve"> An ANI value of “0” indicates that no portions of the genomes aligned.</w:delText>
        </w:r>
      </w:del>
    </w:p>
    <w:p w:rsidR="008853A5" w:rsidRDefault="00046BFF">
      <w:pPr>
        <w:pStyle w:val="Heading1"/>
      </w:pPr>
      <w:r>
        <w:t>References</w:t>
      </w:r>
    </w:p>
    <w:p w:rsidR="0074129B" w:rsidRPr="0074129B" w:rsidRDefault="008E64BD" w:rsidP="0074129B">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0074129B" w:rsidRPr="0074129B">
        <w:rPr>
          <w:noProof/>
        </w:rPr>
        <w:t xml:space="preserve">Acquisti C., Kumar S., Elser JJ. 2009. Signatures of nitrogen limitation in the elemental composition of the proteins involved in the metabolic apparatus. </w:t>
      </w:r>
      <w:r w:rsidR="0074129B" w:rsidRPr="0074129B">
        <w:rPr>
          <w:i/>
          <w:iCs/>
          <w:noProof/>
        </w:rPr>
        <w:t>Proceedings of the Royal Society B: Biological Sciences</w:t>
      </w:r>
      <w:r w:rsidR="0074129B" w:rsidRPr="0074129B">
        <w:rPr>
          <w:noProof/>
        </w:rPr>
        <w:t xml:space="preserve"> 276:2605–2610. DOI: 10.1098/rspb.2008.196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llgaier M., Grossart H-P. 2006. Diversity and Seasonal Dynamics of Actinobacteria Populations in Four Lakes in Northeastern Germany. </w:t>
      </w:r>
      <w:r w:rsidRPr="0074129B">
        <w:rPr>
          <w:i/>
          <w:iCs/>
          <w:noProof/>
        </w:rPr>
        <w:t>Applied and Environmental Microbiology</w:t>
      </w:r>
      <w:r w:rsidRPr="0074129B">
        <w:rPr>
          <w:noProof/>
        </w:rPr>
        <w:t xml:space="preserve"> 72:3489–3497. DOI: 10.1128/AEM.72.5.348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nantharaman K., Brown CT., Hug LA., Sharon I., Castelle CJ., Probst AJ., Thomas BC., Singh A., Wilkins MJ., Karaoz U., Brodie EL., Williams KH., Hubbard SS., Banfield JF. 2016. Thousands of microbial genomes shed light on interconnected biogeochemical processes in an aquifer system. </w:t>
      </w:r>
      <w:r w:rsidRPr="0074129B">
        <w:rPr>
          <w:i/>
          <w:iCs/>
          <w:noProof/>
        </w:rPr>
        <w:t>Nature Communications</w:t>
      </w:r>
      <w:r w:rsidRPr="0074129B">
        <w:rPr>
          <w:noProof/>
        </w:rPr>
        <w:t xml:space="preserve"> 7:1–11. DOI: 10.1038/ncomms1321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zam F., Fenchel T., Field JG., Gray JC., Meyer-Reil LA., Thingstad F. 1983. The ecological role of water-column microbes in the sea. </w:t>
      </w:r>
      <w:r w:rsidRPr="0074129B">
        <w:rPr>
          <w:i/>
          <w:iCs/>
          <w:noProof/>
        </w:rPr>
        <w:t>Marine Ecology Progress Series</w:t>
      </w:r>
      <w:r w:rsidRPr="0074129B">
        <w:rPr>
          <w:noProof/>
        </w:rPr>
        <w:t xml:space="preserve"> 10:257–264. DOI: 10.3354/meps01025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ndall ML., Stevens SLR., Chan L., Malfatti S., Schwientek P., Tremblay J., Schackwitz W., Martin J., Pati A., Bushnell B., Froula J., Kang D., Tringe SG., Bertilsson S., Moran MA., Shade A., Newton RJ., McMahon KD., Malmstrom RR. 2016. Genome-wide selective sweeps and gene-specific sweeps in natural bacterial populations. </w:t>
      </w:r>
      <w:r w:rsidRPr="0074129B">
        <w:rPr>
          <w:i/>
          <w:iCs/>
          <w:noProof/>
        </w:rPr>
        <w:t>The ISME Journal</w:t>
      </w:r>
      <w:r w:rsidRPr="0074129B">
        <w:rPr>
          <w:noProof/>
        </w:rPr>
        <w:t xml:space="preserve"> 10:1589–1601. DOI: 10.1038/ismej.2015.24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rman T., Bronk DA. 2003. Dissolved organic nitrogen: A dynamic participant in aquatic </w:t>
      </w:r>
      <w:r w:rsidRPr="0074129B">
        <w:rPr>
          <w:noProof/>
        </w:rPr>
        <w:lastRenderedPageBreak/>
        <w:t xml:space="preserve">ecosystems. </w:t>
      </w:r>
      <w:r w:rsidRPr="0074129B">
        <w:rPr>
          <w:i/>
          <w:iCs/>
          <w:noProof/>
        </w:rPr>
        <w:t>Aquatic Microbial Ecology</w:t>
      </w:r>
      <w:r w:rsidRPr="0074129B">
        <w:rPr>
          <w:noProof/>
        </w:rPr>
        <w:t xml:space="preserve"> 31:279–305. DOI: 10.3354/ame03127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rtilsson S., Tranvik LJ. 1998. Photochemically produced carboxylic acids as substrates for freshwater bacterioplankton. </w:t>
      </w:r>
      <w:r w:rsidRPr="0074129B">
        <w:rPr>
          <w:i/>
          <w:iCs/>
          <w:noProof/>
        </w:rPr>
        <w:t>Limnology and Oceanography</w:t>
      </w:r>
      <w:r w:rsidRPr="0074129B">
        <w:rPr>
          <w:noProof/>
        </w:rPr>
        <w:t xml:space="preserve"> 43:885–895. DOI: 10.4319/lo.1998.43.5.088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versdorf LJ., Chaston SD., Miller TR., McMahon KD. 2015. Microcystin mcyA and mcyE gene abundances are not appropriate indicators of microcystin concentrations in lakes. </w:t>
      </w:r>
      <w:r w:rsidRPr="0074129B">
        <w:rPr>
          <w:i/>
          <w:iCs/>
          <w:noProof/>
        </w:rPr>
        <w:t>PLOS ONE</w:t>
      </w:r>
      <w:r w:rsidRPr="0074129B">
        <w:rPr>
          <w:noProof/>
        </w:rPr>
        <w:t xml:space="preserve"> 10:1–18. DOI: 10.1371/journal.pone.012535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versdorf LJ., Miller TR., McMahon KD. 2013. The Role of Nitrogen Fixation in Cyanobacterial Bloom Toxicity in a Temperate, Eutrophic Lake. </w:t>
      </w:r>
      <w:r w:rsidRPr="0074129B">
        <w:rPr>
          <w:i/>
          <w:iCs/>
          <w:noProof/>
        </w:rPr>
        <w:t>PLOS ONE</w:t>
      </w:r>
      <w:r w:rsidRPr="0074129B">
        <w:rPr>
          <w:noProof/>
        </w:rPr>
        <w:t xml:space="preserve"> 8:1–11. DOI: 10.1371/journal.pone.005610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den R., Hutt LP., Rae AW. 2017. Reclassification of Thiobacillus aquaesulis (Wood &amp; Kelly, 1995) as Annwoodia aquaesulis gen. nov., comb. nov., transfer of Thiobacillus (Beijerinck, 1904) from the Hydrogenophilales to the Nitrosomonadales, proposal of Hydrogenophilalia class. nov. withi. </w:t>
      </w:r>
      <w:r w:rsidRPr="0074129B">
        <w:rPr>
          <w:i/>
          <w:iCs/>
          <w:noProof/>
        </w:rPr>
        <w:t>International Journal of Systematic and Evolutionary Microbiology</w:t>
      </w:r>
      <w:r w:rsidRPr="0074129B">
        <w:rPr>
          <w:noProof/>
        </w:rPr>
        <w:t xml:space="preserve"> 67:1191–1205. DOI: 10.1099/ijsem.0.00192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isvert S., Raymond F., Godzaridis É., Laviolette F., Corbeil J. 2012. Ray Meta: scalable de novo metagenome assembly and profiling. </w:t>
      </w:r>
      <w:r w:rsidRPr="0074129B">
        <w:rPr>
          <w:i/>
          <w:iCs/>
          <w:noProof/>
        </w:rPr>
        <w:t>Genome Biology</w:t>
      </w:r>
      <w:r w:rsidRPr="0074129B">
        <w:rPr>
          <w:noProof/>
        </w:rPr>
        <w:t xml:space="preserve"> 13:1–13. DOI: 10.1186/gb-2012-13-12-r12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wers RM., Kyrpides NC., Stepanauskas R., Harmon-Smith M., Doud D., Reddy TBK., Schulz F., Jarett J., Rivers AR., Eloe-Fadrosh EA., Tringe SG., Ivanova NN., Copeland A., Clum A., Becraft ED., Malmstrom RR., Birren B., Podar M., Bork P., Weinstock GM., Garrity GM., Dodsworth JA., Yooseph S., Sutton G., Glöckner FO., Gilbert JA., Nelson WC., Hallam SJ., Jungbluth SP., Ettema TJG., Tighe S., Konstantinidis KT., Liu WT., Baker BJ., Rattei T., Eisen JA., Hedlund B., McMahon KD., Fierer N., Knight R., Finn R., Cochrane G., Karsch-Mizrachi I., Tyson GW., Rinke C., Lapidus A., Meyer F., Yilmaz P., Parks DH., Eren AM., Schriml L., Banfield JF., Hugenholtz P., Woyke T. 2017. Minimum information about a single amplified genome (MISAG) and a metagenome-assembled genome (MIMAG) of bacteria and archaea. </w:t>
      </w:r>
      <w:r w:rsidRPr="0074129B">
        <w:rPr>
          <w:i/>
          <w:iCs/>
          <w:noProof/>
        </w:rPr>
        <w:t>Nature Biotechnology</w:t>
      </w:r>
      <w:r w:rsidRPr="0074129B">
        <w:rPr>
          <w:noProof/>
        </w:rPr>
        <w:t xml:space="preserve"> 35:725–731. DOI: 10.1038/nbt.389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wles MW., Mogollon JM., Kasten S., Zabel M., Hinrichs K-U. 2014. Global rates of marine sulfate reduction and implications for sub-sea-floor metabolic activities. </w:t>
      </w:r>
      <w:r w:rsidRPr="0074129B">
        <w:rPr>
          <w:i/>
          <w:iCs/>
          <w:noProof/>
        </w:rPr>
        <w:t>Science Express Reports</w:t>
      </w:r>
      <w:r w:rsidRPr="0074129B">
        <w:rPr>
          <w:noProof/>
        </w:rPr>
        <w:t>. DOI: 10.1038/3535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wman JP., Sly LI., Stackebrandt E. 1995. The phylogenetic position of the family Methylococcaceae. </w:t>
      </w:r>
      <w:r w:rsidRPr="0074129B">
        <w:rPr>
          <w:i/>
          <w:iCs/>
          <w:noProof/>
        </w:rPr>
        <w:t>International Journal of Systematic Bacteriology</w:t>
      </w:r>
      <w:r w:rsidRPr="0074129B">
        <w:rPr>
          <w:noProof/>
        </w:rPr>
        <w:t xml:space="preserve"> 45:182–5. DOI: 10.1099/00207713-45-3-622a.</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ragg JG., Wagner A. 2009. Protein material costs: single atoms can make an evolutionary difference. </w:t>
      </w:r>
      <w:r w:rsidRPr="0074129B">
        <w:rPr>
          <w:i/>
          <w:iCs/>
          <w:noProof/>
        </w:rPr>
        <w:t>Trends in Genetics</w:t>
      </w:r>
      <w:r w:rsidRPr="0074129B">
        <w:rPr>
          <w:noProof/>
        </w:rPr>
        <w:t xml:space="preserve"> 25:5–8. DOI: 10.1016/j.tig.2008.10.01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l Bulushi I., Poole S., Deeth HC., Dykes GA. 2009. Biogenic amines in fish: Roles in intoxication, spoilage, and nitrosamine formation-A review. </w:t>
      </w:r>
      <w:r w:rsidRPr="0074129B">
        <w:rPr>
          <w:i/>
          <w:iCs/>
          <w:noProof/>
        </w:rPr>
        <w:t>Critical Reviews in Food Science and Nutrition</w:t>
      </w:r>
      <w:r w:rsidRPr="0074129B">
        <w:rPr>
          <w:noProof/>
        </w:rPr>
        <w:t xml:space="preserve"> 49:369–377. DOI: 10.1080/1040839080206751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utman D., Stackpoole S., Stets E., McDonald CP., Clow DW., Striegl RG. 2015. Aquatic carbon </w:t>
      </w:r>
      <w:r w:rsidRPr="0074129B">
        <w:rPr>
          <w:noProof/>
        </w:rPr>
        <w:lastRenderedPageBreak/>
        <w:t xml:space="preserve">cycling in the conterminous United States and implications for terrestrial carbon accounting. </w:t>
      </w:r>
      <w:r w:rsidRPr="0074129B">
        <w:rPr>
          <w:i/>
          <w:iCs/>
          <w:noProof/>
        </w:rPr>
        <w:t>Proceedings of the National Academy of Sciences</w:t>
      </w:r>
      <w:r w:rsidRPr="0074129B">
        <w:rPr>
          <w:noProof/>
        </w:rPr>
        <w:t>:1–6. DOI: 10.1073/pnas.151265111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Camacho C., Coulouris G., Avagyan V., Ma N., Papadopoulos J., Bealer K., Madden TL. 2009. BLAST plus : architecture and applications. </w:t>
      </w:r>
      <w:r w:rsidRPr="0074129B">
        <w:rPr>
          <w:i/>
          <w:iCs/>
          <w:noProof/>
        </w:rPr>
        <w:t>BMC Bioinformatics</w:t>
      </w:r>
      <w:r w:rsidRPr="0074129B">
        <w:rPr>
          <w:noProof/>
        </w:rPr>
        <w:t xml:space="preserve"> 10:1–9. DOI: Artn 421\nDoi 10.1186/1471-2105-10-42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Caporaso JG., Lauber CL., Walters WA., Berg-Lyons D., Huntley J., Fierer N., Owens SM., Betley J., Fraser L., Bauer M., Gormley N., Gilbert JA., Smith G., Knight R. 2012. Ultra-high-throughput microbial community analysis on the Illumina HiSeq and MiSeq platforms. </w:t>
      </w:r>
      <w:r w:rsidRPr="0074129B">
        <w:rPr>
          <w:i/>
          <w:iCs/>
          <w:noProof/>
        </w:rPr>
        <w:t>The ISME Journal</w:t>
      </w:r>
      <w:r w:rsidRPr="0074129B">
        <w:rPr>
          <w:noProof/>
        </w:rPr>
        <w:t xml:space="preserve"> 6:1621–1624. DOI: 10.1038/ismej.2012.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Chistoserdova L., Kalyuzhnaya MG., Lidstrom ME. 2009. The Expanding World of Methylotrophic Metabolism. </w:t>
      </w:r>
      <w:r w:rsidRPr="0074129B">
        <w:rPr>
          <w:i/>
          <w:iCs/>
          <w:noProof/>
        </w:rPr>
        <w:t>Annual Review of Microbiology</w:t>
      </w:r>
      <w:r w:rsidRPr="0074129B">
        <w:rPr>
          <w:noProof/>
        </w:rPr>
        <w:t xml:space="preserve"> 63:477–499. DOI: 10.1146/annurev.micro.091208.07360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Darling AE., Jospin G., Lowe E., Matsen FA., Bik HM., Eisen JA. 2014. PhyloSift: phylogenetic analysis of genomes and metagenomes. </w:t>
      </w:r>
      <w:r w:rsidRPr="0074129B">
        <w:rPr>
          <w:i/>
          <w:iCs/>
          <w:noProof/>
        </w:rPr>
        <w:t>PeerJ</w:t>
      </w:r>
      <w:r w:rsidRPr="0074129B">
        <w:rPr>
          <w:noProof/>
        </w:rPr>
        <w:t xml:space="preserve"> 2:e243. DOI: 10.7717/peerj.24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DeSantis TZ., Hugenholtz P., Larsen N., Rojas M., Brodie EL., Keller K., Huber T., Dalevi D., Hu P., Andersen GL. 2006. Greengenes, a chimera-checked 16S rRNA gene database and workbench compatible with ARB. </w:t>
      </w:r>
      <w:r w:rsidRPr="0074129B">
        <w:rPr>
          <w:i/>
          <w:iCs/>
          <w:noProof/>
        </w:rPr>
        <w:t>Applied and Environmental Microbiology</w:t>
      </w:r>
      <w:r w:rsidRPr="0074129B">
        <w:rPr>
          <w:noProof/>
        </w:rPr>
        <w:t xml:space="preserve"> 72:5069–5072. DOI: 10.1128/AEM.03006-0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Eiler A., Mondav R., Sinclair L., Fernandez-Vidal L., Scofield D., Scwientek P., Martinez-Garcia M., Torrents D., McMahon KD., Andersson SGE., Stepanauskas R., Woyke T., Bertilsson S. 2016. Tuning fresh: radiation through rewiring of central metabolism in streamlined bacteria. </w:t>
      </w:r>
      <w:r w:rsidRPr="0074129B">
        <w:rPr>
          <w:i/>
          <w:iCs/>
          <w:noProof/>
        </w:rPr>
        <w:t>The ISME Journal</w:t>
      </w:r>
      <w:r w:rsidRPr="0074129B">
        <w:rPr>
          <w:noProof/>
        </w:rPr>
        <w:t xml:space="preserve"> 10:1–13. DOI: 10.13140/RG.2.1.1968.904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Engelbrektson AL., Kunin V., Wrighton KC., Zvenigorodsky N., Chen F., Ochman H., Hugenholtz P. 2010. Experimental factors affecting PCR-based estimates of microbial species richness and evenness. </w:t>
      </w:r>
      <w:r w:rsidRPr="0074129B">
        <w:rPr>
          <w:i/>
          <w:iCs/>
          <w:noProof/>
        </w:rPr>
        <w:t>The ISME Journal</w:t>
      </w:r>
      <w:r w:rsidRPr="0074129B">
        <w:rPr>
          <w:noProof/>
        </w:rPr>
        <w:t xml:space="preserve"> 4:64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Ghylin TW., Garcia SL., Moya F., Oyserman BO., Schwientek P., Forest KT., Mutschler J., Dwulit-Smith J., Chan L-K., Martinez-Garcia M., Sczyrba A., Stepanauskas R., Grossart H-P., Woyke T., Warnecke F., Malmstrom R., Bertilsson S., McMahon KD. 2014. Comparative single-cell genomics reveals potential ecological niches for the freshwater acI Actinobacteria lineage. </w:t>
      </w:r>
      <w:r w:rsidRPr="0074129B">
        <w:rPr>
          <w:i/>
          <w:iCs/>
          <w:noProof/>
        </w:rPr>
        <w:t>The ISME Journal</w:t>
      </w:r>
      <w:r w:rsidRPr="0074129B">
        <w:rPr>
          <w:noProof/>
        </w:rPr>
        <w:t xml:space="preserve"> 8:2503–16. DOI: 10.1038/ismej.2014.13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del Giorgio PA., Cole JJ., Cimbleris A. 1997. Respiration rates in bacteria exceed phytoplankton production in unproductive aquatic systems. </w:t>
      </w:r>
      <w:r w:rsidRPr="0074129B">
        <w:rPr>
          <w:i/>
          <w:iCs/>
          <w:noProof/>
        </w:rPr>
        <w:t>Nature</w:t>
      </w:r>
      <w:r w:rsidRPr="0074129B">
        <w:rPr>
          <w:noProof/>
        </w:rPr>
        <w:t xml:space="preserve"> 385:148–15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Giroldo D., Augusto A., Vieira H. 2005. Polymeric and free sugars released by three phytoplanktonic species from a freshwater tropical eutrophic reservoir. </w:t>
      </w:r>
      <w:r w:rsidRPr="0074129B">
        <w:rPr>
          <w:i/>
          <w:iCs/>
          <w:noProof/>
        </w:rPr>
        <w:t>Journal of Plankton Research</w:t>
      </w:r>
      <w:r w:rsidRPr="0074129B">
        <w:rPr>
          <w:noProof/>
        </w:rPr>
        <w:t xml:space="preserve"> 27:695–705. DOI: 10.1093/plankt/fbi04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Gong X., Garcia-Robledo E., Revsbech N-P., Schramm A. 2018. Gene Expression of Terminal Oxidases in Two Marine Bacterial Strains Exposed to Nanomolar Oxygen Concentrations. </w:t>
      </w:r>
      <w:r w:rsidRPr="0074129B">
        <w:rPr>
          <w:i/>
          <w:iCs/>
          <w:noProof/>
        </w:rPr>
        <w:t>FEMS Microbiology Ecology</w:t>
      </w:r>
      <w:r w:rsidRPr="0074129B">
        <w:rPr>
          <w:noProof/>
        </w:rPr>
        <w:t>. DOI: 10.1093/femsec/fiy072/498312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all MW., Rohwer RR., Perrie J., Mcmahon KD., Beiko RG. 2017. Ananke : temporal clustering reveals ecological dynamics of microbial communities. </w:t>
      </w:r>
      <w:r w:rsidRPr="0074129B">
        <w:rPr>
          <w:i/>
          <w:iCs/>
          <w:noProof/>
        </w:rPr>
        <w:t>PeerJ</w:t>
      </w:r>
      <w:r w:rsidRPr="0074129B">
        <w:rPr>
          <w:noProof/>
        </w:rPr>
        <w:t xml:space="preserve"> 5:1–19. DOI: </w:t>
      </w:r>
      <w:r w:rsidRPr="0074129B">
        <w:rPr>
          <w:noProof/>
        </w:rPr>
        <w:lastRenderedPageBreak/>
        <w:t>10.7717/peerj.381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amilton JJ., Garcia SL., Brown BS., Oyserman BO., Moya-Flores F., Bertilsson S., McMahon Katherine D. 2017. Metabolic Network Analysis and Metatranscriptomics Reveal Auxotrophies and Nutrient Sources of the Cosmopolitan Freshwater Microbial Lineage acI. </w:t>
      </w:r>
      <w:r w:rsidRPr="0074129B">
        <w:rPr>
          <w:i/>
          <w:iCs/>
          <w:noProof/>
        </w:rPr>
        <w:t>mSystems</w:t>
      </w:r>
      <w:r w:rsidRPr="0074129B">
        <w:rPr>
          <w:noProof/>
        </w:rPr>
        <w:t xml:space="preserve"> 2:1–1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anson TE., Tabita FR. 2001. A ribulose-1,5-bisphosphate carboxylase/oxygenase (RubisCO)-like protein from Chlorobium tepidum that is involved with sulfur metabolism and the response to oxidative stress. </w:t>
      </w:r>
      <w:r w:rsidRPr="0074129B">
        <w:rPr>
          <w:i/>
          <w:iCs/>
          <w:noProof/>
        </w:rPr>
        <w:t>Proceedings of the National Academy of Sciences</w:t>
      </w:r>
      <w:r w:rsidRPr="0074129B">
        <w:rPr>
          <w:noProof/>
        </w:rPr>
        <w:t xml:space="preserve"> 98:4397–4402. DOI: 10.1073/pnas.08161039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e S., Stevens SL., Chan L-K., Bertilsson S., Glavina Del Rio T., Tringe SG., Malmstrom RR., McMahon KD. 2017. Ecophysiology of Freshwater Verrucomicrobia Inferred from Metagenome-Assembled Genomes. </w:t>
      </w:r>
      <w:r w:rsidRPr="0074129B">
        <w:rPr>
          <w:i/>
          <w:iCs/>
          <w:noProof/>
        </w:rPr>
        <w:t>mSphere</w:t>
      </w:r>
      <w:r w:rsidRPr="0074129B">
        <w:rPr>
          <w:noProof/>
        </w:rPr>
        <w:t xml:space="preserve"> 2:1–1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olkenbrink C., Barbas SO., Mellerup A., Otaki H., Frigaard NU. 2011. Sulfur globule oxidation in green sulfur bacteria is dependent on the dissimilatory sulfite reductase system. </w:t>
      </w:r>
      <w:r w:rsidRPr="0074129B">
        <w:rPr>
          <w:i/>
          <w:iCs/>
          <w:noProof/>
        </w:rPr>
        <w:t>Microbiology</w:t>
      </w:r>
      <w:r w:rsidRPr="0074129B">
        <w:rPr>
          <w:noProof/>
        </w:rPr>
        <w:t xml:space="preserve"> 157:1229–1239. DOI: 10.1099/mic.0.044669-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ong S., Bunge J., Leslin C., Jeon S., Epstein SS. 2009. Polymerase chain reaction primers miss half of rRNA microbial diversity. </w:t>
      </w:r>
      <w:r w:rsidRPr="0074129B">
        <w:rPr>
          <w:i/>
          <w:iCs/>
          <w:noProof/>
        </w:rPr>
        <w:t>The ISME Journal</w:t>
      </w:r>
      <w:r w:rsidRPr="0074129B">
        <w:rPr>
          <w:noProof/>
        </w:rPr>
        <w:t xml:space="preserve"> 3:1365–1373. DOI: 10.1038/ismej.2009.8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yatt D., Chen GL., LoCascio PF., Land ML., Larimer FW., Hauser LJ. 2010. Prodigal: Prokaryotic gene recognition and translation initiation site identification. </w:t>
      </w:r>
      <w:r w:rsidRPr="0074129B">
        <w:rPr>
          <w:i/>
          <w:iCs/>
          <w:noProof/>
        </w:rPr>
        <w:t>BMC Bioinformatics</w:t>
      </w:r>
      <w:r w:rsidRPr="0074129B">
        <w:rPr>
          <w:noProof/>
        </w:rPr>
        <w:t xml:space="preserve"> 11. DOI: 10.1186/1471-2105-11-11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Igarashi K., Kashiwagi K. 1999. Polyamine transport in bacteria and yeast. </w:t>
      </w:r>
      <w:r w:rsidRPr="0074129B">
        <w:rPr>
          <w:i/>
          <w:iCs/>
          <w:noProof/>
        </w:rPr>
        <w:t>Biochem. J.</w:t>
      </w:r>
      <w:r w:rsidRPr="0074129B">
        <w:rPr>
          <w:noProof/>
        </w:rPr>
        <w:t xml:space="preserve"> 344:633–64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Jorgenson NO., Tranvik LJ., Edling H., Graneli W., Lindell M. 1998. Effects of sunlight on occurrence and bacterial turnover of specific carbon and nitrogen compounds in lake water. </w:t>
      </w:r>
      <w:r w:rsidRPr="0074129B">
        <w:rPr>
          <w:i/>
          <w:iCs/>
          <w:noProof/>
        </w:rPr>
        <w:t>FEMS Microbiology Ecology</w:t>
      </w:r>
      <w:r w:rsidRPr="0074129B">
        <w:rPr>
          <w:noProof/>
        </w:rPr>
        <w:t xml:space="preserve"> 25:217–22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lyuzhnaya MG., Beck DAC., Vorobev A., Smalley N., Kunkel DD., Lidstrom ME., Chistoserdova L. 2011. Novel methylotrophic isolates from lake sediment, description of Methylotenera versatilis sp. nov. and emended description of the genus </w:t>
      </w:r>
      <w:r w:rsidR="00DC5F61">
        <w:rPr>
          <w:noProof/>
        </w:rPr>
        <w:t>M</w:t>
      </w:r>
      <w:r w:rsidRPr="0074129B">
        <w:rPr>
          <w:noProof/>
        </w:rPr>
        <w:t xml:space="preserve">ethylotenera. </w:t>
      </w:r>
      <w:r w:rsidRPr="0074129B">
        <w:rPr>
          <w:i/>
          <w:iCs/>
          <w:noProof/>
        </w:rPr>
        <w:t>International Journal of Systematic and Evolutionary Microbiology</w:t>
      </w:r>
      <w:r w:rsidRPr="0074129B">
        <w:rPr>
          <w:noProof/>
        </w:rPr>
        <w:t xml:space="preserve"> 62:106–111. DOI: 10.1099/ijs.0.029165-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nao T., Kawamura M., Fukui T., Atomi H., Imanaka T. 2002. Characterization of isocitrate dehydrogenase from the green sulfur bacterium </w:t>
      </w:r>
      <w:r w:rsidR="00DC5F61">
        <w:rPr>
          <w:noProof/>
        </w:rPr>
        <w:t>C</w:t>
      </w:r>
      <w:r w:rsidRPr="0074129B">
        <w:rPr>
          <w:noProof/>
        </w:rPr>
        <w:t xml:space="preserve">hlorobium limicola: A carbon dioxide-fixing enzyme in the reductive tricarboxylic acid cycle. </w:t>
      </w:r>
      <w:r w:rsidRPr="0074129B">
        <w:rPr>
          <w:i/>
          <w:iCs/>
          <w:noProof/>
        </w:rPr>
        <w:t>European Journal of Biochemistry</w:t>
      </w:r>
      <w:r w:rsidRPr="0074129B">
        <w:rPr>
          <w:noProof/>
        </w:rPr>
        <w:t xml:space="preserve"> 269:1926–1931. DOI: 10.1046/j.1432-1327.2002.02849.x.</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ng DD., Froula J., Egan R., Wang Z. 2015. MetaBAT, an efficient tool for accurately reconstructing single genomes from complex microbial communities. </w:t>
      </w:r>
      <w:r w:rsidRPr="0074129B">
        <w:rPr>
          <w:i/>
          <w:iCs/>
          <w:noProof/>
        </w:rPr>
        <w:t>PeerJ</w:t>
      </w:r>
      <w:r w:rsidRPr="0074129B">
        <w:rPr>
          <w:noProof/>
        </w:rPr>
        <w:t xml:space="preserve"> 3:e1165. DOI: 10.7717/peerj.116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rhunen J., Arvola L., Peura S., Tiirola M. 2013. Green sulphur bacteria as a component of the photosynthetic plankton community in small dimictic humic lakes with an anoxic </w:t>
      </w:r>
      <w:r w:rsidRPr="0074129B">
        <w:rPr>
          <w:noProof/>
        </w:rPr>
        <w:lastRenderedPageBreak/>
        <w:t xml:space="preserve">hypolimnion. </w:t>
      </w:r>
      <w:r w:rsidRPr="0074129B">
        <w:rPr>
          <w:i/>
          <w:iCs/>
          <w:noProof/>
        </w:rPr>
        <w:t>Aquatic Microbial Ecology</w:t>
      </w:r>
      <w:r w:rsidRPr="0074129B">
        <w:rPr>
          <w:noProof/>
        </w:rPr>
        <w:t xml:space="preserve"> 68:267–272. DOI: 10.3354/ame0162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atypova E., Yang S., Wang Y., Wang T., Chavkin TA., Hackett M., Schäfer H., Kalyuzhnaya MG. 2010. Genetics of the glutamate-mediated methylamine utilization pathway in the facultative methylotrophic beta-proteobacterium Methyloversatilis universalis FAM5. </w:t>
      </w:r>
      <w:r w:rsidRPr="0074129B">
        <w:rPr>
          <w:i/>
          <w:iCs/>
          <w:noProof/>
        </w:rPr>
        <w:t>Molecular Microbiology</w:t>
      </w:r>
      <w:r w:rsidRPr="0074129B">
        <w:rPr>
          <w:noProof/>
        </w:rPr>
        <w:t xml:space="preserve"> 75:426–439. DOI: 10.1111/j.1365-2958.2009.06989.x.</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i H., Durbin R. 2010. Fast and accurate long-read alignment with Burrows-Wheeler transform. </w:t>
      </w:r>
      <w:r w:rsidRPr="0074129B">
        <w:rPr>
          <w:i/>
          <w:iCs/>
          <w:noProof/>
        </w:rPr>
        <w:t>Bioinformatics</w:t>
      </w:r>
      <w:r w:rsidRPr="0074129B">
        <w:rPr>
          <w:noProof/>
        </w:rPr>
        <w:t xml:space="preserve"> 26:589–595. DOI: 10.1093/bioinformatics/btp69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inz AM., Crary BC., Shade A., Owens S., Gilbert JA., Knight R., McMahon KD. 2017. Bacterial Community Composition and Dynamics Spanning Five Years in Freshwater Bog Lakes. </w:t>
      </w:r>
      <w:r w:rsidRPr="0074129B">
        <w:rPr>
          <w:i/>
          <w:iCs/>
          <w:noProof/>
        </w:rPr>
        <w:t>mSphere</w:t>
      </w:r>
      <w:r w:rsidRPr="0074129B">
        <w:rPr>
          <w:noProof/>
        </w:rPr>
        <w:t xml:space="preserve"> 2:1–15. DOI: e00169-1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uo R., Liu B., Xie Y., Li Z., Huang W., Yuan J., He G., Chen Y., Pan Q., Liu Y., Tang J., Wu G., Zhang H., Shi Y., Liu Y., Yu C., Wang B., Lu Y., Han C., Cheung DW., Yiu S-M., Peng S., Xiaoqian Z., Liu G., Liao X., Li Y., Yang H., Wang J., Lam T-W., Wang J. 2012. SOAPdenovo2: an empirically improved memory-efficient short-read de novo assembler. </w:t>
      </w:r>
      <w:r w:rsidRPr="0074129B">
        <w:rPr>
          <w:i/>
          <w:iCs/>
          <w:noProof/>
        </w:rPr>
        <w:t>GigaScience</w:t>
      </w:r>
      <w:r w:rsidRPr="0074129B">
        <w:rPr>
          <w:noProof/>
        </w:rPr>
        <w:t xml:space="preserve"> 1:1–6. DOI: 10.1186/2047-217X-1-1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agooc T., Salzberg SL. 2011. FLASH: Fast length adjustment of short reads to improve genome assemblies. </w:t>
      </w:r>
      <w:r w:rsidRPr="0074129B">
        <w:rPr>
          <w:i/>
          <w:iCs/>
          <w:noProof/>
        </w:rPr>
        <w:t>Bioinformatics</w:t>
      </w:r>
      <w:r w:rsidRPr="0074129B">
        <w:rPr>
          <w:noProof/>
        </w:rPr>
        <w:t xml:space="preserve"> 27:2957–2963. DOI: 10.1093/bioinformatics/btr50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arkowitz VM., Chen IMA., Palaniappan K., Chu K., Szeto E., Grechkin Y., Ratner A., Jacob B., Huang J., Williams P., Huntemann M., Anderson I., Mavromatis K., Ivanova NN., Kyrpides NC. 2012. IMG: The </w:t>
      </w:r>
      <w:r w:rsidR="00DC5F61">
        <w:rPr>
          <w:noProof/>
        </w:rPr>
        <w:t>I</w:t>
      </w:r>
      <w:r w:rsidRPr="0074129B">
        <w:rPr>
          <w:noProof/>
        </w:rPr>
        <w:t xml:space="preserve">ntegrated </w:t>
      </w:r>
      <w:r w:rsidR="00DC5F61">
        <w:rPr>
          <w:noProof/>
        </w:rPr>
        <w:t>M</w:t>
      </w:r>
      <w:r w:rsidRPr="0074129B">
        <w:rPr>
          <w:noProof/>
        </w:rPr>
        <w:t xml:space="preserve">icrobial </w:t>
      </w:r>
      <w:r w:rsidR="00DC5F61">
        <w:rPr>
          <w:noProof/>
        </w:rPr>
        <w:t>G</w:t>
      </w:r>
      <w:r w:rsidRPr="0074129B">
        <w:rPr>
          <w:noProof/>
        </w:rPr>
        <w:t xml:space="preserve">enomes database and comparative analysis system. </w:t>
      </w:r>
      <w:r w:rsidRPr="0074129B">
        <w:rPr>
          <w:i/>
          <w:iCs/>
          <w:noProof/>
        </w:rPr>
        <w:t>Nucleic Acids Research</w:t>
      </w:r>
      <w:r w:rsidRPr="0074129B">
        <w:rPr>
          <w:noProof/>
        </w:rPr>
        <w:t xml:space="preserve"> 40:115–122. DOI: 10.1093/nar/gkr104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artinez-Garcia M., Swan BK., Poulton NJ., Gomez ML., Masland D., Sieracki ME., Stepanauskas R. 2012. High-throughput single-cell sequencing identifies photoheterotrophs and chemoautotrophs in freshwater bacterioplankton. </w:t>
      </w:r>
      <w:r w:rsidRPr="0074129B">
        <w:rPr>
          <w:i/>
          <w:iCs/>
          <w:noProof/>
        </w:rPr>
        <w:t>The ISME Journal</w:t>
      </w:r>
      <w:r w:rsidRPr="0074129B">
        <w:rPr>
          <w:noProof/>
        </w:rPr>
        <w:t xml:space="preserve"> 6:113–123. DOI: 10.1038/ismej.2011.8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ou X., Vila-Costa M., Sun S., Zhao W., Sharma S., Moran MA. 2011. Metatranscriptomic signature of exogenous polyamine utilization by coastal bacterioplankton. </w:t>
      </w:r>
      <w:r w:rsidRPr="0074129B">
        <w:rPr>
          <w:i/>
          <w:iCs/>
          <w:noProof/>
        </w:rPr>
        <w:t>Environmental Microbiology</w:t>
      </w:r>
      <w:r w:rsidRPr="0074129B">
        <w:rPr>
          <w:noProof/>
        </w:rPr>
        <w:t xml:space="preserve"> 3:798–806. DOI: 10.1111/j.1758-2229.2011.00289.x.</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Newton RJ., Jones SE., Eiler A., McMahon KD., Bertilsson S. 2011. A guide to the natural history of freshwater lake bacteria. </w:t>
      </w:r>
      <w:r w:rsidRPr="0074129B">
        <w:rPr>
          <w:i/>
          <w:iCs/>
          <w:noProof/>
        </w:rPr>
        <w:t>Microbiology and Molecular Biology Reviews</w:t>
      </w:r>
      <w:r w:rsidRPr="0074129B">
        <w:rPr>
          <w:noProof/>
        </w:rPr>
        <w:t xml:space="preserve"> 75:14–49. DOI: 10.1128/MMBR.00028-1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arks DH., Imelfort M., Skennerton CT., Hugenholtz P., Tyson GW. 2015. CheckM: assessing the quality of microbial genomes recovered from isolates, single cells, and metagenomes. </w:t>
      </w:r>
      <w:r w:rsidRPr="0074129B">
        <w:rPr>
          <w:i/>
          <w:iCs/>
          <w:noProof/>
        </w:rPr>
        <w:t>Genome Research</w:t>
      </w:r>
      <w:r w:rsidRPr="0074129B">
        <w:rPr>
          <w:noProof/>
        </w:rPr>
        <w:t xml:space="preserve"> 25:1043–105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aver SF., Kent AD. 2017. Temporal Patterns in Glycolate-Utilizing Bacterial Community Composition Correlate with Phytoplankton Population Dynamics in Humic Lakes. </w:t>
      </w:r>
      <w:r w:rsidRPr="0074129B">
        <w:rPr>
          <w:i/>
          <w:iCs/>
          <w:noProof/>
        </w:rPr>
        <w:t>Microbial Ecology</w:t>
      </w:r>
      <w:r w:rsidRPr="0074129B">
        <w:rPr>
          <w:noProof/>
        </w:rPr>
        <w:t xml:space="preserve"> 60:406–418. DOI: 10.1007/S00248-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eters JW., Schut GJ., Boyd ES., Mulder DW., Shepard EM., Broderick JB., King PW., Adams MWW. 2015. [FeFe]- and [NiFe]-hydrogenase diversity, mechanism, and maturation. </w:t>
      </w:r>
      <w:r w:rsidRPr="0074129B">
        <w:rPr>
          <w:i/>
          <w:iCs/>
          <w:noProof/>
        </w:rPr>
        <w:t>Biochimica et Biophysica Acta - Molecular Cell Research</w:t>
      </w:r>
      <w:r w:rsidRPr="0074129B">
        <w:rPr>
          <w:noProof/>
        </w:rPr>
        <w:t xml:space="preserve"> 1853:1350–1369. DOI: </w:t>
      </w:r>
      <w:r w:rsidRPr="0074129B">
        <w:rPr>
          <w:noProof/>
        </w:rPr>
        <w:lastRenderedPageBreak/>
        <w:t>10.1016/j.bbamcr.2014.11.02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eura S., Eiler A., Bertilsson S., Nyka H., Tiirola M., Jones RI. 2012. Distinct and diverse anaerobic bacterial communities in boreal lakes dominated by candidate division OD1. </w:t>
      </w:r>
      <w:r w:rsidRPr="0074129B">
        <w:rPr>
          <w:i/>
          <w:iCs/>
          <w:noProof/>
        </w:rPr>
        <w:t>The ISME Journal</w:t>
      </w:r>
      <w:r w:rsidRPr="0074129B">
        <w:rPr>
          <w:noProof/>
        </w:rPr>
        <w:t xml:space="preserve"> 6:1640–1652. DOI: 10.1038/ismej.2012.2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eura S., Sinclair L., Bertilsson S., Eiler A. 2015. Metagenomic insights into strategies of aerobic and anaerobic carbon and nitrogen transformation in boreal lakes. </w:t>
      </w:r>
      <w:r w:rsidRPr="0074129B">
        <w:rPr>
          <w:i/>
          <w:iCs/>
          <w:noProof/>
        </w:rPr>
        <w:t>Scientific Reports</w:t>
      </w:r>
      <w:r w:rsidRPr="0074129B">
        <w:rPr>
          <w:noProof/>
        </w:rPr>
        <w:t xml:space="preserve"> 5:12102. DOI: 10.1038/srep1210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omeroy LR., Wiebe WJ. 1988. Energetics of microbial food webs. </w:t>
      </w:r>
      <w:r w:rsidRPr="0074129B">
        <w:rPr>
          <w:i/>
          <w:iCs/>
          <w:noProof/>
        </w:rPr>
        <w:t>Hydrobiologia</w:t>
      </w:r>
      <w:r w:rsidRPr="0074129B">
        <w:rPr>
          <w:noProof/>
        </w:rPr>
        <w:t xml:space="preserve"> 159:7–18. DOI: 10.1007/BF0000736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rice MN., Dehal PS., Arkin AP. 2010. FastTree 2 - Approximately maximum-likelihood trees for large alignments. </w:t>
      </w:r>
      <w:r w:rsidRPr="0074129B">
        <w:rPr>
          <w:i/>
          <w:iCs/>
          <w:noProof/>
        </w:rPr>
        <w:t>PLOS ONE</w:t>
      </w:r>
      <w:r w:rsidRPr="0074129B">
        <w:rPr>
          <w:noProof/>
        </w:rPr>
        <w:t xml:space="preserve"> 5. DOI: 10.1371/journal.pone.000949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amachandran A., Walsh DA. 2015. Investigation of XoxF methanol dehydrogenases reveals new methylotrophic bacteria in pelagic marine and freshwater ecosystems. </w:t>
      </w:r>
      <w:r w:rsidRPr="0074129B">
        <w:rPr>
          <w:i/>
          <w:iCs/>
          <w:noProof/>
        </w:rPr>
        <w:t>FEMS Microbiology Ecology</w:t>
      </w:r>
      <w:r w:rsidRPr="0074129B">
        <w:rPr>
          <w:noProof/>
        </w:rPr>
        <w:t xml:space="preserve"> 91. DOI: 10.1093/femsec/fiv10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amanan R., Kim B-H., Cho D-H., Oh H-M., Kim H-S. 2015. Algae–bacteria interactions: evolution, ecology and emerging applications. </w:t>
      </w:r>
      <w:r w:rsidRPr="0074129B">
        <w:rPr>
          <w:i/>
          <w:iCs/>
          <w:noProof/>
        </w:rPr>
        <w:t>Biotechnology Advances</w:t>
      </w:r>
      <w:r w:rsidRPr="0074129B">
        <w:rPr>
          <w:noProof/>
        </w:rPr>
        <w:t>. DOI: 10.1016/j.biotechadv.2015.12.00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emsen CC., Carpenter EJ., Schroeder BW. 1972. Competition for Urea among Estuarine Microorganisms. </w:t>
      </w:r>
      <w:r w:rsidRPr="0074129B">
        <w:rPr>
          <w:i/>
          <w:iCs/>
          <w:noProof/>
        </w:rPr>
        <w:t>Ecological Society of America</w:t>
      </w:r>
      <w:r w:rsidRPr="0074129B">
        <w:rPr>
          <w:noProof/>
        </w:rPr>
        <w:t xml:space="preserve"> 53:921–926.</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inke C., Schwientek P., Sczyrba A., Ivanova NN., Anderson IJ., Cheng J-F., Darling AE., Malfatti S., Swan BK., Gies E a., Dodsworth J a., Hedlund BP., Tsiamis G., Sievert SM., Liu W-T., Eisen J a., Hallam SJ., Kyrpides NC., Stepanauskas R., Rubin EM., Hugenholtz P., Woyke T. 2013. Insights into the phylogeny and coding potential of microbial dark matter. </w:t>
      </w:r>
      <w:r w:rsidRPr="0074129B">
        <w:rPr>
          <w:i/>
          <w:iCs/>
          <w:noProof/>
        </w:rPr>
        <w:t>Nature</w:t>
      </w:r>
      <w:r w:rsidRPr="0074129B">
        <w:rPr>
          <w:noProof/>
        </w:rPr>
        <w:t xml:space="preserve"> 499:431–437. DOI: 10.1038/nature1235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ognes T., Flouri T., Nichols B., Quince C., Mahé F. 2016. VSEARCH: a versatile open source tool for metagenomics. </w:t>
      </w:r>
      <w:r w:rsidRPr="0074129B">
        <w:rPr>
          <w:i/>
          <w:iCs/>
          <w:noProof/>
        </w:rPr>
        <w:t>PeerJ</w:t>
      </w:r>
      <w:r w:rsidRPr="0074129B">
        <w:rPr>
          <w:noProof/>
        </w:rPr>
        <w:t xml:space="preserve"> 4:1–18. DOI: 10.7717/peerj.258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Rohwer RR., Hamilton</w:t>
      </w:r>
      <w:r w:rsidR="00B73579">
        <w:rPr>
          <w:noProof/>
        </w:rPr>
        <w:t xml:space="preserve"> JJ., Newton RJ., McM</w:t>
      </w:r>
      <w:r w:rsidRPr="0074129B">
        <w:rPr>
          <w:noProof/>
        </w:rPr>
        <w:t xml:space="preserve">ahon KD. 2017. TaxAss : Leveraging a Custom Freshwater Achieves Fine-Scale Taxonomic Resolution. </w:t>
      </w:r>
      <w:r w:rsidRPr="0074129B">
        <w:rPr>
          <w:i/>
          <w:iCs/>
          <w:noProof/>
        </w:rPr>
        <w:t>bioRxiv</w:t>
      </w:r>
      <w:r w:rsidRPr="0074129B">
        <w:rPr>
          <w:noProof/>
        </w:rPr>
        <w:t>.</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oux S., Chan LK., Egan R., Malmstrom RR., McMahon KD., Sullivan MB. 2017. Ecogenomics of virophages and their giant virus hosts assessed through time series metagenomics. </w:t>
      </w:r>
      <w:r w:rsidRPr="0074129B">
        <w:rPr>
          <w:i/>
          <w:iCs/>
          <w:noProof/>
        </w:rPr>
        <w:t>Nature Communications</w:t>
      </w:r>
      <w:r w:rsidRPr="0074129B">
        <w:rPr>
          <w:noProof/>
        </w:rPr>
        <w:t xml:space="preserve"> 8. DOI: 10.1038/s41467-017-01086-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alcher MM., Neuenschwander SM., Posch T., Pernthaler J. 2015. The ecology of pelagic freshwater methylotrophs assessed by a high-resolution monitoring and isolation campaign. </w:t>
      </w:r>
      <w:r w:rsidRPr="0074129B">
        <w:rPr>
          <w:i/>
          <w:iCs/>
          <w:noProof/>
        </w:rPr>
        <w:t>The ISME Journal</w:t>
      </w:r>
      <w:r w:rsidRPr="0074129B">
        <w:rPr>
          <w:noProof/>
        </w:rPr>
        <w:t xml:space="preserve"> 9:2442–2453. DOI: 10.1038/ismej.2015.5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alcher MM., Posch T., Pernthaler J. 2013. In situ substrate preferences of abundant bacterioplankton populations in a prealpine freshwater lake. </w:t>
      </w:r>
      <w:r w:rsidRPr="0074129B">
        <w:rPr>
          <w:i/>
          <w:iCs/>
          <w:noProof/>
        </w:rPr>
        <w:t>Isme J</w:t>
      </w:r>
      <w:r w:rsidRPr="0074129B">
        <w:rPr>
          <w:noProof/>
        </w:rPr>
        <w:t xml:space="preserve"> 7:896–907. DOI: 10.1038/ismej.2012.16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chloss PD., Westcott SL., Ryabin T., Hall JR., Hartmann M., Hollister EB., Lesniewski RA., </w:t>
      </w:r>
      <w:r w:rsidRPr="0074129B">
        <w:rPr>
          <w:noProof/>
        </w:rPr>
        <w:lastRenderedPageBreak/>
        <w:t xml:space="preserve">Oakley BB., Parks DH., Robinson CJ., Sahl JW., Stres B., Thallinger GG., Van Horn DJ., Weber CF. 2009. Introducing mothur: Open-source, platform-independent, community-supported software for describing and comparing microbial communities. </w:t>
      </w:r>
      <w:r w:rsidRPr="0074129B">
        <w:rPr>
          <w:i/>
          <w:iCs/>
          <w:noProof/>
        </w:rPr>
        <w:t>Applied and Environmental Microbiology</w:t>
      </w:r>
      <w:r w:rsidRPr="0074129B">
        <w:rPr>
          <w:noProof/>
        </w:rPr>
        <w:t xml:space="preserve"> 75:7537–7541. DOI: 10.1128/AEM.01541-0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egata N., Waldron L., Ballarini A., Narasimhan V., Jousson O., Huttenhower C. 2012. Metagenomic microbial community profiling using unique clade-specific marker genes. </w:t>
      </w:r>
      <w:r w:rsidRPr="0074129B">
        <w:rPr>
          <w:i/>
          <w:iCs/>
          <w:noProof/>
        </w:rPr>
        <w:t>Nature Methods</w:t>
      </w:r>
      <w:r w:rsidRPr="0074129B">
        <w:rPr>
          <w:noProof/>
        </w:rPr>
        <w:t xml:space="preserve"> 9:811–4. DOI: 10.1038/nmeth.2066.</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Šimek K., Kasalický V., Jezbera J., Jezberová J., Hejzlar J., Hahn MW. 2010. Broad habitat range of the phylogenetically narrow R-BT065 cluster, representing a core group of the betaproteobacterial genus limnohabitans. </w:t>
      </w:r>
      <w:r w:rsidRPr="0074129B">
        <w:rPr>
          <w:i/>
          <w:iCs/>
          <w:noProof/>
        </w:rPr>
        <w:t>Applied and Environmental Microbiology</w:t>
      </w:r>
      <w:r w:rsidRPr="0074129B">
        <w:rPr>
          <w:noProof/>
        </w:rPr>
        <w:t xml:space="preserve"> 76:631–639. DOI: 10.1128/AEM.02203-0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ommer DD., Delcher AL., Salzberg SL., Pop M. 2007. Minimus: a fast, lightweight genome assembler. </w:t>
      </w:r>
      <w:r w:rsidRPr="0074129B">
        <w:rPr>
          <w:i/>
          <w:iCs/>
          <w:noProof/>
        </w:rPr>
        <w:t>BMC Bioinformatics</w:t>
      </w:r>
      <w:r w:rsidRPr="0074129B">
        <w:rPr>
          <w:noProof/>
        </w:rPr>
        <w:t xml:space="preserve"> 8:64. DOI: 10.1186/1471-2105-8-6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Tang KH., Blankenship RE. 2010. Both forward and reverse TCA cycles operate in green sulfur bacteria. </w:t>
      </w:r>
      <w:r w:rsidRPr="0074129B">
        <w:rPr>
          <w:i/>
          <w:iCs/>
          <w:noProof/>
        </w:rPr>
        <w:t>Journal of Biological Chemistry</w:t>
      </w:r>
      <w:r w:rsidRPr="0074129B">
        <w:rPr>
          <w:noProof/>
        </w:rPr>
        <w:t xml:space="preserve"> 285:35848–35854. DOI: 10.1074/jbc.M110.15783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Varghese NJ., Mukherjee S., Ivanova N., Konstantinidis KT., Mavrommatis K., Kyrpides NC., Pati A. 2015. Microbial species delineation using whole genome sequences. </w:t>
      </w:r>
      <w:r w:rsidRPr="0074129B">
        <w:rPr>
          <w:i/>
          <w:iCs/>
          <w:noProof/>
        </w:rPr>
        <w:t>Nucleic Acids Research</w:t>
      </w:r>
      <w:r w:rsidRPr="0074129B">
        <w:rPr>
          <w:noProof/>
        </w:rPr>
        <w:t xml:space="preserve"> 43:gkv657-. DOI: 10.1093/nar/gkv65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Walsh JR., Munoz SE., Vander Zanden MJ. 2016. Outbreak of an undetected invasive species triggered by a climate anomaly. </w:t>
      </w:r>
      <w:r w:rsidRPr="0074129B">
        <w:rPr>
          <w:i/>
          <w:iCs/>
          <w:noProof/>
        </w:rPr>
        <w:t>Ecosphere</w:t>
      </w:r>
      <w:r w:rsidRPr="0074129B">
        <w:rPr>
          <w:noProof/>
        </w:rPr>
        <w:t xml:space="preserve"> 7:1–17. DOI: 10.1002/ecs2.162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Williamson CE., Dodds W., Kratz TK., Palmer MA. 2008. Lakes and streams as sentinels of environmental change in terrestrial and atmospheric processes. </w:t>
      </w:r>
      <w:r w:rsidRPr="0074129B">
        <w:rPr>
          <w:i/>
          <w:iCs/>
          <w:noProof/>
        </w:rPr>
        <w:t>Frontiers in Ecology and the Environment</w:t>
      </w:r>
      <w:r w:rsidRPr="0074129B">
        <w:rPr>
          <w:noProof/>
        </w:rPr>
        <w:t xml:space="preserve"> 6:247–254. DOI: 10.1890/07014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Yin Y., Mao X., Yang J., Chen X., Mao F., Xu Y. 2012. DbCAN: A web resource for automated carbohydrate-active enzyme annotation. </w:t>
      </w:r>
      <w:r w:rsidRPr="0074129B">
        <w:rPr>
          <w:i/>
          <w:iCs/>
          <w:noProof/>
        </w:rPr>
        <w:t>Nucleic Acids Research</w:t>
      </w:r>
      <w:r w:rsidRPr="0074129B">
        <w:rPr>
          <w:noProof/>
        </w:rPr>
        <w:t xml:space="preserve"> 40:445–451. DOI: 10.1093/nar/gks479.</w:t>
      </w:r>
    </w:p>
    <w:p w:rsidR="008853A5" w:rsidRDefault="008E64BD">
      <w:r>
        <w:fldChar w:fldCharType="end"/>
      </w:r>
    </w:p>
    <w:sectPr w:rsidR="008853A5" w:rsidSect="00426301">
      <w:footerReference w:type="default" r:id="rId10"/>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C29DB" w:rsidRDefault="008C29DB" w:rsidP="00426301">
      <w:pPr>
        <w:spacing w:after="0" w:line="240" w:lineRule="auto"/>
      </w:pPr>
      <w:r>
        <w:separator/>
      </w:r>
    </w:p>
  </w:endnote>
  <w:endnote w:type="continuationSeparator" w:id="0">
    <w:p w:rsidR="008C29DB" w:rsidRDefault="008C29DB" w:rsidP="00426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8063090"/>
      <w:docPartObj>
        <w:docPartGallery w:val="Page Numbers (Bottom of Page)"/>
        <w:docPartUnique/>
      </w:docPartObj>
    </w:sdtPr>
    <w:sdtEndPr>
      <w:rPr>
        <w:noProof/>
      </w:rPr>
    </w:sdtEndPr>
    <w:sdtContent>
      <w:p w:rsidR="00D172CE" w:rsidRDefault="00D172CE">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rsidR="00D172CE" w:rsidRDefault="00D172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C29DB" w:rsidRDefault="008C29DB" w:rsidP="00426301">
      <w:pPr>
        <w:spacing w:after="0" w:line="240" w:lineRule="auto"/>
      </w:pPr>
      <w:r>
        <w:separator/>
      </w:r>
    </w:p>
  </w:footnote>
  <w:footnote w:type="continuationSeparator" w:id="0">
    <w:p w:rsidR="008C29DB" w:rsidRDefault="008C29DB" w:rsidP="004263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1F6B82"/>
    <w:multiLevelType w:val="hybridMultilevel"/>
    <w:tmpl w:val="3586C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exandra Linz">
    <w15:presenceInfo w15:providerId="Windows Live" w15:userId="c3742da5-148f-4995-8fd6-24ee136f9a6e"/>
  </w15:person>
  <w15:person w15:author="Alexandra Linz [2]">
    <w15:presenceInfo w15:providerId="AD" w15:userId="S::amlinz@wisc.edu::c3742da5-148f-4995-8fd6-24ee136f9a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3A5"/>
    <w:rsid w:val="00004F6F"/>
    <w:rsid w:val="00021D94"/>
    <w:rsid w:val="0002485C"/>
    <w:rsid w:val="00046BFF"/>
    <w:rsid w:val="000640AD"/>
    <w:rsid w:val="000818CE"/>
    <w:rsid w:val="0008274E"/>
    <w:rsid w:val="00087969"/>
    <w:rsid w:val="00087FC0"/>
    <w:rsid w:val="000A57D4"/>
    <w:rsid w:val="000F1720"/>
    <w:rsid w:val="000F405C"/>
    <w:rsid w:val="00107B68"/>
    <w:rsid w:val="001359E8"/>
    <w:rsid w:val="00136764"/>
    <w:rsid w:val="00142B1E"/>
    <w:rsid w:val="00166966"/>
    <w:rsid w:val="00180B02"/>
    <w:rsid w:val="00180C4D"/>
    <w:rsid w:val="001D1459"/>
    <w:rsid w:val="001D2345"/>
    <w:rsid w:val="00204AC0"/>
    <w:rsid w:val="00217012"/>
    <w:rsid w:val="00251DEA"/>
    <w:rsid w:val="00280E6F"/>
    <w:rsid w:val="00282CFB"/>
    <w:rsid w:val="00295464"/>
    <w:rsid w:val="00297B75"/>
    <w:rsid w:val="002C4D58"/>
    <w:rsid w:val="002E05D5"/>
    <w:rsid w:val="00326033"/>
    <w:rsid w:val="003A1F5F"/>
    <w:rsid w:val="003B25A9"/>
    <w:rsid w:val="003C2636"/>
    <w:rsid w:val="003D102A"/>
    <w:rsid w:val="003D1D4E"/>
    <w:rsid w:val="003F0487"/>
    <w:rsid w:val="00412BD0"/>
    <w:rsid w:val="00426301"/>
    <w:rsid w:val="004339D2"/>
    <w:rsid w:val="00443746"/>
    <w:rsid w:val="00466CC4"/>
    <w:rsid w:val="0047621E"/>
    <w:rsid w:val="00485450"/>
    <w:rsid w:val="004929C6"/>
    <w:rsid w:val="00492F9A"/>
    <w:rsid w:val="00495B23"/>
    <w:rsid w:val="004B181C"/>
    <w:rsid w:val="004C06E4"/>
    <w:rsid w:val="004C3850"/>
    <w:rsid w:val="004C6FFE"/>
    <w:rsid w:val="004D40E1"/>
    <w:rsid w:val="004D4F24"/>
    <w:rsid w:val="004F4FB8"/>
    <w:rsid w:val="00505126"/>
    <w:rsid w:val="00512F1D"/>
    <w:rsid w:val="0055036B"/>
    <w:rsid w:val="005555E0"/>
    <w:rsid w:val="00562C73"/>
    <w:rsid w:val="00564BB8"/>
    <w:rsid w:val="005B0399"/>
    <w:rsid w:val="005B0D44"/>
    <w:rsid w:val="005B794C"/>
    <w:rsid w:val="005F1EC7"/>
    <w:rsid w:val="005F572D"/>
    <w:rsid w:val="00613B0C"/>
    <w:rsid w:val="00622EC1"/>
    <w:rsid w:val="00647D2F"/>
    <w:rsid w:val="006618AC"/>
    <w:rsid w:val="00670A2E"/>
    <w:rsid w:val="00675B52"/>
    <w:rsid w:val="0069102D"/>
    <w:rsid w:val="00692562"/>
    <w:rsid w:val="006C04D5"/>
    <w:rsid w:val="006C05F6"/>
    <w:rsid w:val="006E2BB8"/>
    <w:rsid w:val="006F2401"/>
    <w:rsid w:val="006F4AD1"/>
    <w:rsid w:val="00702D24"/>
    <w:rsid w:val="0071096B"/>
    <w:rsid w:val="0071524A"/>
    <w:rsid w:val="00715556"/>
    <w:rsid w:val="00726987"/>
    <w:rsid w:val="00731EB3"/>
    <w:rsid w:val="00735D96"/>
    <w:rsid w:val="0074129B"/>
    <w:rsid w:val="00751BEC"/>
    <w:rsid w:val="00762C09"/>
    <w:rsid w:val="00770B63"/>
    <w:rsid w:val="007B251F"/>
    <w:rsid w:val="007B75B0"/>
    <w:rsid w:val="007F46A1"/>
    <w:rsid w:val="008002E4"/>
    <w:rsid w:val="0081301B"/>
    <w:rsid w:val="00830027"/>
    <w:rsid w:val="00832F7B"/>
    <w:rsid w:val="008615FC"/>
    <w:rsid w:val="00873431"/>
    <w:rsid w:val="00873AF2"/>
    <w:rsid w:val="00876143"/>
    <w:rsid w:val="008853A5"/>
    <w:rsid w:val="00893C86"/>
    <w:rsid w:val="008A215B"/>
    <w:rsid w:val="008C1648"/>
    <w:rsid w:val="008C1799"/>
    <w:rsid w:val="008C29DB"/>
    <w:rsid w:val="008C29DF"/>
    <w:rsid w:val="008D14F1"/>
    <w:rsid w:val="008E1791"/>
    <w:rsid w:val="008E64BD"/>
    <w:rsid w:val="008F3E06"/>
    <w:rsid w:val="009115A6"/>
    <w:rsid w:val="00914E94"/>
    <w:rsid w:val="00931E14"/>
    <w:rsid w:val="00933DA9"/>
    <w:rsid w:val="00936094"/>
    <w:rsid w:val="00950DEB"/>
    <w:rsid w:val="00972BFC"/>
    <w:rsid w:val="009770A7"/>
    <w:rsid w:val="00992786"/>
    <w:rsid w:val="009E1F39"/>
    <w:rsid w:val="009E6A17"/>
    <w:rsid w:val="00A15AC4"/>
    <w:rsid w:val="00A2384D"/>
    <w:rsid w:val="00A33EF6"/>
    <w:rsid w:val="00A46658"/>
    <w:rsid w:val="00A50124"/>
    <w:rsid w:val="00A67A00"/>
    <w:rsid w:val="00A87224"/>
    <w:rsid w:val="00A917DD"/>
    <w:rsid w:val="00AA5B67"/>
    <w:rsid w:val="00AB1E2D"/>
    <w:rsid w:val="00AC3224"/>
    <w:rsid w:val="00AC5303"/>
    <w:rsid w:val="00AD17F6"/>
    <w:rsid w:val="00AD71F6"/>
    <w:rsid w:val="00AD7709"/>
    <w:rsid w:val="00B126DC"/>
    <w:rsid w:val="00B155B0"/>
    <w:rsid w:val="00B24DBF"/>
    <w:rsid w:val="00B32BF2"/>
    <w:rsid w:val="00B353E1"/>
    <w:rsid w:val="00B44E2D"/>
    <w:rsid w:val="00B47A76"/>
    <w:rsid w:val="00B5094B"/>
    <w:rsid w:val="00B73579"/>
    <w:rsid w:val="00B80701"/>
    <w:rsid w:val="00B844B8"/>
    <w:rsid w:val="00B849E7"/>
    <w:rsid w:val="00B870DF"/>
    <w:rsid w:val="00B913AB"/>
    <w:rsid w:val="00B9401B"/>
    <w:rsid w:val="00BA4CB8"/>
    <w:rsid w:val="00BB48D4"/>
    <w:rsid w:val="00BF2DF6"/>
    <w:rsid w:val="00C136D4"/>
    <w:rsid w:val="00C14ABA"/>
    <w:rsid w:val="00C160CB"/>
    <w:rsid w:val="00C16B21"/>
    <w:rsid w:val="00C50BFC"/>
    <w:rsid w:val="00C60627"/>
    <w:rsid w:val="00C70A26"/>
    <w:rsid w:val="00C72B55"/>
    <w:rsid w:val="00C7598C"/>
    <w:rsid w:val="00C81937"/>
    <w:rsid w:val="00C8519B"/>
    <w:rsid w:val="00CA5281"/>
    <w:rsid w:val="00CB0FD6"/>
    <w:rsid w:val="00CB4C7D"/>
    <w:rsid w:val="00CC195B"/>
    <w:rsid w:val="00CC48A4"/>
    <w:rsid w:val="00CC5549"/>
    <w:rsid w:val="00CD3AF8"/>
    <w:rsid w:val="00CE29AC"/>
    <w:rsid w:val="00CE56F8"/>
    <w:rsid w:val="00D04A5D"/>
    <w:rsid w:val="00D05772"/>
    <w:rsid w:val="00D115FB"/>
    <w:rsid w:val="00D172CE"/>
    <w:rsid w:val="00D254E4"/>
    <w:rsid w:val="00D345B4"/>
    <w:rsid w:val="00D43F04"/>
    <w:rsid w:val="00D66DE0"/>
    <w:rsid w:val="00D720E0"/>
    <w:rsid w:val="00D81AA1"/>
    <w:rsid w:val="00D8419C"/>
    <w:rsid w:val="00DA172E"/>
    <w:rsid w:val="00DA5126"/>
    <w:rsid w:val="00DB387B"/>
    <w:rsid w:val="00DC3B2C"/>
    <w:rsid w:val="00DC5F61"/>
    <w:rsid w:val="00DD28F6"/>
    <w:rsid w:val="00DE2F1A"/>
    <w:rsid w:val="00DF28FD"/>
    <w:rsid w:val="00DF4C5B"/>
    <w:rsid w:val="00E0354C"/>
    <w:rsid w:val="00E067DC"/>
    <w:rsid w:val="00E240CC"/>
    <w:rsid w:val="00E5221C"/>
    <w:rsid w:val="00E71F3F"/>
    <w:rsid w:val="00E84246"/>
    <w:rsid w:val="00E94C90"/>
    <w:rsid w:val="00E962F5"/>
    <w:rsid w:val="00EC7C8E"/>
    <w:rsid w:val="00F02C6D"/>
    <w:rsid w:val="00F21C62"/>
    <w:rsid w:val="00F433E3"/>
    <w:rsid w:val="00F46B90"/>
    <w:rsid w:val="00F82001"/>
    <w:rsid w:val="00F90674"/>
    <w:rsid w:val="00F91AC0"/>
    <w:rsid w:val="00F9672B"/>
    <w:rsid w:val="00FC1652"/>
    <w:rsid w:val="00FC2C3B"/>
    <w:rsid w:val="00FF58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4A711C"/>
  <w15:docId w15:val="{20698857-D265-410D-A6A8-0E1EB7E15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after="160"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240" w:after="0"/>
      <w:outlineLvl w:val="0"/>
    </w:pPr>
    <w:rPr>
      <w:b/>
      <w:sz w:val="28"/>
      <w:szCs w:val="28"/>
    </w:rPr>
  </w:style>
  <w:style w:type="paragraph" w:styleId="Heading2">
    <w:name w:val="heading 2"/>
    <w:basedOn w:val="Normal"/>
    <w:next w:val="Normal"/>
    <w:pPr>
      <w:outlineLvl w:val="1"/>
    </w:pPr>
    <w:rPr>
      <w:b/>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a0">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styleId="Header">
    <w:name w:val="header"/>
    <w:basedOn w:val="Normal"/>
    <w:link w:val="HeaderChar"/>
    <w:uiPriority w:val="99"/>
    <w:unhideWhenUsed/>
    <w:rsid w:val="004263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6301"/>
  </w:style>
  <w:style w:type="paragraph" w:styleId="Footer">
    <w:name w:val="footer"/>
    <w:basedOn w:val="Normal"/>
    <w:link w:val="FooterChar"/>
    <w:uiPriority w:val="99"/>
    <w:unhideWhenUsed/>
    <w:rsid w:val="004263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6301"/>
  </w:style>
  <w:style w:type="character" w:styleId="LineNumber">
    <w:name w:val="line number"/>
    <w:basedOn w:val="DefaultParagraphFont"/>
    <w:uiPriority w:val="99"/>
    <w:semiHidden/>
    <w:unhideWhenUsed/>
    <w:rsid w:val="00426301"/>
  </w:style>
  <w:style w:type="paragraph" w:styleId="ListParagraph">
    <w:name w:val="List Paragraph"/>
    <w:basedOn w:val="Normal"/>
    <w:uiPriority w:val="34"/>
    <w:qFormat/>
    <w:rsid w:val="00426301"/>
    <w:pPr>
      <w:ind w:left="720"/>
      <w:contextualSpacing/>
    </w:pPr>
  </w:style>
  <w:style w:type="character" w:styleId="Hyperlink">
    <w:name w:val="Hyperlink"/>
    <w:basedOn w:val="DefaultParagraphFont"/>
    <w:uiPriority w:val="99"/>
    <w:unhideWhenUsed/>
    <w:rsid w:val="00622EC1"/>
    <w:rPr>
      <w:color w:val="0000FF" w:themeColor="hyperlink"/>
      <w:u w:val="single"/>
    </w:rPr>
  </w:style>
  <w:style w:type="paragraph" w:styleId="NormalWeb">
    <w:name w:val="Normal (Web)"/>
    <w:basedOn w:val="Normal"/>
    <w:uiPriority w:val="99"/>
    <w:unhideWhenUsed/>
    <w:rsid w:val="00166966"/>
    <w:pPr>
      <w:spacing w:before="100" w:beforeAutospacing="1" w:after="100" w:afterAutospacing="1" w:line="240" w:lineRule="auto"/>
    </w:pPr>
  </w:style>
  <w:style w:type="paragraph" w:styleId="HTMLPreformatted">
    <w:name w:val="HTML Preformatted"/>
    <w:basedOn w:val="Normal"/>
    <w:link w:val="HTMLPreformattedChar"/>
    <w:uiPriority w:val="99"/>
    <w:unhideWhenUsed/>
    <w:rsid w:val="00751B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51BEC"/>
    <w:rPr>
      <w:rFonts w:ascii="Courier New" w:hAnsi="Courier New" w:cs="Courier New"/>
      <w:sz w:val="20"/>
      <w:szCs w:val="20"/>
    </w:rPr>
  </w:style>
  <w:style w:type="character" w:customStyle="1" w:styleId="gnkrckgcgsb">
    <w:name w:val="gnkrckgcgsb"/>
    <w:basedOn w:val="DefaultParagraphFont"/>
    <w:rsid w:val="00751BEC"/>
  </w:style>
  <w:style w:type="paragraph" w:styleId="NoSpacing">
    <w:name w:val="No Spacing"/>
    <w:uiPriority w:val="1"/>
    <w:qFormat/>
    <w:rsid w:val="002C4D58"/>
    <w:pPr>
      <w:spacing w:after="0" w:line="240" w:lineRule="auto"/>
    </w:pPr>
  </w:style>
  <w:style w:type="paragraph" w:styleId="BalloonText">
    <w:name w:val="Balloon Text"/>
    <w:basedOn w:val="Normal"/>
    <w:link w:val="BalloonTextChar"/>
    <w:uiPriority w:val="99"/>
    <w:semiHidden/>
    <w:unhideWhenUsed/>
    <w:rsid w:val="008D14F1"/>
    <w:pPr>
      <w:spacing w:after="0" w:line="240" w:lineRule="auto"/>
    </w:pPr>
    <w:rPr>
      <w:sz w:val="18"/>
      <w:szCs w:val="18"/>
    </w:rPr>
  </w:style>
  <w:style w:type="character" w:customStyle="1" w:styleId="BalloonTextChar">
    <w:name w:val="Balloon Text Char"/>
    <w:basedOn w:val="DefaultParagraphFont"/>
    <w:link w:val="BalloonText"/>
    <w:uiPriority w:val="99"/>
    <w:semiHidden/>
    <w:rsid w:val="008D14F1"/>
    <w:rPr>
      <w:sz w:val="18"/>
      <w:szCs w:val="18"/>
    </w:rPr>
  </w:style>
  <w:style w:type="paragraph" w:styleId="Revision">
    <w:name w:val="Revision"/>
    <w:hidden/>
    <w:uiPriority w:val="99"/>
    <w:semiHidden/>
    <w:rsid w:val="00505126"/>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456365">
      <w:bodyDiv w:val="1"/>
      <w:marLeft w:val="0"/>
      <w:marRight w:val="0"/>
      <w:marTop w:val="0"/>
      <w:marBottom w:val="0"/>
      <w:divBdr>
        <w:top w:val="none" w:sz="0" w:space="0" w:color="auto"/>
        <w:left w:val="none" w:sz="0" w:space="0" w:color="auto"/>
        <w:bottom w:val="none" w:sz="0" w:space="0" w:color="auto"/>
        <w:right w:val="none" w:sz="0" w:space="0" w:color="auto"/>
      </w:divBdr>
    </w:div>
    <w:div w:id="384565673">
      <w:bodyDiv w:val="1"/>
      <w:marLeft w:val="0"/>
      <w:marRight w:val="0"/>
      <w:marTop w:val="0"/>
      <w:marBottom w:val="0"/>
      <w:divBdr>
        <w:top w:val="none" w:sz="0" w:space="0" w:color="auto"/>
        <w:left w:val="none" w:sz="0" w:space="0" w:color="auto"/>
        <w:bottom w:val="none" w:sz="0" w:space="0" w:color="auto"/>
        <w:right w:val="none" w:sz="0" w:space="0" w:color="auto"/>
      </w:divBdr>
    </w:div>
    <w:div w:id="461001167">
      <w:bodyDiv w:val="1"/>
      <w:marLeft w:val="0"/>
      <w:marRight w:val="0"/>
      <w:marTop w:val="0"/>
      <w:marBottom w:val="0"/>
      <w:divBdr>
        <w:top w:val="none" w:sz="0" w:space="0" w:color="auto"/>
        <w:left w:val="none" w:sz="0" w:space="0" w:color="auto"/>
        <w:bottom w:val="none" w:sz="0" w:space="0" w:color="auto"/>
        <w:right w:val="none" w:sz="0" w:space="0" w:color="auto"/>
      </w:divBdr>
    </w:div>
    <w:div w:id="700860558">
      <w:bodyDiv w:val="1"/>
      <w:marLeft w:val="0"/>
      <w:marRight w:val="0"/>
      <w:marTop w:val="0"/>
      <w:marBottom w:val="0"/>
      <w:divBdr>
        <w:top w:val="none" w:sz="0" w:space="0" w:color="auto"/>
        <w:left w:val="none" w:sz="0" w:space="0" w:color="auto"/>
        <w:bottom w:val="none" w:sz="0" w:space="0" w:color="auto"/>
        <w:right w:val="none" w:sz="0" w:space="0" w:color="auto"/>
      </w:divBdr>
    </w:div>
    <w:div w:id="1141389130">
      <w:bodyDiv w:val="1"/>
      <w:marLeft w:val="0"/>
      <w:marRight w:val="0"/>
      <w:marTop w:val="0"/>
      <w:marBottom w:val="0"/>
      <w:divBdr>
        <w:top w:val="none" w:sz="0" w:space="0" w:color="auto"/>
        <w:left w:val="none" w:sz="0" w:space="0" w:color="auto"/>
        <w:bottom w:val="none" w:sz="0" w:space="0" w:color="auto"/>
        <w:right w:val="none" w:sz="0" w:space="0" w:color="auto"/>
      </w:divBdr>
    </w:div>
    <w:div w:id="1170173137">
      <w:bodyDiv w:val="1"/>
      <w:marLeft w:val="0"/>
      <w:marRight w:val="0"/>
      <w:marTop w:val="0"/>
      <w:marBottom w:val="0"/>
      <w:divBdr>
        <w:top w:val="none" w:sz="0" w:space="0" w:color="auto"/>
        <w:left w:val="none" w:sz="0" w:space="0" w:color="auto"/>
        <w:bottom w:val="none" w:sz="0" w:space="0" w:color="auto"/>
        <w:right w:val="none" w:sz="0" w:space="0" w:color="auto"/>
      </w:divBdr>
    </w:div>
    <w:div w:id="1249850473">
      <w:bodyDiv w:val="1"/>
      <w:marLeft w:val="0"/>
      <w:marRight w:val="0"/>
      <w:marTop w:val="0"/>
      <w:marBottom w:val="0"/>
      <w:divBdr>
        <w:top w:val="none" w:sz="0" w:space="0" w:color="auto"/>
        <w:left w:val="none" w:sz="0" w:space="0" w:color="auto"/>
        <w:bottom w:val="none" w:sz="0" w:space="0" w:color="auto"/>
        <w:right w:val="none" w:sz="0" w:space="0" w:color="auto"/>
      </w:divBdr>
    </w:div>
    <w:div w:id="1544366258">
      <w:bodyDiv w:val="1"/>
      <w:marLeft w:val="0"/>
      <w:marRight w:val="0"/>
      <w:marTop w:val="0"/>
      <w:marBottom w:val="0"/>
      <w:divBdr>
        <w:top w:val="none" w:sz="0" w:space="0" w:color="auto"/>
        <w:left w:val="none" w:sz="0" w:space="0" w:color="auto"/>
        <w:bottom w:val="none" w:sz="0" w:space="0" w:color="auto"/>
        <w:right w:val="none" w:sz="0" w:space="0" w:color="auto"/>
      </w:divBdr>
    </w:div>
    <w:div w:id="15684212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linz@wisc.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lter.limnology.wi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6BB69-DCF8-B448-ACBF-2A2A5C761D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0</TotalTime>
  <Pages>30</Pages>
  <Words>61648</Words>
  <Characters>351395</Characters>
  <Application>Microsoft Office Word</Application>
  <DocSecurity>0</DocSecurity>
  <Lines>2928</Lines>
  <Paragraphs>8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Alexandra Linz</cp:lastModifiedBy>
  <cp:revision>27</cp:revision>
  <dcterms:created xsi:type="dcterms:W3CDTF">2018-09-20T13:50:00Z</dcterms:created>
  <dcterms:modified xsi:type="dcterms:W3CDTF">2018-10-22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9ef1ec-aa96-336d-92b4-e712b2bc47b8</vt:lpwstr>
  </property>
  <property fmtid="{D5CDD505-2E9C-101B-9397-08002B2CF9AE}" pid="4" name="Mendeley Citation Style_1">
    <vt:lpwstr>http://www.zotero.org/styles/peerj</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eerj</vt:lpwstr>
  </property>
  <property fmtid="{D5CDD505-2E9C-101B-9397-08002B2CF9AE}" pid="24" name="Mendeley Recent Style Name 9_1">
    <vt:lpwstr>PeerJ</vt:lpwstr>
  </property>
</Properties>
</file>